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312A6D" w14:textId="348738C0" w:rsidR="0013159E" w:rsidRPr="001348F5" w:rsidRDefault="0013159E" w:rsidP="004E35F5">
      <w:pPr>
        <w:pStyle w:val="Heading1"/>
      </w:pPr>
      <w:r>
        <w:t>Title</w:t>
      </w:r>
    </w:p>
    <w:p w14:paraId="49344718" w14:textId="10918314" w:rsidR="00B5646D" w:rsidRPr="001348F5" w:rsidRDefault="008D0989" w:rsidP="00A91255">
      <w:pPr>
        <w:pStyle w:val="NormalWeb"/>
        <w:rPr>
          <w:lang w:val="en-GB"/>
        </w:rPr>
      </w:pPr>
      <w:r w:rsidRPr="6242F853">
        <w:rPr>
          <w:lang w:val="en-GB"/>
        </w:rPr>
        <w:t xml:space="preserve">ESHRE's Key Research Priorities in </w:t>
      </w:r>
      <w:r w:rsidR="003F21D5">
        <w:rPr>
          <w:lang w:val="en-GB"/>
        </w:rPr>
        <w:t>I</w:t>
      </w:r>
      <w:r w:rsidRPr="6242F853">
        <w:rPr>
          <w:lang w:val="en-GB"/>
        </w:rPr>
        <w:t xml:space="preserve">nfertility: </w:t>
      </w:r>
      <w:r w:rsidR="7262F669" w:rsidRPr="6242F853">
        <w:rPr>
          <w:lang w:val="en-GB"/>
        </w:rPr>
        <w:t xml:space="preserve">maximising </w:t>
      </w:r>
      <w:r w:rsidRPr="6242F853">
        <w:rPr>
          <w:lang w:val="en-GB"/>
        </w:rPr>
        <w:t>impact on science, people and society</w:t>
      </w:r>
    </w:p>
    <w:p w14:paraId="7FD8170A" w14:textId="5CB5B2BA" w:rsidR="00B42A0A" w:rsidRPr="001348F5" w:rsidRDefault="00B42A0A" w:rsidP="004E35F5">
      <w:pPr>
        <w:pStyle w:val="Heading1"/>
      </w:pPr>
      <w:r>
        <w:t>Running title</w:t>
      </w:r>
    </w:p>
    <w:p w14:paraId="07B8F242" w14:textId="0C6DDE42" w:rsidR="00B42A0A" w:rsidRPr="001348F5" w:rsidRDefault="008D0989" w:rsidP="00A91255">
      <w:pPr>
        <w:pStyle w:val="NormalWeb"/>
        <w:rPr>
          <w:lang w:val="en-GB"/>
        </w:rPr>
      </w:pPr>
      <w:r w:rsidRPr="008D0989">
        <w:rPr>
          <w:lang w:val="en-GB"/>
        </w:rPr>
        <w:t xml:space="preserve">ESHRE's Key Research Priorities in </w:t>
      </w:r>
      <w:r w:rsidR="003F21D5">
        <w:rPr>
          <w:lang w:val="en-GB"/>
        </w:rPr>
        <w:t>I</w:t>
      </w:r>
      <w:r w:rsidRPr="008D0989">
        <w:rPr>
          <w:lang w:val="en-GB"/>
        </w:rPr>
        <w:t>nfertility</w:t>
      </w:r>
    </w:p>
    <w:p w14:paraId="57A23A97" w14:textId="27CADF94" w:rsidR="005A03DE" w:rsidRPr="001348F5" w:rsidRDefault="005A03DE" w:rsidP="004E35F5">
      <w:pPr>
        <w:pStyle w:val="Heading1"/>
      </w:pPr>
      <w:r>
        <w:t>Author</w:t>
      </w:r>
      <w:r w:rsidR="00B44920">
        <w:t>s</w:t>
      </w:r>
    </w:p>
    <w:p w14:paraId="256E8E68" w14:textId="19CD9269" w:rsidR="00B764AE" w:rsidRPr="005F1380" w:rsidRDefault="2D25B916" w:rsidP="002E2853">
      <w:pPr>
        <w:rPr>
          <w:lang w:val="pt-BR"/>
        </w:rPr>
      </w:pPr>
      <w:r>
        <w:t>Johanna Tassot</w:t>
      </w:r>
      <w:r w:rsidR="7B08890E" w:rsidRPr="0D1CE218">
        <w:rPr>
          <w:vertAlign w:val="superscript"/>
        </w:rPr>
        <w:t>1</w:t>
      </w:r>
      <w:r w:rsidR="60EBEAAF">
        <w:t xml:space="preserve"> (</w:t>
      </w:r>
      <w:r w:rsidR="413A4586">
        <w:rPr>
          <w:noProof/>
        </w:rPr>
        <w:drawing>
          <wp:inline distT="0" distB="0" distL="0" distR="0" wp14:anchorId="644971E6" wp14:editId="5F21BB8B">
            <wp:extent cx="152400" cy="152400"/>
            <wp:effectExtent l="0" t="0" r="0" b="0"/>
            <wp:docPr id="1530085771" name="Picture 153008577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0085771"/>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60EBEAAF">
        <w:t>0009-0000-0883-7372)</w:t>
      </w:r>
      <w:r w:rsidR="3375D64B">
        <w:t xml:space="preserve">, </w:t>
      </w:r>
      <w:r>
        <w:t>Aisling Ahlstrom</w:t>
      </w:r>
      <w:r w:rsidR="1F1F7803" w:rsidRPr="0D1CE218">
        <w:rPr>
          <w:vertAlign w:val="superscript"/>
        </w:rPr>
        <w:t>2</w:t>
      </w:r>
      <w:r w:rsidR="0065007D" w:rsidRPr="0D1CE218">
        <w:rPr>
          <w:vertAlign w:val="superscript"/>
        </w:rPr>
        <w:t xml:space="preserve"> </w:t>
      </w:r>
      <w:r w:rsidR="00D20428">
        <w:t>(</w:t>
      </w:r>
      <w:r w:rsidR="00D20428">
        <w:rPr>
          <w:noProof/>
        </w:rPr>
        <w:drawing>
          <wp:inline distT="0" distB="0" distL="0" distR="0" wp14:anchorId="16286B61" wp14:editId="3910D48B">
            <wp:extent cx="152400" cy="152400"/>
            <wp:effectExtent l="0" t="0" r="0" b="0"/>
            <wp:docPr id="1552500516" name="Picture 1552500516">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2500516"/>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D20428">
        <w:t>0000-0002-5074-912X)</w:t>
      </w:r>
      <w:r w:rsidR="3375D64B">
        <w:t xml:space="preserve">, </w:t>
      </w:r>
      <w:r>
        <w:t>Antonio Capalbo</w:t>
      </w:r>
      <w:r w:rsidR="1F1F7803" w:rsidRPr="0D1CE218">
        <w:rPr>
          <w:vertAlign w:val="superscript"/>
        </w:rPr>
        <w:t>3</w:t>
      </w:r>
      <w:r w:rsidR="0065007D" w:rsidRPr="0D1CE218">
        <w:rPr>
          <w:vertAlign w:val="superscript"/>
        </w:rPr>
        <w:t xml:space="preserve"> </w:t>
      </w:r>
      <w:r w:rsidR="004A0FE7">
        <w:t>(</w:t>
      </w:r>
      <w:r w:rsidR="004A0FE7">
        <w:rPr>
          <w:noProof/>
        </w:rPr>
        <w:drawing>
          <wp:inline distT="0" distB="0" distL="0" distR="0" wp14:anchorId="63BF83F1" wp14:editId="4A7C30C7">
            <wp:extent cx="152400" cy="152400"/>
            <wp:effectExtent l="0" t="0" r="0" b="0"/>
            <wp:docPr id="2119929091" name="Picture 211992909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9929091"/>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4A0FE7">
        <w:t>0000-0003-0109-323X)</w:t>
      </w:r>
      <w:r w:rsidR="3375D64B">
        <w:t xml:space="preserve">, </w:t>
      </w:r>
      <w:r>
        <w:t>Ying Cheong</w:t>
      </w:r>
      <w:r w:rsidR="1F1F7803" w:rsidRPr="0D1CE218">
        <w:rPr>
          <w:vertAlign w:val="superscript"/>
        </w:rPr>
        <w:t>4</w:t>
      </w:r>
      <w:r w:rsidR="0065007D" w:rsidRPr="0D1CE218">
        <w:rPr>
          <w:vertAlign w:val="superscript"/>
        </w:rPr>
        <w:t xml:space="preserve"> </w:t>
      </w:r>
      <w:r w:rsidR="00B34D8D">
        <w:t>(</w:t>
      </w:r>
      <w:r w:rsidR="00B34D8D">
        <w:rPr>
          <w:noProof/>
        </w:rPr>
        <w:drawing>
          <wp:inline distT="0" distB="0" distL="0" distR="0" wp14:anchorId="34D4288E" wp14:editId="6FF6C7F2">
            <wp:extent cx="152400" cy="152400"/>
            <wp:effectExtent l="0" t="0" r="0" b="0"/>
            <wp:docPr id="1295394907" name="Picture 1295394907">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394907"/>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B34D8D">
        <w:t>0000-0001-7687-4597)</w:t>
      </w:r>
      <w:r w:rsidR="3375D64B">
        <w:t xml:space="preserve">, </w:t>
      </w:r>
      <w:r w:rsidRPr="000D7A99">
        <w:t>Giovanni Coticchio</w:t>
      </w:r>
      <w:r w:rsidR="1F1F7803" w:rsidRPr="000D7A99">
        <w:rPr>
          <w:vertAlign w:val="superscript"/>
        </w:rPr>
        <w:t>5</w:t>
      </w:r>
      <w:r w:rsidR="0065007D" w:rsidRPr="000D7A99">
        <w:rPr>
          <w:vertAlign w:val="superscript"/>
        </w:rPr>
        <w:t xml:space="preserve"> </w:t>
      </w:r>
      <w:r w:rsidR="00B8314F" w:rsidRPr="000D7A99">
        <w:t>(</w:t>
      </w:r>
      <w:r w:rsidR="00B8314F" w:rsidRPr="000D7A99">
        <w:rPr>
          <w:noProof/>
        </w:rPr>
        <w:drawing>
          <wp:inline distT="0" distB="0" distL="0" distR="0" wp14:anchorId="2B143A2D" wp14:editId="77D3D46D">
            <wp:extent cx="152400" cy="152400"/>
            <wp:effectExtent l="0" t="0" r="0" b="0"/>
            <wp:docPr id="1230508691" name="Picture 123050869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0508691"/>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B8314F" w:rsidRPr="000D7A99">
        <w:t>0000-0003-1635-9205)</w:t>
      </w:r>
      <w:r w:rsidR="3375D64B" w:rsidRPr="000D7A99">
        <w:t xml:space="preserve">, </w:t>
      </w:r>
      <w:r w:rsidRPr="000D7A99">
        <w:t>Ilse Delbaere</w:t>
      </w:r>
      <w:r w:rsidR="1F1F7803" w:rsidRPr="000D7A99">
        <w:rPr>
          <w:vertAlign w:val="superscript"/>
        </w:rPr>
        <w:t>6</w:t>
      </w:r>
      <w:r w:rsidR="5874FCD7" w:rsidRPr="000D7A99">
        <w:t>(</w:t>
      </w:r>
      <w:r w:rsidR="5874FCD7" w:rsidRPr="000D7A99">
        <w:rPr>
          <w:noProof/>
        </w:rPr>
        <w:drawing>
          <wp:inline distT="0" distB="0" distL="0" distR="0" wp14:anchorId="4F724172" wp14:editId="058CA2E4">
            <wp:extent cx="142875" cy="142875"/>
            <wp:effectExtent l="0" t="0" r="0" b="0"/>
            <wp:docPr id="1507413509" name="Picture 110246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2461142"/>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142875" cy="142875"/>
                    </a:xfrm>
                    <a:prstGeom prst="rect">
                      <a:avLst/>
                    </a:prstGeom>
                  </pic:spPr>
                </pic:pic>
              </a:graphicData>
            </a:graphic>
          </wp:inline>
        </w:drawing>
      </w:r>
      <w:r w:rsidR="5874FCD7" w:rsidRPr="000D7A99">
        <w:t>0000-0002-8522-2512),</w:t>
      </w:r>
      <w:r w:rsidR="3375D64B" w:rsidRPr="000D7A99">
        <w:t xml:space="preserve"> </w:t>
      </w:r>
      <w:r w:rsidRPr="005C54C8">
        <w:t>Christina Fadler</w:t>
      </w:r>
      <w:r w:rsidR="1F1F7803" w:rsidRPr="000D7A99">
        <w:rPr>
          <w:vertAlign w:val="superscript"/>
        </w:rPr>
        <w:t>7</w:t>
      </w:r>
      <w:r w:rsidR="3375D64B" w:rsidRPr="000D7A99">
        <w:t xml:space="preserve">, </w:t>
      </w:r>
      <w:r w:rsidRPr="000D7A99">
        <w:t>Sofia Gameiro</w:t>
      </w:r>
      <w:r w:rsidR="1F1F7803" w:rsidRPr="000D7A99">
        <w:rPr>
          <w:vertAlign w:val="superscript"/>
        </w:rPr>
        <w:t>8</w:t>
      </w:r>
      <w:r w:rsidR="0065007D" w:rsidRPr="000D7A99">
        <w:rPr>
          <w:vertAlign w:val="superscript"/>
        </w:rPr>
        <w:t xml:space="preserve"> </w:t>
      </w:r>
      <w:r w:rsidR="00217E0E" w:rsidRPr="000D7A99">
        <w:t>(</w:t>
      </w:r>
      <w:r w:rsidR="00217E0E" w:rsidRPr="000D7A99">
        <w:rPr>
          <w:noProof/>
        </w:rPr>
        <w:drawing>
          <wp:inline distT="0" distB="0" distL="0" distR="0" wp14:anchorId="71B21EF3" wp14:editId="5E3B86F2">
            <wp:extent cx="152400" cy="152400"/>
            <wp:effectExtent l="0" t="0" r="0" b="0"/>
            <wp:docPr id="835457739" name="Picture 83545773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457739"/>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217E0E" w:rsidRPr="000D7A99">
        <w:t>0000-0003-2496-2004)</w:t>
      </w:r>
      <w:r w:rsidR="3375D64B" w:rsidRPr="000D7A99">
        <w:t xml:space="preserve">, </w:t>
      </w:r>
      <w:proofErr w:type="spellStart"/>
      <w:r w:rsidRPr="000D7A99">
        <w:t>Mari</w:t>
      </w:r>
      <w:r w:rsidR="23E664BE" w:rsidRPr="000D7A99">
        <w:t>ë</w:t>
      </w:r>
      <w:proofErr w:type="spellEnd"/>
      <w:r w:rsidRPr="000D7A99">
        <w:rPr>
          <w:lang w:val="pt-BR"/>
        </w:rPr>
        <w:t>tte Goddijn</w:t>
      </w:r>
      <w:r w:rsidR="1F1F7803" w:rsidRPr="000D7A99">
        <w:rPr>
          <w:vertAlign w:val="superscript"/>
          <w:lang w:val="pt-BR"/>
        </w:rPr>
        <w:t>9</w:t>
      </w:r>
      <w:r w:rsidR="12D21049" w:rsidRPr="000D7A99">
        <w:rPr>
          <w:vertAlign w:val="superscript"/>
          <w:lang w:val="pt-BR"/>
        </w:rPr>
        <w:t xml:space="preserve"> </w:t>
      </w:r>
      <w:r w:rsidR="5D3F0FA1" w:rsidRPr="000D7A99">
        <w:rPr>
          <w:lang w:val="pt-BR"/>
        </w:rPr>
        <w:t>(</w:t>
      </w:r>
      <w:r w:rsidR="000B7770" w:rsidRPr="000D7A99">
        <w:rPr>
          <w:noProof/>
        </w:rPr>
        <w:drawing>
          <wp:inline distT="0" distB="0" distL="0" distR="0" wp14:anchorId="20F5544E" wp14:editId="08DFB196">
            <wp:extent cx="152400" cy="152400"/>
            <wp:effectExtent l="0" t="0" r="0" b="0"/>
            <wp:docPr id="1323341259" name="Picture 132334125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341259"/>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5D3F0FA1" w:rsidRPr="000D7A99">
        <w:rPr>
          <w:lang w:val="pt-BR"/>
        </w:rPr>
        <w:t>0000-0001-9928-9673),</w:t>
      </w:r>
      <w:r w:rsidR="3375D64B" w:rsidRPr="000D7A99">
        <w:rPr>
          <w:lang w:val="pt-BR"/>
        </w:rPr>
        <w:t xml:space="preserve"> </w:t>
      </w:r>
      <w:r w:rsidRPr="000D7A99">
        <w:rPr>
          <w:lang w:val="pt-BR"/>
        </w:rPr>
        <w:t>Jackson Kirkman-Brown</w:t>
      </w:r>
      <w:r w:rsidR="35F41F34" w:rsidRPr="000D7A99">
        <w:rPr>
          <w:vertAlign w:val="superscript"/>
          <w:lang w:val="pt-BR"/>
        </w:rPr>
        <w:t>10</w:t>
      </w:r>
      <w:r w:rsidR="007051C8" w:rsidRPr="000D7A99">
        <w:rPr>
          <w:vertAlign w:val="superscript"/>
          <w:lang w:val="pt-BR"/>
        </w:rPr>
        <w:t>,1</w:t>
      </w:r>
      <w:r w:rsidR="002E2853" w:rsidRPr="000D7A99">
        <w:rPr>
          <w:vertAlign w:val="superscript"/>
          <w:lang w:val="pt-BR"/>
        </w:rPr>
        <w:t>1</w:t>
      </w:r>
      <w:r w:rsidR="00353995" w:rsidRPr="000D7A99">
        <w:rPr>
          <w:vertAlign w:val="superscript"/>
          <w:lang w:val="pt-BR"/>
        </w:rPr>
        <w:t xml:space="preserve"> </w:t>
      </w:r>
      <w:r w:rsidR="00353995" w:rsidRPr="000D7A99">
        <w:rPr>
          <w:lang w:val="pt-BR"/>
        </w:rPr>
        <w:t>(</w:t>
      </w:r>
      <w:r w:rsidR="000B7770" w:rsidRPr="000D7A99">
        <w:rPr>
          <w:noProof/>
        </w:rPr>
        <w:drawing>
          <wp:inline distT="0" distB="0" distL="0" distR="0" wp14:anchorId="608E43C3" wp14:editId="49679574">
            <wp:extent cx="152400" cy="152400"/>
            <wp:effectExtent l="0" t="0" r="0" b="0"/>
            <wp:docPr id="2033256926" name="Picture 2033256926">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3256926"/>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353995" w:rsidRPr="000D7A99">
        <w:rPr>
          <w:lang w:val="pt-BR"/>
        </w:rPr>
        <w:t>0000-0003-2833-8970)</w:t>
      </w:r>
      <w:r w:rsidR="3375D64B" w:rsidRPr="000D7A99">
        <w:rPr>
          <w:lang w:val="pt-BR"/>
        </w:rPr>
        <w:t xml:space="preserve">, </w:t>
      </w:r>
      <w:r w:rsidRPr="000D7A99">
        <w:rPr>
          <w:lang w:val="pt-BR"/>
        </w:rPr>
        <w:t xml:space="preserve">Antonio Simone </w:t>
      </w:r>
      <w:r w:rsidR="003F6B8F" w:rsidRPr="000D7A99">
        <w:rPr>
          <w:lang w:val="pt-BR"/>
        </w:rPr>
        <w:t>Laganà</w:t>
      </w:r>
      <w:r w:rsidR="35F41F34" w:rsidRPr="000D7A99">
        <w:rPr>
          <w:vertAlign w:val="superscript"/>
          <w:lang w:val="pt-BR"/>
        </w:rPr>
        <w:t>1</w:t>
      </w:r>
      <w:r w:rsidR="002E2853" w:rsidRPr="000D7A99">
        <w:rPr>
          <w:vertAlign w:val="superscript"/>
          <w:lang w:val="pt-BR"/>
        </w:rPr>
        <w:t>2</w:t>
      </w:r>
      <w:r w:rsidR="0065007D" w:rsidRPr="000D7A99">
        <w:rPr>
          <w:vertAlign w:val="superscript"/>
          <w:lang w:val="pt-BR"/>
        </w:rPr>
        <w:t xml:space="preserve"> </w:t>
      </w:r>
      <w:r w:rsidR="001E692E" w:rsidRPr="000D7A99">
        <w:rPr>
          <w:lang w:val="pt-BR"/>
        </w:rPr>
        <w:t>(</w:t>
      </w:r>
      <w:r w:rsidR="001E692E" w:rsidRPr="000D7A99">
        <w:rPr>
          <w:noProof/>
        </w:rPr>
        <w:drawing>
          <wp:inline distT="0" distB="0" distL="0" distR="0" wp14:anchorId="13FFB695" wp14:editId="6EB81DBB">
            <wp:extent cx="152400" cy="152400"/>
            <wp:effectExtent l="0" t="0" r="0" b="0"/>
            <wp:docPr id="723008003" name="Picture 72300800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3008003"/>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1E692E" w:rsidRPr="000D7A99">
        <w:rPr>
          <w:lang w:val="pt-BR"/>
        </w:rPr>
        <w:t>0000-0003-1543-2802)</w:t>
      </w:r>
      <w:r w:rsidR="3375D64B" w:rsidRPr="000D7A99">
        <w:rPr>
          <w:lang w:val="pt-BR"/>
        </w:rPr>
        <w:t xml:space="preserve">, </w:t>
      </w:r>
      <w:r w:rsidRPr="000D7A99">
        <w:rPr>
          <w:lang w:val="pt-BR"/>
        </w:rPr>
        <w:t>Mariana Moura</w:t>
      </w:r>
      <w:r w:rsidR="5D24D974" w:rsidRPr="000D7A99">
        <w:rPr>
          <w:lang w:val="pt-BR"/>
        </w:rPr>
        <w:t>-</w:t>
      </w:r>
      <w:r w:rsidRPr="000D7A99">
        <w:rPr>
          <w:lang w:val="pt-BR"/>
        </w:rPr>
        <w:t>Ramos</w:t>
      </w:r>
      <w:r w:rsidR="35F41F34" w:rsidRPr="000D7A99">
        <w:rPr>
          <w:vertAlign w:val="superscript"/>
          <w:lang w:val="pt-BR"/>
        </w:rPr>
        <w:t>1</w:t>
      </w:r>
      <w:r w:rsidR="00A523DE" w:rsidRPr="000D7A99">
        <w:rPr>
          <w:vertAlign w:val="superscript"/>
          <w:lang w:val="pt-BR"/>
        </w:rPr>
        <w:t>3</w:t>
      </w:r>
      <w:r w:rsidR="0764817F" w:rsidRPr="000D7A99">
        <w:rPr>
          <w:lang w:val="pt-BR"/>
        </w:rPr>
        <w:t xml:space="preserve"> </w:t>
      </w:r>
      <w:r w:rsidR="1B756B91" w:rsidRPr="000D7A99">
        <w:rPr>
          <w:lang w:val="pt-BR"/>
        </w:rPr>
        <w:t>(</w:t>
      </w:r>
      <w:r w:rsidR="000B7770" w:rsidRPr="000D7A99">
        <w:rPr>
          <w:noProof/>
        </w:rPr>
        <w:drawing>
          <wp:inline distT="0" distB="0" distL="0" distR="0" wp14:anchorId="37144376" wp14:editId="23AA147F">
            <wp:extent cx="152400" cy="152400"/>
            <wp:effectExtent l="0" t="0" r="0" b="0"/>
            <wp:docPr id="1787643030" name="Picture 1787643030">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7643030"/>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764817F" w:rsidRPr="000D7A99">
        <w:rPr>
          <w:rFonts w:eastAsiaTheme="minorEastAsia"/>
          <w:lang w:val="pt-BR"/>
        </w:rPr>
        <w:t>0000-0001-7542-0497)</w:t>
      </w:r>
      <w:r w:rsidR="3375D64B" w:rsidRPr="000D7A99">
        <w:rPr>
          <w:rFonts w:eastAsiaTheme="minorEastAsia"/>
          <w:lang w:val="pt-BR"/>
        </w:rPr>
        <w:t xml:space="preserve">, </w:t>
      </w:r>
      <w:r w:rsidRPr="000D7A99">
        <w:rPr>
          <w:lang w:val="pt-BR"/>
        </w:rPr>
        <w:t>Verena Nordhoff</w:t>
      </w:r>
      <w:r w:rsidR="35F41F34" w:rsidRPr="000D7A99">
        <w:rPr>
          <w:vertAlign w:val="superscript"/>
          <w:lang w:val="pt-BR"/>
        </w:rPr>
        <w:t>1</w:t>
      </w:r>
      <w:r w:rsidR="00A523DE" w:rsidRPr="000D7A99">
        <w:rPr>
          <w:vertAlign w:val="superscript"/>
          <w:lang w:val="pt-BR"/>
        </w:rPr>
        <w:t>4</w:t>
      </w:r>
      <w:r w:rsidR="0065007D" w:rsidRPr="000D7A99">
        <w:rPr>
          <w:vertAlign w:val="superscript"/>
          <w:lang w:val="pt-BR"/>
        </w:rPr>
        <w:t xml:space="preserve"> </w:t>
      </w:r>
      <w:r w:rsidR="00AB1B65" w:rsidRPr="000D7A99">
        <w:rPr>
          <w:lang w:val="pt-BR"/>
        </w:rPr>
        <w:t>(</w:t>
      </w:r>
      <w:r w:rsidR="00AB1B65" w:rsidRPr="000D7A99">
        <w:rPr>
          <w:noProof/>
        </w:rPr>
        <w:drawing>
          <wp:inline distT="0" distB="0" distL="0" distR="0" wp14:anchorId="1B6EB8EF" wp14:editId="7EB8C038">
            <wp:extent cx="152400" cy="152400"/>
            <wp:effectExtent l="0" t="0" r="0" b="0"/>
            <wp:docPr id="655729113" name="Picture 65572911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729113"/>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AB1B65" w:rsidRPr="000D7A99">
        <w:rPr>
          <w:lang w:val="pt-BR"/>
        </w:rPr>
        <w:t>0000-0001-5963-1366)</w:t>
      </w:r>
      <w:r w:rsidR="3375D64B" w:rsidRPr="000D7A99">
        <w:rPr>
          <w:lang w:val="pt-BR"/>
        </w:rPr>
        <w:t xml:space="preserve">, </w:t>
      </w:r>
      <w:r w:rsidRPr="005C54C8">
        <w:rPr>
          <w:lang w:val="pt-BR"/>
        </w:rPr>
        <w:t>Ariana Orli</w:t>
      </w:r>
      <w:r w:rsidR="00930A09" w:rsidRPr="005C54C8">
        <w:rPr>
          <w:lang w:val="pt-BR"/>
        </w:rPr>
        <w:t>ć</w:t>
      </w:r>
      <w:r w:rsidR="4928A212" w:rsidRPr="000D7A99">
        <w:rPr>
          <w:vertAlign w:val="superscript"/>
          <w:lang w:val="pt-BR"/>
        </w:rPr>
        <w:t>1</w:t>
      </w:r>
      <w:r w:rsidR="00AB1B65" w:rsidRPr="000D7A99">
        <w:rPr>
          <w:vertAlign w:val="superscript"/>
          <w:lang w:val="pt-BR"/>
        </w:rPr>
        <w:t>,1</w:t>
      </w:r>
      <w:r w:rsidR="00A523DE" w:rsidRPr="000D7A99">
        <w:rPr>
          <w:vertAlign w:val="superscript"/>
          <w:lang w:val="pt-BR"/>
        </w:rPr>
        <w:t>5</w:t>
      </w:r>
      <w:r w:rsidR="3375D64B" w:rsidRPr="000D7A99">
        <w:rPr>
          <w:lang w:val="pt-BR"/>
        </w:rPr>
        <w:t xml:space="preserve">, </w:t>
      </w:r>
      <w:r w:rsidRPr="000D7A99">
        <w:rPr>
          <w:rFonts w:eastAsiaTheme="minorEastAsia"/>
          <w:lang w:val="pt-BR"/>
        </w:rPr>
        <w:t>Anja Pinborg</w:t>
      </w:r>
      <w:r w:rsidR="002E20D8" w:rsidRPr="000D7A99">
        <w:rPr>
          <w:rFonts w:eastAsiaTheme="minorEastAsia"/>
          <w:vertAlign w:val="superscript"/>
          <w:lang w:val="pt-BR"/>
        </w:rPr>
        <w:t>16</w:t>
      </w:r>
      <w:r w:rsidR="5819B5B8" w:rsidRPr="000D7A99">
        <w:rPr>
          <w:rFonts w:eastAsiaTheme="minorEastAsia"/>
          <w:lang w:val="pt-BR"/>
        </w:rPr>
        <w:t xml:space="preserve"> (</w:t>
      </w:r>
      <w:r w:rsidR="00A5605D" w:rsidRPr="000D7A99">
        <w:rPr>
          <w:noProof/>
        </w:rPr>
        <w:drawing>
          <wp:inline distT="0" distB="0" distL="0" distR="0" wp14:anchorId="6ED55887" wp14:editId="758FE1C8">
            <wp:extent cx="152400" cy="152400"/>
            <wp:effectExtent l="0" t="0" r="0" b="0"/>
            <wp:docPr id="450684477" name="Picture 450684477">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684477"/>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7D71287C" w:rsidRPr="000D7A99">
        <w:rPr>
          <w:rFonts w:eastAsiaTheme="minorEastAsia"/>
          <w:lang w:val="pt-BR"/>
        </w:rPr>
        <w:t>0000-0002-8340-104X)</w:t>
      </w:r>
      <w:r w:rsidR="3375D64B" w:rsidRPr="000D7A99">
        <w:rPr>
          <w:rFonts w:eastAsiaTheme="minorEastAsia"/>
          <w:lang w:val="pt-BR"/>
        </w:rPr>
        <w:t xml:space="preserve">, </w:t>
      </w:r>
      <w:r w:rsidRPr="000D7A99">
        <w:rPr>
          <w:rFonts w:eastAsiaTheme="minorEastAsia"/>
          <w:lang w:val="pt-BR"/>
        </w:rPr>
        <w:t>Nathalie Rives</w:t>
      </w:r>
      <w:r w:rsidR="4928A212" w:rsidRPr="000D7A99">
        <w:rPr>
          <w:rFonts w:eastAsiaTheme="minorEastAsia"/>
          <w:vertAlign w:val="superscript"/>
          <w:lang w:val="pt-BR"/>
        </w:rPr>
        <w:t>1</w:t>
      </w:r>
      <w:r w:rsidR="002E20D8" w:rsidRPr="000D7A99">
        <w:rPr>
          <w:rFonts w:eastAsiaTheme="minorEastAsia"/>
          <w:vertAlign w:val="superscript"/>
          <w:lang w:val="pt-BR"/>
        </w:rPr>
        <w:t>7</w:t>
      </w:r>
      <w:r w:rsidR="0065007D" w:rsidRPr="000D7A99">
        <w:rPr>
          <w:rFonts w:eastAsiaTheme="minorEastAsia"/>
          <w:vertAlign w:val="superscript"/>
          <w:lang w:val="pt-BR"/>
        </w:rPr>
        <w:t xml:space="preserve"> </w:t>
      </w:r>
      <w:r w:rsidR="000A6A3E" w:rsidRPr="000D7A99">
        <w:rPr>
          <w:rFonts w:eastAsiaTheme="minorEastAsia"/>
          <w:lang w:val="pt-BR"/>
        </w:rPr>
        <w:t>(</w:t>
      </w:r>
      <w:r w:rsidR="000A6A3E" w:rsidRPr="000D7A99">
        <w:rPr>
          <w:noProof/>
        </w:rPr>
        <w:drawing>
          <wp:inline distT="0" distB="0" distL="0" distR="0" wp14:anchorId="53F6FD2A" wp14:editId="427F7602">
            <wp:extent cx="152400" cy="152400"/>
            <wp:effectExtent l="0" t="0" r="0" b="0"/>
            <wp:docPr id="1258625591" name="Picture 125862559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8625591"/>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0A6A3E" w:rsidRPr="000D7A99">
        <w:rPr>
          <w:rFonts w:eastAsiaTheme="minorEastAsia"/>
          <w:lang w:val="pt-BR"/>
        </w:rPr>
        <w:t>0000-0001-9102-1111)</w:t>
      </w:r>
      <w:r w:rsidR="3375D64B" w:rsidRPr="000D7A99">
        <w:rPr>
          <w:rFonts w:eastAsiaTheme="minorEastAsia"/>
          <w:lang w:val="pt-BR"/>
        </w:rPr>
        <w:t xml:space="preserve">, </w:t>
      </w:r>
      <w:r w:rsidRPr="000D7A99">
        <w:rPr>
          <w:rFonts w:eastAsiaTheme="minorEastAsia"/>
          <w:lang w:val="pt-BR"/>
        </w:rPr>
        <w:t>Mariana</w:t>
      </w:r>
      <w:r w:rsidRPr="0D1CE218">
        <w:rPr>
          <w:rFonts w:eastAsiaTheme="minorEastAsia"/>
          <w:lang w:val="pt-BR"/>
        </w:rPr>
        <w:t xml:space="preserve"> Sousa</w:t>
      </w:r>
      <w:r w:rsidR="75117950" w:rsidRPr="0D1CE218">
        <w:rPr>
          <w:rFonts w:eastAsiaTheme="minorEastAsia"/>
          <w:lang w:val="pt-BR"/>
        </w:rPr>
        <w:t>-</w:t>
      </w:r>
      <w:r w:rsidRPr="0D1CE218">
        <w:rPr>
          <w:rFonts w:eastAsiaTheme="minorEastAsia"/>
          <w:lang w:val="pt-BR"/>
        </w:rPr>
        <w:t>Leite</w:t>
      </w:r>
      <w:r w:rsidR="2F9C756D" w:rsidRPr="0D1CE218">
        <w:rPr>
          <w:rFonts w:eastAsiaTheme="minorEastAsia"/>
          <w:lang w:val="pt-BR"/>
        </w:rPr>
        <w:t xml:space="preserve"> (</w:t>
      </w:r>
      <w:r w:rsidR="002F012C">
        <w:rPr>
          <w:noProof/>
        </w:rPr>
        <w:drawing>
          <wp:inline distT="0" distB="0" distL="0" distR="0" wp14:anchorId="55635401" wp14:editId="1C54671B">
            <wp:extent cx="152400" cy="152400"/>
            <wp:effectExtent l="0" t="0" r="0" b="0"/>
            <wp:docPr id="1018499149" name="Picture 101849914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499149"/>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2F9C756D" w:rsidRPr="0D1CE218">
        <w:rPr>
          <w:rFonts w:eastAsiaTheme="minorEastAsia"/>
          <w:lang w:val="pt-BR"/>
        </w:rPr>
        <w:t>0000-0002-8002-4648)</w:t>
      </w:r>
      <w:r w:rsidR="002E20D8" w:rsidRPr="0D1CE218">
        <w:rPr>
          <w:rFonts w:eastAsiaTheme="minorEastAsia"/>
          <w:vertAlign w:val="superscript"/>
          <w:lang w:val="pt-BR"/>
        </w:rPr>
        <w:t>8</w:t>
      </w:r>
      <w:r w:rsidR="3375D64B" w:rsidRPr="0D1CE218">
        <w:rPr>
          <w:rFonts w:eastAsiaTheme="minorEastAsia"/>
          <w:lang w:val="pt-BR"/>
        </w:rPr>
        <w:t xml:space="preserve">, </w:t>
      </w:r>
      <w:r w:rsidRPr="0D1CE218">
        <w:rPr>
          <w:lang w:val="pt-BR"/>
        </w:rPr>
        <w:t>Henriette Svarre Nielsen</w:t>
      </w:r>
      <w:r w:rsidR="4928A212" w:rsidRPr="0D1CE218">
        <w:rPr>
          <w:vertAlign w:val="superscript"/>
          <w:lang w:val="pt-BR"/>
        </w:rPr>
        <w:t>18</w:t>
      </w:r>
      <w:r w:rsidR="0065007D" w:rsidRPr="0D1CE218">
        <w:rPr>
          <w:vertAlign w:val="superscript"/>
          <w:lang w:val="pt-BR"/>
        </w:rPr>
        <w:t xml:space="preserve"> </w:t>
      </w:r>
      <w:r w:rsidR="1FF6A654" w:rsidRPr="0D1CE218">
        <w:rPr>
          <w:lang w:val="pt-BR"/>
        </w:rPr>
        <w:t>(</w:t>
      </w:r>
      <w:r w:rsidR="000B7770">
        <w:rPr>
          <w:noProof/>
        </w:rPr>
        <w:drawing>
          <wp:inline distT="0" distB="0" distL="0" distR="0" wp14:anchorId="657A1262" wp14:editId="6CD08571">
            <wp:extent cx="152400" cy="152400"/>
            <wp:effectExtent l="0" t="0" r="0" b="0"/>
            <wp:docPr id="1117478260" name="Picture 1117478260">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7478260"/>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1FF6A654" w:rsidRPr="0D1CE218">
        <w:rPr>
          <w:lang w:val="pt-BR"/>
        </w:rPr>
        <w:t xml:space="preserve">0000-0003-2106-8103), </w:t>
      </w:r>
      <w:r w:rsidR="3375D64B" w:rsidRPr="0D1CE218">
        <w:rPr>
          <w:lang w:val="pt-BR"/>
        </w:rPr>
        <w:t xml:space="preserve"> </w:t>
      </w:r>
      <w:r w:rsidRPr="0D1CE218">
        <w:rPr>
          <w:lang w:val="pt-BR"/>
        </w:rPr>
        <w:t>Petra Thorn</w:t>
      </w:r>
      <w:r w:rsidR="4928A212" w:rsidRPr="0D1CE218">
        <w:rPr>
          <w:vertAlign w:val="superscript"/>
          <w:lang w:val="pt-BR"/>
        </w:rPr>
        <w:t>19</w:t>
      </w:r>
      <w:r w:rsidR="3375D64B" w:rsidRPr="0D1CE218">
        <w:rPr>
          <w:lang w:val="pt-BR"/>
        </w:rPr>
        <w:t xml:space="preserve">, </w:t>
      </w:r>
      <w:r w:rsidRPr="0D1CE218">
        <w:rPr>
          <w:lang w:val="pt-BR"/>
        </w:rPr>
        <w:t>Nathalie Vermeulen</w:t>
      </w:r>
      <w:r w:rsidR="7B08890E" w:rsidRPr="0D1CE218">
        <w:rPr>
          <w:vertAlign w:val="superscript"/>
          <w:lang w:val="pt-BR"/>
        </w:rPr>
        <w:t>1</w:t>
      </w:r>
      <w:r w:rsidR="0065007D" w:rsidRPr="0D1CE218">
        <w:rPr>
          <w:vertAlign w:val="superscript"/>
          <w:lang w:val="pt-BR"/>
        </w:rPr>
        <w:t xml:space="preserve"> </w:t>
      </w:r>
      <w:r w:rsidR="0003661D" w:rsidRPr="0D1CE218">
        <w:rPr>
          <w:lang w:val="pt-BR"/>
        </w:rPr>
        <w:t>(</w:t>
      </w:r>
      <w:r w:rsidR="00276DC6">
        <w:rPr>
          <w:noProof/>
        </w:rPr>
        <w:drawing>
          <wp:inline distT="0" distB="0" distL="0" distR="0" wp14:anchorId="527808A3" wp14:editId="1484504B">
            <wp:extent cx="152400" cy="152400"/>
            <wp:effectExtent l="0" t="0" r="0" b="0"/>
            <wp:docPr id="448502502" name="Picture 44850250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502502"/>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03661D" w:rsidRPr="0D1CE218">
        <w:rPr>
          <w:lang w:val="pt-BR"/>
        </w:rPr>
        <w:t>0000-0001-8046-6799)</w:t>
      </w:r>
      <w:r w:rsidR="3375D64B" w:rsidRPr="0D1CE218">
        <w:rPr>
          <w:lang w:val="pt-BR"/>
        </w:rPr>
        <w:t xml:space="preserve">, </w:t>
      </w:r>
      <w:r w:rsidRPr="0D1CE218">
        <w:rPr>
          <w:lang w:val="pt-BR"/>
        </w:rPr>
        <w:t>Stephane Viville</w:t>
      </w:r>
      <w:r w:rsidR="65B7143C" w:rsidRPr="0D1CE218">
        <w:rPr>
          <w:vertAlign w:val="superscript"/>
          <w:lang w:val="pt-BR"/>
        </w:rPr>
        <w:t>20</w:t>
      </w:r>
      <w:r w:rsidR="00756556" w:rsidRPr="0D1CE218">
        <w:rPr>
          <w:vertAlign w:val="superscript"/>
          <w:lang w:val="pt-BR"/>
        </w:rPr>
        <w:t>,21</w:t>
      </w:r>
      <w:r w:rsidR="0065007D" w:rsidRPr="0D1CE218">
        <w:rPr>
          <w:vertAlign w:val="superscript"/>
          <w:lang w:val="pt-BR"/>
        </w:rPr>
        <w:t xml:space="preserve"> </w:t>
      </w:r>
      <w:r w:rsidR="002F012C" w:rsidRPr="0D1CE218">
        <w:rPr>
          <w:lang w:val="pt-BR"/>
        </w:rPr>
        <w:t>(</w:t>
      </w:r>
      <w:r w:rsidR="002F012C">
        <w:rPr>
          <w:noProof/>
        </w:rPr>
        <w:drawing>
          <wp:inline distT="0" distB="0" distL="0" distR="0" wp14:anchorId="6FE0C13C" wp14:editId="59169CE7">
            <wp:extent cx="152400" cy="152400"/>
            <wp:effectExtent l="0" t="0" r="0" b="0"/>
            <wp:docPr id="1958358901" name="Picture 195835890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8358901"/>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2F012C" w:rsidRPr="0D1CE218">
        <w:rPr>
          <w:lang w:val="pt-BR"/>
        </w:rPr>
        <w:t>0000-0002-5088-3003)</w:t>
      </w:r>
      <w:r w:rsidR="3375D64B" w:rsidRPr="0D1CE218">
        <w:rPr>
          <w:lang w:val="pt-BR"/>
        </w:rPr>
        <w:t xml:space="preserve">, </w:t>
      </w:r>
      <w:r w:rsidRPr="0025103B">
        <w:rPr>
          <w:lang w:val="pt-BR"/>
        </w:rPr>
        <w:t>Karen Sermon</w:t>
      </w:r>
      <w:r w:rsidR="4CD9B520" w:rsidRPr="0025103B">
        <w:rPr>
          <w:vertAlign w:val="superscript"/>
          <w:lang w:val="pt-BR"/>
        </w:rPr>
        <w:t>2</w:t>
      </w:r>
      <w:r w:rsidR="003E403B" w:rsidRPr="0025103B">
        <w:rPr>
          <w:vertAlign w:val="superscript"/>
          <w:lang w:val="pt-BR"/>
        </w:rPr>
        <w:t>2</w:t>
      </w:r>
      <w:r w:rsidR="0065007D" w:rsidRPr="0D1CE218">
        <w:rPr>
          <w:vertAlign w:val="superscript"/>
          <w:lang w:val="pt-BR"/>
        </w:rPr>
        <w:t xml:space="preserve"> </w:t>
      </w:r>
      <w:r w:rsidR="005F1380" w:rsidRPr="0D1CE218">
        <w:rPr>
          <w:lang w:val="pt-BR"/>
        </w:rPr>
        <w:t>(</w:t>
      </w:r>
      <w:r w:rsidR="005F1380">
        <w:rPr>
          <w:noProof/>
        </w:rPr>
        <w:drawing>
          <wp:inline distT="0" distB="0" distL="0" distR="0" wp14:anchorId="30FE2D13" wp14:editId="0A54F9FE">
            <wp:extent cx="152400" cy="152400"/>
            <wp:effectExtent l="0" t="0" r="0" b="0"/>
            <wp:docPr id="46044822" name="Picture 4604482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44822"/>
                    <pic:cNvPicPr/>
                  </pic:nvPicPr>
                  <pic:blipFill>
                    <a:blip r:embed="rId12">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5F1380" w:rsidRPr="0D1CE218">
        <w:rPr>
          <w:lang w:val="pt-BR"/>
        </w:rPr>
        <w:t>0000-0002-2311-9034)</w:t>
      </w:r>
    </w:p>
    <w:p w14:paraId="64C1DD27" w14:textId="77777777" w:rsidR="000E7DB7" w:rsidRPr="000E7DB7" w:rsidRDefault="000E7DB7" w:rsidP="43FF1551">
      <w:pPr>
        <w:pStyle w:val="NormalWeb"/>
        <w:spacing w:before="0" w:beforeAutospacing="0" w:after="0" w:afterAutospacing="0" w:line="288" w:lineRule="auto"/>
        <w:rPr>
          <w:lang w:val="pt-BR"/>
        </w:rPr>
      </w:pPr>
    </w:p>
    <w:p w14:paraId="3AA698A0" w14:textId="5E79568F" w:rsidR="003F416D" w:rsidRPr="001348F5" w:rsidRDefault="002A1927" w:rsidP="004E35F5">
      <w:pPr>
        <w:pStyle w:val="Heading1"/>
      </w:pPr>
      <w:r w:rsidRPr="001348F5">
        <w:t>A</w:t>
      </w:r>
      <w:r w:rsidR="005A03DE" w:rsidRPr="001348F5">
        <w:t>ffiliations</w:t>
      </w:r>
    </w:p>
    <w:p w14:paraId="17B6E438" w14:textId="3E7AAADE" w:rsidR="00DB3456" w:rsidRDefault="006E3456" w:rsidP="00A91255">
      <w:r>
        <w:t>1</w:t>
      </w:r>
      <w:r w:rsidR="009B6756" w:rsidRPr="009B6756">
        <w:t xml:space="preserve"> European Society of Human Reproduction and Embryology, Central Office, </w:t>
      </w:r>
      <w:proofErr w:type="spellStart"/>
      <w:r w:rsidR="009B6756" w:rsidRPr="009B6756">
        <w:t>Strombeek</w:t>
      </w:r>
      <w:proofErr w:type="spellEnd"/>
      <w:r w:rsidR="009B6756" w:rsidRPr="009B6756">
        <w:t>-Bever, Belgium</w:t>
      </w:r>
    </w:p>
    <w:p w14:paraId="7538FD8F" w14:textId="5595BF1D" w:rsidR="006E3456" w:rsidRDefault="006E3456" w:rsidP="00A91255">
      <w:r>
        <w:t>2</w:t>
      </w:r>
      <w:r w:rsidR="00B23A1E">
        <w:t xml:space="preserve"> </w:t>
      </w:r>
      <w:r w:rsidR="00B23A1E" w:rsidRPr="00B23A1E">
        <w:t>IVIRMA Global Research Alliance, Livio</w:t>
      </w:r>
      <w:r w:rsidR="00E20A16">
        <w:t xml:space="preserve"> Gothenburg,</w:t>
      </w:r>
      <w:r w:rsidR="00B23A1E" w:rsidRPr="00B23A1E">
        <w:t xml:space="preserve"> Gothenburg, Sweden</w:t>
      </w:r>
    </w:p>
    <w:p w14:paraId="18CBBF42" w14:textId="3A5D0AEC" w:rsidR="006E3456" w:rsidRDefault="006E3456" w:rsidP="00A91255">
      <w:r>
        <w:lastRenderedPageBreak/>
        <w:t>3</w:t>
      </w:r>
      <w:r w:rsidR="00D65687">
        <w:t xml:space="preserve"> </w:t>
      </w:r>
      <w:r w:rsidR="00D65687" w:rsidRPr="00D65687">
        <w:t xml:space="preserve">Unit of Medical Genetics, </w:t>
      </w:r>
      <w:proofErr w:type="spellStart"/>
      <w:r w:rsidR="00D65687" w:rsidRPr="00D65687">
        <w:t>Center</w:t>
      </w:r>
      <w:proofErr w:type="spellEnd"/>
      <w:r w:rsidR="00D65687" w:rsidRPr="00D65687">
        <w:t xml:space="preserve"> for Advanced Studies and Technology (CAST), "G. </w:t>
      </w:r>
      <w:proofErr w:type="spellStart"/>
      <w:r w:rsidR="00D65687" w:rsidRPr="00D65687">
        <w:t>d'Annunzio</w:t>
      </w:r>
      <w:proofErr w:type="spellEnd"/>
      <w:r w:rsidR="00D65687" w:rsidRPr="00D65687">
        <w:t>" University of Chieti-Pescara, Chieti, Italy.</w:t>
      </w:r>
    </w:p>
    <w:p w14:paraId="1C4E508C" w14:textId="12E34B10" w:rsidR="006E3456" w:rsidRDefault="006E3456" w:rsidP="00A91255">
      <w:r>
        <w:t>4</w:t>
      </w:r>
      <w:r w:rsidR="00DA53C3">
        <w:t xml:space="preserve"> </w:t>
      </w:r>
      <w:r w:rsidR="00DA53C3" w:rsidRPr="00DA53C3">
        <w:t xml:space="preserve">Human Development and Health, Faculty of Medicine, </w:t>
      </w:r>
      <w:r w:rsidR="00437EB8">
        <w:t>U</w:t>
      </w:r>
      <w:r w:rsidR="00DA53C3" w:rsidRPr="00DA53C3">
        <w:t>niversity of Southampton</w:t>
      </w:r>
      <w:r w:rsidR="0001334A">
        <w:t>, Southampton, UK</w:t>
      </w:r>
    </w:p>
    <w:p w14:paraId="5D7C15F9" w14:textId="10626C17" w:rsidR="006E3456" w:rsidRDefault="00D020B7" w:rsidP="00A91255">
      <w:r>
        <w:t>5</w:t>
      </w:r>
      <w:r w:rsidR="00212A45">
        <w:t xml:space="preserve"> </w:t>
      </w:r>
      <w:r w:rsidR="00212A45" w:rsidRPr="00212A45">
        <w:t>IVIRMA Global Research Alliance, IVIRMA ITALIA, Rome, Italy</w:t>
      </w:r>
    </w:p>
    <w:p w14:paraId="3DE77C38" w14:textId="0009DCCB" w:rsidR="00D020B7" w:rsidRDefault="00D020B7" w:rsidP="00A91255">
      <w:r>
        <w:t>6</w:t>
      </w:r>
      <w:r w:rsidR="5F52A324">
        <w:t xml:space="preserve"> VIVES University of Applied Sciences, Research Group Health Promotion, Kortrijk, Belgium</w:t>
      </w:r>
    </w:p>
    <w:p w14:paraId="4D8B327C" w14:textId="7AE2D998" w:rsidR="00D020B7" w:rsidRDefault="00D020B7" w:rsidP="00A91255">
      <w:r>
        <w:t>7</w:t>
      </w:r>
      <w:r w:rsidR="009759F9">
        <w:t xml:space="preserve"> </w:t>
      </w:r>
      <w:r w:rsidR="009759F9" w:rsidRPr="009759F9">
        <w:t>Fertility Europe, Brussels, Belgium</w:t>
      </w:r>
    </w:p>
    <w:p w14:paraId="5617F771" w14:textId="0A4A589F" w:rsidR="00D020B7" w:rsidRDefault="00D020B7" w:rsidP="00A91255">
      <w:r>
        <w:t>8</w:t>
      </w:r>
      <w:r w:rsidR="00B4206B">
        <w:t xml:space="preserve"> </w:t>
      </w:r>
      <w:r w:rsidR="00B4206B" w:rsidRPr="00B4206B">
        <w:t xml:space="preserve">Women’s Health Research </w:t>
      </w:r>
      <w:r w:rsidR="005F2445">
        <w:t xml:space="preserve">Centre </w:t>
      </w:r>
      <w:r w:rsidR="00B4206B" w:rsidRPr="00B4206B">
        <w:t>Wales, School of Psychology, Cardiff University, Cardiff, Wales</w:t>
      </w:r>
    </w:p>
    <w:p w14:paraId="4C3FD306" w14:textId="7C64AF17" w:rsidR="00D020B7" w:rsidRPr="008B776C" w:rsidRDefault="371C7615" w:rsidP="002E2853">
      <w:r>
        <w:t>9</w:t>
      </w:r>
      <w:r w:rsidR="50CAB7CD">
        <w:t xml:space="preserve"> </w:t>
      </w:r>
      <w:r w:rsidR="50CAB7CD" w:rsidRPr="43FF1551">
        <w:rPr>
          <w:rFonts w:eastAsia="Trebuchet MS"/>
          <w:lang w:val="en-US"/>
        </w:rPr>
        <w:t xml:space="preserve">Centre for Reproductive Medicine, Department Obstetrics and Gynecology, </w:t>
      </w:r>
      <w:r w:rsidR="002E2853">
        <w:rPr>
          <w:rFonts w:eastAsia="Trebuchet MS"/>
          <w:lang w:val="en-US"/>
        </w:rPr>
        <w:t xml:space="preserve"> </w:t>
      </w:r>
      <w:r w:rsidR="50CAB7CD" w:rsidRPr="43FF1551">
        <w:rPr>
          <w:rFonts w:eastAsia="Trebuchet MS"/>
          <w:lang w:val="en-US"/>
        </w:rPr>
        <w:t xml:space="preserve">Amsterdam Reproduction and Development Research Institute, Amsterdam UMC, University of Amsterdam, </w:t>
      </w:r>
      <w:r w:rsidR="50CAB7CD" w:rsidRPr="008B776C">
        <w:rPr>
          <w:rFonts w:eastAsia="Trebuchet MS"/>
          <w:lang w:val="en-US"/>
        </w:rPr>
        <w:t>Amsterdam, The Netherlands</w:t>
      </w:r>
    </w:p>
    <w:p w14:paraId="1A492669" w14:textId="2CE19FB3" w:rsidR="007051C8" w:rsidRPr="008B776C" w:rsidRDefault="00D020B7" w:rsidP="007051C8">
      <w:r w:rsidRPr="008B776C">
        <w:t>10</w:t>
      </w:r>
      <w:r w:rsidR="007051C8" w:rsidRPr="008B776C">
        <w:t xml:space="preserve"> Centre for Human Reproductive Science, School of Medical Sciences, College of Medicine &amp; Health, University of Birmingham</w:t>
      </w:r>
      <w:r w:rsidR="006A21DD">
        <w:t>, Birmingham, UK</w:t>
      </w:r>
    </w:p>
    <w:p w14:paraId="12520E07" w14:textId="3EEF5A53" w:rsidR="00D020B7" w:rsidRPr="008B776C" w:rsidRDefault="002E2853" w:rsidP="007051C8">
      <w:r w:rsidRPr="008B776C">
        <w:t>11</w:t>
      </w:r>
      <w:r w:rsidR="007051C8" w:rsidRPr="008B776C">
        <w:t xml:space="preserve"> Birmingham Women's Fertility Centre, Birmingham Women's Hospital, Edgbaston, Birmingham, UK</w:t>
      </w:r>
    </w:p>
    <w:p w14:paraId="518CA774" w14:textId="4F24CAFC" w:rsidR="00B402B4" w:rsidRPr="008B776C" w:rsidRDefault="00B402B4" w:rsidP="00A91255">
      <w:r w:rsidRPr="008B776C">
        <w:t>1</w:t>
      </w:r>
      <w:r w:rsidR="00C762EE" w:rsidRPr="008B776C">
        <w:t>2</w:t>
      </w:r>
      <w:r w:rsidR="00A523DE" w:rsidRPr="008B776C">
        <w:t xml:space="preserve"> Unit of Obstetrics and </w:t>
      </w:r>
      <w:proofErr w:type="spellStart"/>
      <w:r w:rsidR="00A523DE" w:rsidRPr="008B776C">
        <w:t>Gynecology</w:t>
      </w:r>
      <w:proofErr w:type="spellEnd"/>
      <w:r w:rsidR="00A523DE" w:rsidRPr="008B776C">
        <w:t>, “Paolo Giaccone” Hospital, Department of Health Promotion, Mother and Child Care, Internal Medicine and Medical Specialties (PROMISE), University of Palermo, Palermo, Italy</w:t>
      </w:r>
    </w:p>
    <w:p w14:paraId="5ED1EA03" w14:textId="22063A58" w:rsidR="00B402B4" w:rsidRPr="008B776C" w:rsidRDefault="00B402B4" w:rsidP="5DCF19FB">
      <w:pPr>
        <w:rPr>
          <w:lang w:val="en-US"/>
        </w:rPr>
      </w:pPr>
      <w:r w:rsidRPr="008B776C">
        <w:rPr>
          <w:lang w:val="en-US"/>
        </w:rPr>
        <w:t>1</w:t>
      </w:r>
      <w:r w:rsidR="00A523DE" w:rsidRPr="008B776C">
        <w:rPr>
          <w:lang w:val="en-US"/>
        </w:rPr>
        <w:t>3</w:t>
      </w:r>
      <w:r w:rsidR="7FE0504A" w:rsidRPr="008B776C">
        <w:rPr>
          <w:lang w:val="en-US"/>
        </w:rPr>
        <w:t xml:space="preserve"> Clinical Psychology Unit, </w:t>
      </w:r>
      <w:proofErr w:type="spellStart"/>
      <w:r w:rsidR="7FE0504A" w:rsidRPr="008B776C">
        <w:rPr>
          <w:lang w:val="en-US"/>
        </w:rPr>
        <w:t>Unidade</w:t>
      </w:r>
      <w:proofErr w:type="spellEnd"/>
      <w:r w:rsidR="7FE0504A" w:rsidRPr="008B776C">
        <w:rPr>
          <w:lang w:val="en-US"/>
        </w:rPr>
        <w:t xml:space="preserve"> Local de </w:t>
      </w:r>
      <w:proofErr w:type="spellStart"/>
      <w:r w:rsidR="7FE0504A" w:rsidRPr="008B776C">
        <w:rPr>
          <w:lang w:val="en-US"/>
        </w:rPr>
        <w:t>Saúde</w:t>
      </w:r>
      <w:proofErr w:type="spellEnd"/>
      <w:r w:rsidR="7FE0504A" w:rsidRPr="008B776C">
        <w:rPr>
          <w:lang w:val="en-US"/>
        </w:rPr>
        <w:t xml:space="preserve"> de Coimbra, Coimbra, Portugal</w:t>
      </w:r>
      <w:r w:rsidR="2AF36906" w:rsidRPr="008B776C">
        <w:rPr>
          <w:lang w:val="en-US"/>
        </w:rPr>
        <w:t>;</w:t>
      </w:r>
      <w:r w:rsidR="2AF36906" w:rsidRPr="008B776C">
        <w:rPr>
          <w:rFonts w:eastAsiaTheme="minorEastAsia"/>
          <w:lang w:val="en-US"/>
        </w:rPr>
        <w:t xml:space="preserve"> Center for Research in Neuropsychology and Cognitive-</w:t>
      </w:r>
      <w:proofErr w:type="spellStart"/>
      <w:r w:rsidR="2AF36906" w:rsidRPr="008B776C">
        <w:rPr>
          <w:rFonts w:eastAsiaTheme="minorEastAsia"/>
          <w:lang w:val="en-US"/>
        </w:rPr>
        <w:t>Behavioural</w:t>
      </w:r>
      <w:proofErr w:type="spellEnd"/>
      <w:r w:rsidR="2AF36906" w:rsidRPr="008B776C">
        <w:rPr>
          <w:rFonts w:eastAsiaTheme="minorEastAsia"/>
          <w:lang w:val="en-US"/>
        </w:rPr>
        <w:t xml:space="preserve"> Intervention, Coimbra, Portugal  </w:t>
      </w:r>
    </w:p>
    <w:p w14:paraId="401E0D8C" w14:textId="51C4E925" w:rsidR="00B402B4" w:rsidRPr="008B776C" w:rsidRDefault="00B402B4" w:rsidP="008B776C">
      <w:r w:rsidRPr="008B776C">
        <w:t>1</w:t>
      </w:r>
      <w:r w:rsidR="00A523DE" w:rsidRPr="008B776C">
        <w:t>4</w:t>
      </w:r>
      <w:r w:rsidR="008B776C" w:rsidRPr="008B776C">
        <w:t xml:space="preserve"> Centre of Reproductive Medicine and Andrology, University Hospital of Münster (UKM)</w:t>
      </w:r>
      <w:r w:rsidR="00355099">
        <w:t xml:space="preserve">, </w:t>
      </w:r>
      <w:r w:rsidR="00355099" w:rsidRPr="00355099">
        <w:t>Münster, Germany</w:t>
      </w:r>
    </w:p>
    <w:p w14:paraId="75681B9C" w14:textId="70419026" w:rsidR="00B402B4" w:rsidRPr="008B776C" w:rsidRDefault="00B402B4" w:rsidP="00A91255">
      <w:r w:rsidRPr="008B776C">
        <w:lastRenderedPageBreak/>
        <w:t>1</w:t>
      </w:r>
      <w:r w:rsidR="00A523DE" w:rsidRPr="008B776C">
        <w:t>5</w:t>
      </w:r>
      <w:r w:rsidR="00930A09">
        <w:t xml:space="preserve"> Faculty of Health, Medicine and Life Sciences, Maastricht University, </w:t>
      </w:r>
      <w:r w:rsidR="006A21DD">
        <w:t xml:space="preserve">Maastricht, </w:t>
      </w:r>
      <w:r w:rsidR="000E4D63">
        <w:t>t</w:t>
      </w:r>
      <w:r w:rsidR="00930A09">
        <w:t>he Netherlands</w:t>
      </w:r>
    </w:p>
    <w:p w14:paraId="5D41993E" w14:textId="11B81604" w:rsidR="00B402B4" w:rsidRDefault="00B402B4" w:rsidP="00A91255">
      <w:r w:rsidRPr="008B776C">
        <w:t>1</w:t>
      </w:r>
      <w:r w:rsidR="00A523DE" w:rsidRPr="008B776C">
        <w:t>6</w:t>
      </w:r>
      <w:r w:rsidR="30CB08D8" w:rsidRPr="008B776C">
        <w:t xml:space="preserve"> Fertility Clinic, Dept of </w:t>
      </w:r>
      <w:proofErr w:type="spellStart"/>
      <w:r w:rsidR="30CB08D8" w:rsidRPr="008B776C">
        <w:t>Gynecology</w:t>
      </w:r>
      <w:proofErr w:type="spellEnd"/>
      <w:r w:rsidR="30CB08D8">
        <w:t xml:space="preserve">, Fertility and Obstetrics, </w:t>
      </w:r>
      <w:proofErr w:type="spellStart"/>
      <w:r w:rsidR="30CB08D8">
        <w:t>Rigshospitalet</w:t>
      </w:r>
      <w:proofErr w:type="spellEnd"/>
      <w:r w:rsidR="00B165A3">
        <w:t>,</w:t>
      </w:r>
      <w:r w:rsidR="30CB08D8">
        <w:t xml:space="preserve"> Copenhagen University Hospital, Copenhagen, Denmark</w:t>
      </w:r>
    </w:p>
    <w:p w14:paraId="01BB9655" w14:textId="169FE675" w:rsidR="00B402B4" w:rsidRDefault="00B402B4" w:rsidP="00A91255">
      <w:r>
        <w:t>1</w:t>
      </w:r>
      <w:r w:rsidR="00A523DE">
        <w:t>7</w:t>
      </w:r>
      <w:r w:rsidR="001E248D">
        <w:t xml:space="preserve"> </w:t>
      </w:r>
      <w:proofErr w:type="spellStart"/>
      <w:r w:rsidR="001E248D" w:rsidRPr="001E248D">
        <w:t>Univ</w:t>
      </w:r>
      <w:proofErr w:type="spellEnd"/>
      <w:r w:rsidR="001E248D" w:rsidRPr="001E248D">
        <w:t xml:space="preserve"> Rouen Normandie, Inserm U1239, </w:t>
      </w:r>
      <w:proofErr w:type="spellStart"/>
      <w:r w:rsidR="001E248D" w:rsidRPr="001E248D">
        <w:t>NorDIC</w:t>
      </w:r>
      <w:proofErr w:type="spellEnd"/>
      <w:r w:rsidR="001E248D" w:rsidRPr="001E248D">
        <w:t>, team “Adrenal and Gonadal Pathophysiology”, Rouen University Hospital, Biology of Reproduction-CECOS Laboratory, Rouen, France</w:t>
      </w:r>
    </w:p>
    <w:p w14:paraId="7232885D" w14:textId="5A22EA13" w:rsidR="00B402B4" w:rsidRDefault="00B402B4" w:rsidP="00A91255">
      <w:r>
        <w:t>18</w:t>
      </w:r>
      <w:r w:rsidR="75329D49">
        <w:t xml:space="preserve"> Dept</w:t>
      </w:r>
      <w:r w:rsidR="028CE2FD">
        <w:t xml:space="preserve"> of</w:t>
      </w:r>
      <w:r w:rsidR="75329D49">
        <w:t xml:space="preserve"> Obstetrics and </w:t>
      </w:r>
      <w:proofErr w:type="spellStart"/>
      <w:r w:rsidR="75329D49">
        <w:t>Gynecology</w:t>
      </w:r>
      <w:proofErr w:type="spellEnd"/>
      <w:r w:rsidR="75329D49">
        <w:t xml:space="preserve">, Copenhagen University Hospital, Hvidovre </w:t>
      </w:r>
      <w:r w:rsidR="439E3E81">
        <w:t>&amp; Dept of Clinical Medicine, University of Copenhagen</w:t>
      </w:r>
      <w:r w:rsidR="00E20A16">
        <w:t>, Copenhagen, Denmark</w:t>
      </w:r>
    </w:p>
    <w:p w14:paraId="342AFCAF" w14:textId="2146C20F" w:rsidR="00B402B4" w:rsidRDefault="00B402B4" w:rsidP="00A91255">
      <w:r>
        <w:t>19</w:t>
      </w:r>
      <w:r w:rsidR="009E150A">
        <w:t xml:space="preserve"> </w:t>
      </w:r>
      <w:r w:rsidR="009E150A" w:rsidRPr="009E150A">
        <w:t xml:space="preserve">Private Practice, </w:t>
      </w:r>
      <w:proofErr w:type="spellStart"/>
      <w:r w:rsidR="009E150A" w:rsidRPr="009E150A">
        <w:t>Moerfelden</w:t>
      </w:r>
      <w:proofErr w:type="spellEnd"/>
      <w:r w:rsidR="009E150A" w:rsidRPr="009E150A">
        <w:t>, Germany (Social Worker, Social Therapist, Family Therapist)</w:t>
      </w:r>
    </w:p>
    <w:p w14:paraId="4F1E7098" w14:textId="120863AD" w:rsidR="00B402B4" w:rsidRDefault="00B402B4" w:rsidP="00A91255">
      <w:r>
        <w:t>20</w:t>
      </w:r>
      <w:r w:rsidR="00756556">
        <w:t xml:space="preserve"> </w:t>
      </w:r>
      <w:proofErr w:type="spellStart"/>
      <w:r w:rsidR="00756556" w:rsidRPr="00756556">
        <w:t>Laboratoire</w:t>
      </w:r>
      <w:proofErr w:type="spellEnd"/>
      <w:r w:rsidR="00756556" w:rsidRPr="00756556">
        <w:t xml:space="preserve"> de Diagnostic </w:t>
      </w:r>
      <w:proofErr w:type="spellStart"/>
      <w:r w:rsidR="00756556" w:rsidRPr="00756556">
        <w:t>Génétique</w:t>
      </w:r>
      <w:proofErr w:type="spellEnd"/>
      <w:r w:rsidR="00756556" w:rsidRPr="00756556">
        <w:t xml:space="preserve">, UF3472-génétique de </w:t>
      </w:r>
      <w:proofErr w:type="spellStart"/>
      <w:r w:rsidR="00756556" w:rsidRPr="00756556">
        <w:t>l'infertilité</w:t>
      </w:r>
      <w:proofErr w:type="spellEnd"/>
      <w:r w:rsidR="00756556" w:rsidRPr="00756556">
        <w:t xml:space="preserve">, </w:t>
      </w:r>
      <w:proofErr w:type="spellStart"/>
      <w:r w:rsidR="00756556" w:rsidRPr="00756556">
        <w:t>Hôpitaux</w:t>
      </w:r>
      <w:proofErr w:type="spellEnd"/>
      <w:r w:rsidR="00756556" w:rsidRPr="00756556">
        <w:t xml:space="preserve"> </w:t>
      </w:r>
      <w:proofErr w:type="spellStart"/>
      <w:r w:rsidR="00756556" w:rsidRPr="00756556">
        <w:t>Universitaires</w:t>
      </w:r>
      <w:proofErr w:type="spellEnd"/>
      <w:r w:rsidR="00756556" w:rsidRPr="00756556">
        <w:t xml:space="preserve"> de Strasbourg, Strasbourg, France</w:t>
      </w:r>
    </w:p>
    <w:p w14:paraId="25E58EE9" w14:textId="77BB4BA7" w:rsidR="00B402B4" w:rsidRDefault="00B402B4" w:rsidP="00A91255">
      <w:r>
        <w:t>21</w:t>
      </w:r>
      <w:r w:rsidR="003E403B">
        <w:t xml:space="preserve"> </w:t>
      </w:r>
      <w:r w:rsidR="003E403B" w:rsidRPr="003E403B">
        <w:t xml:space="preserve">Institute for Genetics and Molecular and Cellular Biology (IGBMC), University of Strasbourg, CNRS UMR7104, INSERM U1258, </w:t>
      </w:r>
      <w:proofErr w:type="spellStart"/>
      <w:r w:rsidR="003E403B" w:rsidRPr="003E403B">
        <w:t>Illkirch</w:t>
      </w:r>
      <w:proofErr w:type="spellEnd"/>
      <w:r w:rsidR="003E403B" w:rsidRPr="003E403B">
        <w:t>, France</w:t>
      </w:r>
    </w:p>
    <w:p w14:paraId="57029D73" w14:textId="398D9C5D" w:rsidR="003E403B" w:rsidRDefault="003E403B" w:rsidP="00A91255">
      <w:r>
        <w:t>22</w:t>
      </w:r>
      <w:r w:rsidR="00EC0CA2">
        <w:t xml:space="preserve"> </w:t>
      </w:r>
      <w:r w:rsidR="00EC0CA2" w:rsidRPr="00EC0CA2">
        <w:t>Research Group Genetics Reproduction and Development (GRAD), Vrije Universiteit Brussel, Brussel, Belgium</w:t>
      </w:r>
    </w:p>
    <w:p w14:paraId="1A2B46DA" w14:textId="77777777" w:rsidR="00D020B7" w:rsidRPr="001348F5" w:rsidRDefault="00D020B7" w:rsidP="00A91255"/>
    <w:p w14:paraId="7D47674E" w14:textId="07358227" w:rsidR="00F44E8B" w:rsidRDefault="002A1927" w:rsidP="004E35F5">
      <w:pPr>
        <w:pStyle w:val="Heading1"/>
        <w:rPr>
          <w:b w:val="0"/>
          <w:bCs w:val="0"/>
        </w:rPr>
      </w:pPr>
      <w:r w:rsidRPr="001348F5">
        <w:t>Corresponding author contact information</w:t>
      </w:r>
      <w:r w:rsidRPr="001348F5">
        <w:br/>
      </w:r>
      <w:r w:rsidR="00102658" w:rsidRPr="00102658">
        <w:rPr>
          <w:b w:val="0"/>
          <w:bCs w:val="0"/>
        </w:rPr>
        <w:t>Karen Sermon,</w:t>
      </w:r>
      <w:r w:rsidR="00C13AC4">
        <w:rPr>
          <w:b w:val="0"/>
          <w:bCs w:val="0"/>
        </w:rPr>
        <w:t xml:space="preserve"> email:</w:t>
      </w:r>
      <w:r w:rsidR="00102658" w:rsidRPr="00102658">
        <w:rPr>
          <w:b w:val="0"/>
          <w:bCs w:val="0"/>
        </w:rPr>
        <w:t xml:space="preserve"> </w:t>
      </w:r>
      <w:hyperlink r:id="rId14" w:history="1">
        <w:r w:rsidR="00F74CC7" w:rsidRPr="00F022F6">
          <w:rPr>
            <w:rStyle w:val="Hyperlink"/>
            <w:b w:val="0"/>
            <w:bCs w:val="0"/>
          </w:rPr>
          <w:t>Karen.Sermon@vub.be</w:t>
        </w:r>
      </w:hyperlink>
      <w:r w:rsidR="00F02CEB">
        <w:rPr>
          <w:b w:val="0"/>
          <w:bCs w:val="0"/>
        </w:rPr>
        <w:t xml:space="preserve">; </w:t>
      </w:r>
      <w:hyperlink r:id="rId15" w:history="1">
        <w:r w:rsidR="00F02CEB" w:rsidRPr="00F022F6">
          <w:rPr>
            <w:rStyle w:val="Hyperlink"/>
            <w:b w:val="0"/>
            <w:bCs w:val="0"/>
          </w:rPr>
          <w:t>johanna@eshre.eu</w:t>
        </w:r>
      </w:hyperlink>
      <w:r w:rsidR="00F02CEB">
        <w:rPr>
          <w:b w:val="0"/>
          <w:bCs w:val="0"/>
        </w:rPr>
        <w:t xml:space="preserve"> </w:t>
      </w:r>
      <w:r w:rsidR="00F74CC7">
        <w:rPr>
          <w:b w:val="0"/>
          <w:bCs w:val="0"/>
        </w:rPr>
        <w:t xml:space="preserve"> </w:t>
      </w:r>
    </w:p>
    <w:p w14:paraId="0F30AADE" w14:textId="4DAD4CD8" w:rsidR="00864519" w:rsidRDefault="00864519" w:rsidP="00864519">
      <w:r>
        <w:t>ESHRE Central Office</w:t>
      </w:r>
    </w:p>
    <w:p w14:paraId="3211341A" w14:textId="5C275BC6" w:rsidR="00864519" w:rsidRDefault="00864519" w:rsidP="00864519">
      <w:proofErr w:type="spellStart"/>
      <w:r>
        <w:t>Nijverheidslaan</w:t>
      </w:r>
      <w:proofErr w:type="spellEnd"/>
      <w:r>
        <w:t xml:space="preserve"> 3</w:t>
      </w:r>
    </w:p>
    <w:p w14:paraId="179F8E52" w14:textId="1D885A80" w:rsidR="00864519" w:rsidRPr="00864519" w:rsidRDefault="00864519" w:rsidP="00864519">
      <w:r>
        <w:t xml:space="preserve">1853 </w:t>
      </w:r>
      <w:proofErr w:type="spellStart"/>
      <w:r>
        <w:t>Strombeek</w:t>
      </w:r>
      <w:proofErr w:type="spellEnd"/>
      <w:r>
        <w:t>-Bever, Belgium</w:t>
      </w:r>
    </w:p>
    <w:p w14:paraId="7C23EA4E" w14:textId="77777777" w:rsidR="00102658" w:rsidRPr="00102658" w:rsidRDefault="00102658" w:rsidP="00102658"/>
    <w:p w14:paraId="686D1C99" w14:textId="17455D51" w:rsidR="00F44E8B" w:rsidRPr="001348F5" w:rsidRDefault="00B44920" w:rsidP="004E35F5">
      <w:pPr>
        <w:pStyle w:val="Heading1"/>
      </w:pPr>
      <w:r w:rsidRPr="001348F5">
        <w:t>Abstract</w:t>
      </w:r>
    </w:p>
    <w:p w14:paraId="34BF1D42" w14:textId="7C21C199" w:rsidR="00E40BA5" w:rsidRDefault="00E40BA5" w:rsidP="000B3A00">
      <w:pPr>
        <w:rPr>
          <w:b/>
          <w:bCs/>
        </w:rPr>
      </w:pPr>
      <w:r w:rsidRPr="00BF208F">
        <w:rPr>
          <w:b/>
          <w:bCs/>
        </w:rPr>
        <w:t>STUDY QUESTION</w:t>
      </w:r>
    </w:p>
    <w:p w14:paraId="2D713F23" w14:textId="02728772" w:rsidR="00BF208F" w:rsidRPr="00BF208F" w:rsidRDefault="00BF208F" w:rsidP="000B3A00">
      <w:r>
        <w:lastRenderedPageBreak/>
        <w:t>Which re</w:t>
      </w:r>
      <w:r w:rsidR="00F44606">
        <w:t xml:space="preserve">search topics in the area of infertility </w:t>
      </w:r>
      <w:r w:rsidR="002D357C">
        <w:t xml:space="preserve">should be prioritised in the allocation of research </w:t>
      </w:r>
      <w:r w:rsidR="00F6078A">
        <w:t>resources</w:t>
      </w:r>
      <w:r w:rsidR="002D357C">
        <w:t>?</w:t>
      </w:r>
    </w:p>
    <w:p w14:paraId="1F2DC5BF" w14:textId="73513C4C" w:rsidR="00DB1AAE" w:rsidRDefault="00DB1AAE" w:rsidP="000B3A00">
      <w:pPr>
        <w:rPr>
          <w:b/>
          <w:bCs/>
        </w:rPr>
      </w:pPr>
      <w:r w:rsidRPr="00BF208F">
        <w:rPr>
          <w:b/>
          <w:bCs/>
        </w:rPr>
        <w:t>SUMMARY ANSWER</w:t>
      </w:r>
    </w:p>
    <w:p w14:paraId="4C7E40C3" w14:textId="74064D57" w:rsidR="00F6078A" w:rsidRPr="00FF1C15" w:rsidRDefault="00F6078A" w:rsidP="000B3A00">
      <w:r>
        <w:t>Twelve research priorities were formulated, spanning the following areas: preventing infertility and preserving fertility, gynaecological diseases, male infertility, optimising fertility treatments, optimising psychosocial support, and deepening knowledge on preimplantation development and early pregnancy.</w:t>
      </w:r>
    </w:p>
    <w:p w14:paraId="5F5299D4" w14:textId="74D6B2E9" w:rsidR="00DB1AAE" w:rsidRDefault="00DB1AAE" w:rsidP="000B3A00">
      <w:pPr>
        <w:rPr>
          <w:b/>
          <w:bCs/>
        </w:rPr>
      </w:pPr>
      <w:r w:rsidRPr="00BF208F">
        <w:rPr>
          <w:b/>
          <w:bCs/>
        </w:rPr>
        <w:t>WHAT IS KNOWN ALREADY</w:t>
      </w:r>
    </w:p>
    <w:p w14:paraId="1593DB41" w14:textId="397CADE6" w:rsidR="00F6078A" w:rsidRPr="00FF1C15" w:rsidRDefault="5C4D2D71" w:rsidP="000B3A00">
      <w:r>
        <w:t>M</w:t>
      </w:r>
      <w:r w:rsidR="00F6078A">
        <w:t>any research gaps related to infertility</w:t>
      </w:r>
      <w:r w:rsidR="00BE2B54">
        <w:t xml:space="preserve"> and its management</w:t>
      </w:r>
      <w:r w:rsidR="7CC4620D">
        <w:t xml:space="preserve"> remain </w:t>
      </w:r>
      <w:r w:rsidR="752ED581">
        <w:t>understudied and underfunded</w:t>
      </w:r>
      <w:r w:rsidR="00F6078A">
        <w:t>, making it important to set priorities to ensure appropriate allocation of research resources.</w:t>
      </w:r>
      <w:r w:rsidR="00DE65AC">
        <w:t xml:space="preserve"> </w:t>
      </w:r>
    </w:p>
    <w:p w14:paraId="3989F273" w14:textId="3BE868D6" w:rsidR="00DB1AAE" w:rsidRDefault="00DB1AAE" w:rsidP="000B3A00">
      <w:pPr>
        <w:rPr>
          <w:b/>
          <w:bCs/>
        </w:rPr>
      </w:pPr>
      <w:r w:rsidRPr="00BF208F">
        <w:rPr>
          <w:b/>
          <w:bCs/>
        </w:rPr>
        <w:t>STUDY DESIGN, SIZE, DURATION</w:t>
      </w:r>
    </w:p>
    <w:p w14:paraId="1EF32722" w14:textId="175FBECF" w:rsidR="004C3636" w:rsidRPr="00EC44E7" w:rsidRDefault="0005444C" w:rsidP="000B3A00">
      <w:r>
        <w:t>The European Society of Human Reproduction and Embryology (ESHRE) appointed a</w:t>
      </w:r>
      <w:r w:rsidR="00A47EBA">
        <w:t xml:space="preserve"> multi</w:t>
      </w:r>
      <w:r w:rsidR="00CE776B">
        <w:t xml:space="preserve">disciplinary </w:t>
      </w:r>
      <w:r w:rsidR="00EA476D">
        <w:t>working</w:t>
      </w:r>
      <w:r w:rsidR="00CE776B">
        <w:t xml:space="preserve"> group</w:t>
      </w:r>
      <w:r w:rsidR="005423D8">
        <w:t xml:space="preserve">, including a patient representative, </w:t>
      </w:r>
      <w:r w:rsidR="00940C3E">
        <w:t>to develop</w:t>
      </w:r>
      <w:r w:rsidR="00475891">
        <w:t xml:space="preserve"> a </w:t>
      </w:r>
      <w:r w:rsidR="005F0613">
        <w:t>list</w:t>
      </w:r>
      <w:r w:rsidR="00475891">
        <w:t xml:space="preserve"> of research priorities related to infertility</w:t>
      </w:r>
      <w:r w:rsidR="006D5D3B">
        <w:t xml:space="preserve"> that is relevant to researchers and institutions that fund research</w:t>
      </w:r>
      <w:r w:rsidR="00475891">
        <w:t>.</w:t>
      </w:r>
      <w:r w:rsidR="005423D8">
        <w:t xml:space="preserve"> </w:t>
      </w:r>
      <w:r w:rsidR="009D7DBB">
        <w:t xml:space="preserve"> </w:t>
      </w:r>
    </w:p>
    <w:p w14:paraId="322CB238" w14:textId="02B5B407" w:rsidR="00DB1AAE" w:rsidRDefault="00DB1AAE" w:rsidP="000B3A00">
      <w:pPr>
        <w:rPr>
          <w:b/>
          <w:bCs/>
        </w:rPr>
      </w:pPr>
      <w:r w:rsidRPr="00BF208F">
        <w:rPr>
          <w:b/>
          <w:bCs/>
        </w:rPr>
        <w:t>PARTICIPANTS/MATERIALS, SETTING, METHODS</w:t>
      </w:r>
    </w:p>
    <w:p w14:paraId="20DAC036" w14:textId="0F2B8299" w:rsidR="00D6521D" w:rsidRDefault="00EC44E7" w:rsidP="000B3A00">
      <w:r>
        <w:t xml:space="preserve">A list of research topics was collated based on the recommendations for future research formulated in ESHRE’s evidence-based guidelines and suggestions submitted by ESHRE’s Special Interest Groups </w:t>
      </w:r>
      <w:r w:rsidR="669D6BB2">
        <w:t xml:space="preserve">as call topics for </w:t>
      </w:r>
      <w:r>
        <w:t>the ESHRE research grants.</w:t>
      </w:r>
      <w:r w:rsidR="006B5C22">
        <w:t xml:space="preserve"> </w:t>
      </w:r>
      <w:r w:rsidR="00F23599">
        <w:t>A</w:t>
      </w:r>
      <w:r w:rsidR="008D3AB1">
        <w:t xml:space="preserve"> scoring tool was developed to assess the expected impact of research on</w:t>
      </w:r>
      <w:r w:rsidR="00F23599">
        <w:t xml:space="preserve"> each </w:t>
      </w:r>
      <w:r w:rsidR="008D3AB1">
        <w:t>topic</w:t>
      </w:r>
      <w:r w:rsidR="0026210B">
        <w:t xml:space="preserve"> on individuals, society and scientific advancement.</w:t>
      </w:r>
      <w:r>
        <w:t xml:space="preserve"> </w:t>
      </w:r>
      <w:r w:rsidR="002519BE">
        <w:t>Topics were scored</w:t>
      </w:r>
      <w:r w:rsidR="00D6521D">
        <w:t xml:space="preserve"> </w:t>
      </w:r>
      <w:r w:rsidR="00363C00">
        <w:t xml:space="preserve">independently </w:t>
      </w:r>
      <w:r w:rsidR="00D6521D">
        <w:t xml:space="preserve">by </w:t>
      </w:r>
      <w:r w:rsidR="00363C00">
        <w:t>the working group members</w:t>
      </w:r>
      <w:r w:rsidR="00D6521D">
        <w:t xml:space="preserve"> </w:t>
      </w:r>
      <w:r w:rsidR="0026210B">
        <w:t xml:space="preserve"> and t</w:t>
      </w:r>
      <w:r w:rsidR="00A668BF">
        <w:t>he twelve topics with the highest scores were selected for presentation in this paper.</w:t>
      </w:r>
    </w:p>
    <w:p w14:paraId="4C5B2860" w14:textId="6B7791F9" w:rsidR="00DB1AAE" w:rsidRDefault="00DB1AAE" w:rsidP="000B3A00">
      <w:pPr>
        <w:rPr>
          <w:b/>
          <w:bCs/>
        </w:rPr>
      </w:pPr>
      <w:r w:rsidRPr="00BF208F">
        <w:rPr>
          <w:b/>
          <w:bCs/>
        </w:rPr>
        <w:t>MAIN RESULTS AND THE ROLE OF CHANCE</w:t>
      </w:r>
    </w:p>
    <w:p w14:paraId="66340FCD" w14:textId="75998C16" w:rsidR="25AD36D7" w:rsidRDefault="25AD36D7">
      <w:r>
        <w:t>Using our newly developed scoring tool, w</w:t>
      </w:r>
      <w:r w:rsidR="288E553E">
        <w:t>e</w:t>
      </w:r>
      <w:r w:rsidR="6A63E90B">
        <w:t xml:space="preserve"> have </w:t>
      </w:r>
      <w:r w:rsidR="288E553E">
        <w:t xml:space="preserve">identified </w:t>
      </w:r>
      <w:r w:rsidR="00B10C0A">
        <w:t>twelve</w:t>
      </w:r>
      <w:r w:rsidR="029A6D65">
        <w:t xml:space="preserve"> </w:t>
      </w:r>
      <w:r w:rsidR="288E553E">
        <w:t>research priorities that broadly fall under six areas. The</w:t>
      </w:r>
      <w:r w:rsidR="3D603558">
        <w:t>se are</w:t>
      </w:r>
      <w:r w:rsidR="00114131">
        <w:t>:</w:t>
      </w:r>
      <w:r w:rsidR="3D603558">
        <w:t xml:space="preserve"> preventing infertility and preserving fertility, </w:t>
      </w:r>
      <w:r w:rsidR="3D603558">
        <w:lastRenderedPageBreak/>
        <w:t>gynaecological diseases, male infertility</w:t>
      </w:r>
      <w:r w:rsidR="462A95F0">
        <w:t>, optimising fertility treatments (</w:t>
      </w:r>
      <w:r w:rsidR="000B0BD2">
        <w:t>two</w:t>
      </w:r>
      <w:r w:rsidR="462A95F0">
        <w:t xml:space="preserve"> priorities per </w:t>
      </w:r>
      <w:r w:rsidR="000B0BD2">
        <w:t>area</w:t>
      </w:r>
      <w:r w:rsidR="462A95F0">
        <w:t xml:space="preserve"> selected), o</w:t>
      </w:r>
      <w:r w:rsidR="55C70F35">
        <w:t>pt</w:t>
      </w:r>
      <w:r w:rsidR="462A95F0">
        <w:t xml:space="preserve">imising psychosocial </w:t>
      </w:r>
      <w:r w:rsidR="412ED789">
        <w:t>support (one priority selected) and deepening knowledge on preimplantation development and early pregnancy (three priorities selected).</w:t>
      </w:r>
    </w:p>
    <w:p w14:paraId="0C8D831C" w14:textId="16A09CBF" w:rsidR="00DB1AAE" w:rsidRDefault="00DB1AAE" w:rsidP="000B3A00">
      <w:pPr>
        <w:rPr>
          <w:b/>
          <w:bCs/>
        </w:rPr>
      </w:pPr>
      <w:r w:rsidRPr="00BF208F">
        <w:rPr>
          <w:b/>
          <w:bCs/>
        </w:rPr>
        <w:t>LIMITATIONS, REASONS FOR CAUTION</w:t>
      </w:r>
    </w:p>
    <w:p w14:paraId="15D53AB5" w14:textId="050528AE" w:rsidR="00EC44E7" w:rsidRPr="00EC44E7" w:rsidRDefault="00EA476D" w:rsidP="000B3A00">
      <w:r w:rsidRPr="00EA476D">
        <w:t xml:space="preserve">The impact scoring tool would benefit from further testing and refinement in future projects. </w:t>
      </w:r>
      <w:r w:rsidR="00EB7F27">
        <w:t>T</w:t>
      </w:r>
      <w:r w:rsidRPr="00EA476D">
        <w:t>he scoring of some impact indicators is heavily based on the judgment and expertise of the scorers</w:t>
      </w:r>
      <w:r w:rsidR="00EB7F27">
        <w:t xml:space="preserve">, which </w:t>
      </w:r>
      <w:r w:rsidRPr="00EA476D">
        <w:t>was accounted for by ensuring representation of knowledge and experience from all relevant disciplines and subject areas as well as the patient perspective within the working group.</w:t>
      </w:r>
    </w:p>
    <w:p w14:paraId="673C553D" w14:textId="4C73DC79" w:rsidR="00DB1AAE" w:rsidRDefault="00DB1AAE" w:rsidP="000B3A00">
      <w:pPr>
        <w:rPr>
          <w:b/>
          <w:bCs/>
        </w:rPr>
      </w:pPr>
      <w:r w:rsidRPr="00BF208F">
        <w:rPr>
          <w:b/>
          <w:bCs/>
        </w:rPr>
        <w:t>WIDER IMPLICATIONS OF THE FINDINGS</w:t>
      </w:r>
    </w:p>
    <w:p w14:paraId="75951CC2" w14:textId="568EB457" w:rsidR="00134698" w:rsidRDefault="00F520A4" w:rsidP="000B3A00">
      <w:r>
        <w:t>This paper may serve to stimulate further thought and discussion within the infertility research community on the potential impact of proposed and ongoing research</w:t>
      </w:r>
      <w:r w:rsidR="53309F5B">
        <w:t>.</w:t>
      </w:r>
      <w:r>
        <w:t xml:space="preserve"> </w:t>
      </w:r>
      <w:r w:rsidR="795CBE43">
        <w:t>It will furthermore</w:t>
      </w:r>
      <w:r>
        <w:t xml:space="preserve"> </w:t>
      </w:r>
      <w:r w:rsidR="19C58E4B">
        <w:t xml:space="preserve">inform and encourage policy makers involved in research funding allocation and </w:t>
      </w:r>
      <w:r>
        <w:t xml:space="preserve">contribute to a more efficient and purposeful allocation of research resources </w:t>
      </w:r>
      <w:r w:rsidR="6092848B">
        <w:t>towards infertility research</w:t>
      </w:r>
      <w:r>
        <w:t>.</w:t>
      </w:r>
    </w:p>
    <w:p w14:paraId="5D15E91E" w14:textId="15905C6B" w:rsidR="00134698" w:rsidRPr="000457BB" w:rsidRDefault="00134698" w:rsidP="000B3A00">
      <w:pPr>
        <w:rPr>
          <w:b/>
          <w:bCs/>
        </w:rPr>
      </w:pPr>
      <w:r w:rsidRPr="000457BB">
        <w:rPr>
          <w:b/>
          <w:bCs/>
        </w:rPr>
        <w:t>STUDY FUNDING/COMPETING INTERESTS</w:t>
      </w:r>
    </w:p>
    <w:p w14:paraId="5CDB6B68" w14:textId="6A162E3D" w:rsidR="00F520A4" w:rsidRDefault="00E75C65" w:rsidP="000B3A00">
      <w:r>
        <w:t>The technical support for this project was provided by ESHRE.</w:t>
      </w:r>
    </w:p>
    <w:p w14:paraId="352AB6A0" w14:textId="77777777" w:rsidR="00F557EE" w:rsidRPr="001348F5" w:rsidRDefault="00F557EE" w:rsidP="00F557EE"/>
    <w:p w14:paraId="343F03B2" w14:textId="68FAD6FF" w:rsidR="002A1927" w:rsidRPr="001348F5" w:rsidRDefault="002A1927" w:rsidP="004E35F5">
      <w:pPr>
        <w:pStyle w:val="Heading1"/>
      </w:pPr>
      <w:r w:rsidRPr="001348F5">
        <w:t>Keywords</w:t>
      </w:r>
    </w:p>
    <w:p w14:paraId="77312F26" w14:textId="77777777" w:rsidR="00274B20" w:rsidRDefault="00CA5205" w:rsidP="00274B20">
      <w:r>
        <w:t>Infertility, reproductive medicine, research priorities, research impact</w:t>
      </w:r>
    </w:p>
    <w:p w14:paraId="23A5A6D2" w14:textId="7DAE2AA0" w:rsidR="005F01D2" w:rsidRDefault="005F01D2">
      <w:pPr>
        <w:spacing w:line="240" w:lineRule="auto"/>
        <w:jc w:val="left"/>
      </w:pPr>
      <w:r>
        <w:br w:type="page"/>
      </w:r>
    </w:p>
    <w:p w14:paraId="35141904" w14:textId="4AA128C3" w:rsidR="00372FC5" w:rsidRPr="001348F5" w:rsidRDefault="00BF4509" w:rsidP="00592F0A">
      <w:pPr>
        <w:pStyle w:val="Heading1"/>
      </w:pPr>
      <w:r w:rsidRPr="001348F5">
        <w:lastRenderedPageBreak/>
        <w:t>Introduction</w:t>
      </w:r>
    </w:p>
    <w:p w14:paraId="0844C8EB" w14:textId="1956E7B0" w:rsidR="00E765F7" w:rsidRPr="001348F5" w:rsidRDefault="00E765F7" w:rsidP="00E765F7">
      <w:r>
        <w:t xml:space="preserve">Infertility is </w:t>
      </w:r>
      <w:r w:rsidR="4DDFB07A">
        <w:t>defined as</w:t>
      </w:r>
      <w:r>
        <w:t xml:space="preserve"> the absence of a clinical pregnancy after 12 months of regular, unprotected sexual intercourse or due to an impairment of a person’s capacity to reproduce either as an individual or with his/her partner (adapted from </w:t>
      </w:r>
      <w:r>
        <w:fldChar w:fldCharType="begin"/>
      </w:r>
      <w:r w:rsidR="006967C7">
        <w:instrText xml:space="preserve"> ADDIN EN.CITE &lt;EndNote&gt;&lt;Cite AuthorYear="1"&gt;&lt;Author&gt;Zegers-Hochschild&lt;/Author&gt;&lt;Year&gt;2017&lt;/Year&gt;&lt;RecNum&gt;80&lt;/RecNum&gt;&lt;DisplayText&gt;Zegers-Hochschild et al. (2017)&lt;/DisplayText&gt;&lt;record&gt;&lt;rec-number&gt;80&lt;/rec-number&gt;&lt;foreign-keys&gt;&lt;key app="EN" db-id="e0vvxf0wm0aardewstr592fstewr0rr5a592" timestamp="1719573088"&gt;80&lt;/key&gt;&lt;/foreign-keys&gt;&lt;ref-type name="Journal Article"&gt;17&lt;/ref-type&gt;&lt;contributors&gt;&lt;authors&gt;&lt;author&gt;Zegers-Hochschild, Fernando&lt;/author&gt;&lt;author&gt;Adamson, G. David&lt;/author&gt;&lt;author&gt;Dyer, Silke&lt;/author&gt;&lt;author&gt;Racowsky, Catherine&lt;/author&gt;&lt;author&gt;de Mouzon, Jacques&lt;/author&gt;&lt;author&gt;Sokol, Rebecca&lt;/author&gt;&lt;author&gt;Rienzi, Laura&lt;/author&gt;&lt;author&gt;Sunde, Arne&lt;/author&gt;&lt;author&gt;Schmidt, Lone&lt;/author&gt;&lt;author&gt;Cooke, Ian D.&lt;/author&gt;&lt;author&gt;Simpson, Joe Leigh&lt;/author&gt;&lt;author&gt;van der Poel, Sheryl&lt;/author&gt;&lt;/authors&gt;&lt;/contributors&gt;&lt;titles&gt;&lt;title&gt;The International Glossary on Infertility and Fertility Care, 2017†‡§&lt;/title&gt;&lt;secondary-title&gt;Human Reproduction&lt;/secondary-title&gt;&lt;/titles&gt;&lt;periodical&gt;&lt;full-title&gt;Human Reproduction&lt;/full-title&gt;&lt;/periodical&gt;&lt;pages&gt;1786-1801&lt;/pages&gt;&lt;volume&gt;32&lt;/volume&gt;&lt;number&gt;9&lt;/number&gt;&lt;dates&gt;&lt;year&gt;2017&lt;/year&gt;&lt;/dates&gt;&lt;isbn&gt;0268-1161&lt;/isbn&gt;&lt;urls&gt;&lt;related-urls&gt;&lt;url&gt;https://doi.org/10.1093/humrep/dex234&lt;/url&gt;&lt;/related-urls&gt;&lt;/urls&gt;&lt;electronic-resource-num&gt;10.1093/humrep/dex234&lt;/electronic-resource-num&gt;&lt;access-date&gt;6/28/2024&lt;/access-date&gt;&lt;/record&gt;&lt;/Cite&gt;&lt;/EndNote&gt;</w:instrText>
      </w:r>
      <w:r>
        <w:fldChar w:fldCharType="separate"/>
      </w:r>
      <w:r w:rsidR="006967C7">
        <w:rPr>
          <w:noProof/>
        </w:rPr>
        <w:t>Zegers-Hochschild et al. (2017)</w:t>
      </w:r>
      <w:r>
        <w:fldChar w:fldCharType="end"/>
      </w:r>
      <w:r>
        <w:t>).</w:t>
      </w:r>
    </w:p>
    <w:p w14:paraId="37844F20" w14:textId="3201BD29" w:rsidR="00E765F7" w:rsidRPr="001348F5" w:rsidRDefault="38D0720F" w:rsidP="00372EBF">
      <w:pPr>
        <w:rPr>
          <w:rFonts w:eastAsia="Segoe UI"/>
        </w:rPr>
      </w:pPr>
      <w:r w:rsidRPr="001348F5">
        <w:rPr>
          <w:rFonts w:eastAsia="Segoe UI"/>
        </w:rPr>
        <w:t xml:space="preserve">Globally, it is estimated that infertility at any moment </w:t>
      </w:r>
      <w:r w:rsidR="787CF415" w:rsidRPr="001348F5">
        <w:rPr>
          <w:rFonts w:eastAsia="Segoe UI"/>
        </w:rPr>
        <w:t>during</w:t>
      </w:r>
      <w:r w:rsidRPr="001348F5">
        <w:rPr>
          <w:rFonts w:eastAsia="Segoe UI"/>
        </w:rPr>
        <w:t xml:space="preserve"> reproductive life affects 17.5% of couples </w:t>
      </w:r>
      <w:r w:rsidR="00E765F7" w:rsidRPr="001348F5">
        <w:rPr>
          <w:rFonts w:eastAsia="Segoe UI"/>
        </w:rPr>
        <w:fldChar w:fldCharType="begin">
          <w:fldData xml:space="preserve">PEVuZE5vdGU+PENpdGU+PEF1dGhvcj5Db3g8L0F1dGhvcj48WWVhcj4yMDIyPC9ZZWFyPjxSZWNO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</w:fldData>
        </w:fldChar>
      </w:r>
      <w:r w:rsidR="00372EBF" w:rsidRPr="001348F5">
        <w:rPr>
          <w:rFonts w:eastAsia="Segoe UI"/>
        </w:rPr>
        <w:instrText xml:space="preserve"> ADDIN EN.CITE </w:instrText>
      </w:r>
      <w:r w:rsidR="00372EBF" w:rsidRPr="001348F5">
        <w:rPr>
          <w:rFonts w:eastAsia="Segoe UI"/>
        </w:rPr>
        <w:fldChar w:fldCharType="begin">
          <w:fldData xml:space="preserve">PEVuZE5vdGU+PENpdGU+PEF1dGhvcj5Db3g8L0F1dGhvcj48WWVhcj4yMDIyPC9ZZWFyPjxSZWNO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</w:fldData>
        </w:fldChar>
      </w:r>
      <w:r w:rsidR="00372EBF" w:rsidRPr="001348F5">
        <w:rPr>
          <w:rFonts w:eastAsia="Segoe UI"/>
        </w:rPr>
        <w:instrText xml:space="preserve"> ADDIN EN.CITE.DATA </w:instrText>
      </w:r>
      <w:r w:rsidR="00372EBF" w:rsidRPr="001348F5">
        <w:rPr>
          <w:rFonts w:eastAsia="Segoe UI"/>
        </w:rPr>
      </w:r>
      <w:r w:rsidR="00372EBF" w:rsidRPr="001348F5">
        <w:rPr>
          <w:rFonts w:eastAsia="Segoe UI"/>
        </w:rPr>
        <w:fldChar w:fldCharType="end"/>
      </w:r>
      <w:r w:rsidR="00E765F7" w:rsidRPr="001348F5">
        <w:rPr>
          <w:rFonts w:eastAsia="Segoe UI"/>
        </w:rPr>
      </w:r>
      <w:r w:rsidR="00E765F7" w:rsidRPr="001348F5">
        <w:rPr>
          <w:rFonts w:eastAsia="Segoe UI"/>
        </w:rPr>
        <w:fldChar w:fldCharType="separate"/>
      </w:r>
      <w:r w:rsidR="4BFDA0CF" w:rsidRPr="001348F5">
        <w:rPr>
          <w:rFonts w:eastAsia="Segoe UI"/>
          <w:noProof/>
        </w:rPr>
        <w:t>(Cox et al., 2022)</w:t>
      </w:r>
      <w:r w:rsidR="00E765F7" w:rsidRPr="001348F5">
        <w:rPr>
          <w:rFonts w:eastAsia="Segoe UI"/>
        </w:rPr>
        <w:fldChar w:fldCharType="end"/>
      </w:r>
      <w:r w:rsidRPr="001348F5">
        <w:rPr>
          <w:rFonts w:eastAsia="Segoe UI"/>
        </w:rPr>
        <w:t xml:space="preserve">. For many couples, parenthood is considered one of the most important life goals and difficulties in achieving it may </w:t>
      </w:r>
      <w:r w:rsidR="00738195" w:rsidRPr="001348F5">
        <w:rPr>
          <w:rFonts w:eastAsia="Segoe UI"/>
        </w:rPr>
        <w:t>affect their wellbeing</w:t>
      </w:r>
      <w:r w:rsidRPr="001348F5">
        <w:rPr>
          <w:rFonts w:eastAsia="Segoe UI"/>
        </w:rPr>
        <w:t xml:space="preserve"> </w:t>
      </w:r>
      <w:r w:rsidR="22032781">
        <w:rPr>
          <w:rFonts w:eastAsia="Segoe UI"/>
        </w:rPr>
        <w:t xml:space="preserve">in the </w:t>
      </w:r>
      <w:r w:rsidRPr="001348F5">
        <w:rPr>
          <w:rFonts w:eastAsia="Segoe UI"/>
        </w:rPr>
        <w:t xml:space="preserve">long-term </w:t>
      </w:r>
      <w:r w:rsidR="00E765F7" w:rsidRPr="001348F5">
        <w:rPr>
          <w:rFonts w:eastAsia="Segoe UI"/>
        </w:rPr>
        <w:fldChar w:fldCharType="begin">
          <w:fldData xml:space="preserve">PEVuZE5vdGU+PENpdGU+PEF1dGhvcj5HYW1laXJvPC9BdXRob3I+PFllYXI+MjAxNzwvWWVhcj48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</w:fldData>
        </w:fldChar>
      </w:r>
      <w:r w:rsidR="00372EBF" w:rsidRPr="001348F5">
        <w:rPr>
          <w:rFonts w:eastAsia="Segoe UI"/>
        </w:rPr>
        <w:instrText xml:space="preserve"> ADDIN EN.CITE </w:instrText>
      </w:r>
      <w:r w:rsidR="00372EBF" w:rsidRPr="001348F5">
        <w:rPr>
          <w:rFonts w:eastAsia="Segoe UI"/>
        </w:rPr>
        <w:fldChar w:fldCharType="begin">
          <w:fldData xml:space="preserve">PEVuZE5vdGU+PENpdGU+PEF1dGhvcj5HYW1laXJvPC9BdXRob3I+PFllYXI+MjAxNzwvWWVhcj48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</w:fldData>
        </w:fldChar>
      </w:r>
      <w:r w:rsidR="00372EBF" w:rsidRPr="001348F5">
        <w:rPr>
          <w:rFonts w:eastAsia="Segoe UI"/>
        </w:rPr>
        <w:instrText xml:space="preserve"> ADDIN EN.CITE.DATA </w:instrText>
      </w:r>
      <w:r w:rsidR="00372EBF" w:rsidRPr="001348F5">
        <w:rPr>
          <w:rFonts w:eastAsia="Segoe UI"/>
        </w:rPr>
      </w:r>
      <w:r w:rsidR="00372EBF" w:rsidRPr="001348F5">
        <w:rPr>
          <w:rFonts w:eastAsia="Segoe UI"/>
        </w:rPr>
        <w:fldChar w:fldCharType="end"/>
      </w:r>
      <w:r w:rsidR="00E765F7" w:rsidRPr="001348F5">
        <w:rPr>
          <w:rFonts w:eastAsia="Segoe UI"/>
        </w:rPr>
      </w:r>
      <w:r w:rsidR="00E765F7" w:rsidRPr="001348F5">
        <w:rPr>
          <w:rFonts w:eastAsia="Segoe UI"/>
        </w:rPr>
        <w:fldChar w:fldCharType="separate"/>
      </w:r>
      <w:r w:rsidR="4BFDA0CF" w:rsidRPr="001348F5">
        <w:rPr>
          <w:rFonts w:eastAsia="Segoe UI"/>
          <w:noProof/>
        </w:rPr>
        <w:t>(Gameiro &amp; Finnigan, 2017; Nik Hazlina, Norhayati, Shaiful Bahari, &amp; Nik Muhammad Arif, 2022)</w:t>
      </w:r>
      <w:r w:rsidR="00E765F7" w:rsidRPr="001348F5">
        <w:rPr>
          <w:rFonts w:eastAsia="Segoe UI"/>
        </w:rPr>
        <w:fldChar w:fldCharType="end"/>
      </w:r>
      <w:r w:rsidRPr="001348F5">
        <w:rPr>
          <w:rFonts w:eastAsia="Segoe UI"/>
          <w:lang w:eastAsia="ja-JP"/>
        </w:rPr>
        <w:t xml:space="preserve">. The psychological distress that comes with infertility oftentimes creates spillover effects in the person’s relationships with their partner, family members and friends. This can be reflected in higher rates of anxiety or depression, as well as </w:t>
      </w:r>
      <w:r w:rsidR="108C7584">
        <w:rPr>
          <w:rFonts w:eastAsia="Segoe UI"/>
          <w:lang w:eastAsia="ja-JP"/>
        </w:rPr>
        <w:t>difficulties</w:t>
      </w:r>
      <w:r w:rsidR="108C7584" w:rsidRPr="001348F5">
        <w:rPr>
          <w:rFonts w:eastAsia="Segoe UI"/>
          <w:lang w:eastAsia="ja-JP"/>
        </w:rPr>
        <w:t xml:space="preserve"> </w:t>
      </w:r>
      <w:r w:rsidRPr="001348F5">
        <w:rPr>
          <w:rFonts w:eastAsia="Segoe UI"/>
          <w:lang w:eastAsia="ja-JP"/>
        </w:rPr>
        <w:t xml:space="preserve">with social participation </w:t>
      </w:r>
      <w:r w:rsidR="00E765F7" w:rsidRPr="001348F5">
        <w:rPr>
          <w:rFonts w:eastAsia="Segoe UI"/>
          <w:lang w:eastAsia="ja-JP"/>
        </w:rPr>
        <w:fldChar w:fldCharType="begin"/>
      </w:r>
      <w:r w:rsidR="00372EBF" w:rsidRPr="001348F5">
        <w:rPr>
          <w:rFonts w:eastAsia="Segoe UI"/>
          <w:lang w:eastAsia="ja-JP"/>
        </w:rPr>
        <w:instrText xml:space="preserve"> ADDIN EN.CITE &lt;EndNote&gt;&lt;Cite&gt;&lt;Author&gt;Katz&lt;/Author&gt;&lt;Year&gt;2002&lt;/Year&gt;&lt;RecNum&gt;77&lt;/RecNum&gt;&lt;DisplayText&gt;(Katz, Millstein, &amp;amp; Pasch, 2002)&lt;/DisplayText&gt;&lt;record&gt;&lt;rec-number&gt;77&lt;/rec-number&gt;&lt;foreign-keys&gt;&lt;key app="EN" db-id="e0vvxf0wm0aardewstr592fstewr0rr5a592" timestamp="1719572964"&gt;77&lt;/key&gt;&lt;/foreign-keys&gt;&lt;ref-type name="Journal Article"&gt;17&lt;/ref-type&gt;&lt;contributors&gt;&lt;authors&gt;&lt;author&gt;Katz, Patricia&lt;/author&gt;&lt;author&gt;Millstein, Susan&lt;/author&gt;&lt;author&gt;Pasch, Lauri&lt;/author&gt;&lt;/authors&gt;&lt;/contributors&gt;&lt;titles&gt;&lt;title&gt;The social impact of infertility&lt;/title&gt;&lt;secondary-title&gt;Fertility and Sterility&lt;/secondary-title&gt;&lt;/titles&gt;&lt;periodical&gt;&lt;full-title&gt;Fertil Steril&lt;/full-title&gt;&lt;abbr-1&gt;Fertility and sterility&lt;/abbr-1&gt;&lt;/periodical&gt;&lt;pages&gt;S28&lt;/pages&gt;&lt;volume&gt;78&lt;/volume&gt;&lt;dates&gt;&lt;year&gt;2002&lt;/year&gt;&lt;/dates&gt;&lt;publisher&gt;Elsevier&lt;/publisher&gt;&lt;isbn&gt;0015-0282&lt;/isbn&gt;&lt;urls&gt;&lt;related-urls&gt;&lt;url&gt;https://doi.org/10.1016/S0015-0282(02)03454-4&lt;/url&gt;&lt;/related-urls&gt;&lt;/urls&gt;&lt;electronic-resource-num&gt;10.1016/S0015-0282(02)03454-4&lt;/electronic-resource-num&gt;&lt;access-date&gt;2024/06/28&lt;/access-date&gt;&lt;/record&gt;&lt;/Cite&gt;&lt;/EndNote&gt;</w:instrText>
      </w:r>
      <w:r w:rsidR="00E765F7" w:rsidRPr="001348F5">
        <w:rPr>
          <w:rFonts w:eastAsia="Segoe UI"/>
          <w:lang w:eastAsia="ja-JP"/>
        </w:rPr>
        <w:fldChar w:fldCharType="separate"/>
      </w:r>
      <w:r w:rsidR="4BFDA0CF" w:rsidRPr="001348F5">
        <w:rPr>
          <w:rFonts w:eastAsia="Segoe UI"/>
          <w:noProof/>
          <w:lang w:eastAsia="ja-JP"/>
        </w:rPr>
        <w:t>(Katz, Millstein, &amp; Pasch, 2002)</w:t>
      </w:r>
      <w:r w:rsidR="00E765F7" w:rsidRPr="001348F5">
        <w:rPr>
          <w:rFonts w:eastAsia="Segoe UI"/>
          <w:lang w:eastAsia="ja-JP"/>
        </w:rPr>
        <w:fldChar w:fldCharType="end"/>
      </w:r>
      <w:r w:rsidRPr="001348F5">
        <w:rPr>
          <w:rFonts w:eastAsia="Segoe UI"/>
          <w:lang w:eastAsia="ja-JP"/>
        </w:rPr>
        <w:t xml:space="preserve">. Furthermore, evidence suggests that diminished reproductive </w:t>
      </w:r>
      <w:r w:rsidR="00824F0A" w:rsidRPr="0D1CE218">
        <w:rPr>
          <w:rFonts w:eastAsia="Segoe UI"/>
          <w:lang w:eastAsia="ja-JP"/>
        </w:rPr>
        <w:t xml:space="preserve">health </w:t>
      </w:r>
      <w:r w:rsidRPr="001348F5">
        <w:rPr>
          <w:rFonts w:eastAsia="Segoe UI"/>
          <w:lang w:eastAsia="ja-JP"/>
        </w:rPr>
        <w:t xml:space="preserve">may be a marker for </w:t>
      </w:r>
      <w:r w:rsidRPr="4935F44E">
        <w:rPr>
          <w:rFonts w:eastAsia="Segoe UI"/>
          <w:lang w:eastAsia="ja-JP"/>
        </w:rPr>
        <w:t>th</w:t>
      </w:r>
      <w:r w:rsidR="30C6F77A">
        <w:rPr>
          <w:rFonts w:eastAsia="Segoe UI"/>
          <w:lang w:eastAsia="ja-JP"/>
        </w:rPr>
        <w:t>at individual’s</w:t>
      </w:r>
      <w:r w:rsidRPr="4935F44E">
        <w:rPr>
          <w:rFonts w:eastAsia="Segoe UI"/>
          <w:lang w:eastAsia="ja-JP"/>
        </w:rPr>
        <w:t xml:space="preserve"> general health, </w:t>
      </w:r>
      <w:r w:rsidR="7413ED9C">
        <w:rPr>
          <w:rFonts w:eastAsia="Segoe UI"/>
          <w:lang w:eastAsia="ja-JP"/>
        </w:rPr>
        <w:t>including</w:t>
      </w:r>
      <w:r w:rsidRPr="4935F44E">
        <w:rPr>
          <w:rFonts w:eastAsia="Segoe UI"/>
          <w:lang w:eastAsia="ja-JP"/>
        </w:rPr>
        <w:t xml:space="preserve"> cardiovascular and metabolic health </w:t>
      </w:r>
      <w:r w:rsidR="00F727D5">
        <w:rPr>
          <w:rFonts w:eastAsia="Segoe UI"/>
          <w:lang w:eastAsia="ja-JP"/>
        </w:rPr>
        <w:fldChar w:fldCharType="begin"/>
      </w:r>
      <w:r w:rsidR="00F727D5">
        <w:rPr>
          <w:rFonts w:eastAsia="Segoe UI"/>
          <w:lang w:eastAsia="ja-JP"/>
        </w:rPr>
        <w:instrText xml:space="preserve"> ADDIN EN.CITE &lt;EndNote&gt;&lt;Cite&gt;&lt;Author&gt;Cedars&lt;/Author&gt;&lt;Year&gt;2017&lt;/Year&gt;&lt;RecNum&gt;71&lt;/RecNum&gt;&lt;DisplayText&gt;(Cedars et al., 2017)&lt;/DisplayText&gt;&lt;record&gt;&lt;rec-number&gt;71&lt;/rec-number&gt;&lt;foreign-keys&gt;&lt;key app="EN" db-id="e0vvxf0wm0aardewstr592fstewr0rr5a592" timestamp="1719572541"&gt;71&lt;/key&gt;&lt;/foreign-keys&gt;&lt;ref-type name="Journal Article"&gt;17&lt;/ref-type&gt;&lt;contributors&gt;&lt;authors&gt;&lt;author&gt;Cedars, Marcelle I.&lt;/author&gt;&lt;author&gt;Taymans, Susan E.&lt;/author&gt;&lt;author&gt;DePaolo, Louis V.&lt;/author&gt;&lt;author&gt;Warner, Lee&lt;/author&gt;&lt;author&gt;Moss, Stuart B.&lt;/author&gt;&lt;author&gt;Eisenberg, Michael L.&lt;/author&gt;&lt;/authors&gt;&lt;/contributors&gt;&lt;titles&gt;&lt;title&gt;The sixth vital sign: what reproduction tells us about overall health. Proceedings from a NICHD/CDC workshop&lt;/title&gt;&lt;secondary-title&gt;Human Reproduction Open&lt;/secondary-title&gt;&lt;/titles&gt;&lt;periodical&gt;&lt;full-title&gt;Human Reproduction Open&lt;/full-title&gt;&lt;/periodical&gt;&lt;pages&gt;hox008&lt;/pages&gt;&lt;volume&gt;2017&lt;/volume&gt;&lt;number&gt;2&lt;/number&gt;&lt;dates&gt;&lt;year&gt;2017&lt;/year&gt;&lt;/dates&gt;&lt;isbn&gt;2399-3529&lt;/isbn&gt;&lt;urls&gt;&lt;related-urls&gt;&lt;url&gt;https://doi.org/10.1093/hropen/hox008&lt;/url&gt;&lt;/related-urls&gt;&lt;/urls&gt;&lt;electronic-resource-num&gt;10.1093/hropen/hox008&lt;/electronic-resource-num&gt;&lt;access-date&gt;6/28/2024&lt;/access-date&gt;&lt;/record&gt;&lt;/Cite&gt;&lt;/EndNote&gt;</w:instrText>
      </w:r>
      <w:r w:rsidR="00F727D5">
        <w:rPr>
          <w:rFonts w:eastAsia="Segoe UI"/>
          <w:lang w:eastAsia="ja-JP"/>
        </w:rPr>
        <w:fldChar w:fldCharType="separate"/>
      </w:r>
      <w:r w:rsidR="00F727D5">
        <w:rPr>
          <w:rFonts w:eastAsia="Segoe UI"/>
          <w:noProof/>
          <w:lang w:eastAsia="ja-JP"/>
        </w:rPr>
        <w:t>(Cedars et al., 2017)</w:t>
      </w:r>
      <w:r w:rsidR="00F727D5">
        <w:rPr>
          <w:rFonts w:eastAsia="Segoe UI"/>
          <w:lang w:eastAsia="ja-JP"/>
        </w:rPr>
        <w:fldChar w:fldCharType="end"/>
      </w:r>
      <w:r w:rsidR="00E765F7" w:rsidRPr="4935F44E">
        <w:rPr>
          <w:rFonts w:eastAsia="Segoe UI"/>
          <w:lang w:eastAsia="ja-JP"/>
        </w:rPr>
        <w:fldChar w:fldCharType="begin"/>
      </w:r>
      <w:r w:rsidR="00372EBF">
        <w:instrText>￼</w:instrText>
      </w:r>
      <w:r w:rsidR="00E765F7" w:rsidRPr="4935F44E">
        <w:rPr>
          <w:rFonts w:eastAsia="Segoe UI"/>
          <w:lang w:eastAsia="ja-JP"/>
        </w:rPr>
        <w:fldChar w:fldCharType="separate"/>
      </w:r>
      <w:r w:rsidR="4BFDA0CF" w:rsidRPr="4935F44E">
        <w:rPr>
          <w:rFonts w:eastAsia="Segoe UI"/>
          <w:noProof/>
          <w:lang w:eastAsia="ja-JP"/>
        </w:rPr>
        <w:t>(Cedars et al., 2017)</w:t>
      </w:r>
      <w:r w:rsidR="00E765F7" w:rsidRPr="4935F44E">
        <w:rPr>
          <w:rFonts w:eastAsia="Segoe UI"/>
          <w:lang w:eastAsia="ja-JP"/>
        </w:rPr>
        <w:fldChar w:fldCharType="end"/>
      </w:r>
      <w:r w:rsidRPr="4935F44E">
        <w:rPr>
          <w:rFonts w:eastAsia="Segoe UI"/>
          <w:lang w:eastAsia="ja-JP"/>
        </w:rPr>
        <w:t xml:space="preserve">. Infertility-related distress and time spent </w:t>
      </w:r>
      <w:r w:rsidR="27C46C80" w:rsidRPr="2998D30A">
        <w:rPr>
          <w:rFonts w:eastAsia="Segoe UI"/>
          <w:lang w:eastAsia="ja-JP"/>
        </w:rPr>
        <w:t xml:space="preserve">on </w:t>
      </w:r>
      <w:r w:rsidRPr="001348F5">
        <w:rPr>
          <w:rFonts w:eastAsia="Segoe UI"/>
          <w:lang w:eastAsia="ja-JP"/>
        </w:rPr>
        <w:t xml:space="preserve">fertility care may contribute to lower work productivity, resulting in economic losses at both individual and societal level </w:t>
      </w:r>
      <w:r w:rsidR="00E765F7" w:rsidRPr="001348F5">
        <w:rPr>
          <w:rFonts w:eastAsia="Segoe UI"/>
          <w:lang w:eastAsia="ja-JP"/>
        </w:rPr>
        <w:fldChar w:fldCharType="begin"/>
      </w:r>
      <w:r w:rsidR="00372EBF" w:rsidRPr="001348F5">
        <w:rPr>
          <w:rFonts w:eastAsia="Segoe UI"/>
          <w:lang w:eastAsia="ja-JP"/>
        </w:rPr>
        <w:instrText xml:space="preserve"> ADDIN EN.CITE &lt;EndNote&gt;&lt;Cite&gt;&lt;Author&gt;Collins&lt;/Author&gt;&lt;Year&gt;2019&lt;/Year&gt;&lt;RecNum&gt;73&lt;/RecNum&gt;&lt;DisplayText&gt;(Collins, 2019)&lt;/DisplayText&gt;&lt;record&gt;&lt;rec-number&gt;73&lt;/rec-number&gt;&lt;foreign-keys&gt;&lt;key app="EN" db-id="e0vvxf0wm0aardewstr592fstewr0rr5a592" timestamp="1719572674"&gt;73&lt;/key&gt;&lt;/foreign-keys&gt;&lt;ref-type name="Journal Article"&gt;17&lt;/ref-type&gt;&lt;contributors&gt;&lt;authors&gt;&lt;author&gt;Collins, M. E.&lt;/author&gt;&lt;/authors&gt;&lt;/contributors&gt;&lt;auth-address&gt;Occupational Therapy Department, Winston-Salem State University, Winston-Salem, USA.&lt;/auth-address&gt;&lt;titles&gt;&lt;title&gt;The Impact of Infertility on Daily Occupations and Roles&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24-34&lt;/pages&gt;&lt;volume&gt;20&lt;/volume&gt;&lt;number&gt;1&lt;/number&gt;&lt;edition&gt;2019/03/13&lt;/edition&gt;&lt;keywords&gt;&lt;keyword&gt;Infertility&lt;/keyword&gt;&lt;keyword&gt;Roles&lt;/keyword&gt;&lt;keyword&gt;Self-care&lt;/keyword&gt;&lt;/keywords&gt;&lt;dates&gt;&lt;year&gt;2019&lt;/year&gt;&lt;pub-dates&gt;&lt;date&gt;Jan-Mar&lt;/date&gt;&lt;/pub-dates&gt;&lt;/dates&gt;&lt;isbn&gt;2228-5482 (Print)&amp;#xD;2228-5482&lt;/isbn&gt;&lt;accession-num&gt;30859079&lt;/accession-num&gt;&lt;urls&gt;&lt;/urls&gt;&lt;custom2&gt;PMC6386796&lt;/custom2&gt;&lt;remote-database-provider&gt;NLM&lt;/remote-database-provider&gt;&lt;language&gt;eng&lt;/language&gt;&lt;/record&gt;&lt;/Cite&gt;&lt;/EndNote&gt;</w:instrText>
      </w:r>
      <w:r w:rsidR="00E765F7" w:rsidRPr="001348F5">
        <w:rPr>
          <w:rFonts w:eastAsia="Segoe UI"/>
          <w:lang w:eastAsia="ja-JP"/>
        </w:rPr>
        <w:fldChar w:fldCharType="separate"/>
      </w:r>
      <w:r w:rsidR="4BFDA0CF" w:rsidRPr="001348F5">
        <w:rPr>
          <w:rFonts w:eastAsia="Segoe UI"/>
          <w:noProof/>
          <w:lang w:eastAsia="ja-JP"/>
        </w:rPr>
        <w:t>(Collins, 2019)</w:t>
      </w:r>
      <w:r w:rsidR="00E765F7" w:rsidRPr="001348F5">
        <w:rPr>
          <w:rFonts w:eastAsia="Segoe UI"/>
          <w:lang w:eastAsia="ja-JP"/>
        </w:rPr>
        <w:fldChar w:fldCharType="end"/>
      </w:r>
      <w:r w:rsidRPr="001348F5">
        <w:rPr>
          <w:rFonts w:eastAsia="Segoe UI"/>
          <w:lang w:eastAsia="ja-JP"/>
        </w:rPr>
        <w:t xml:space="preserve">. </w:t>
      </w:r>
      <w:r w:rsidR="0C81BE94" w:rsidRPr="0047274A">
        <w:rPr>
          <w:rFonts w:eastAsia="Segoe UI"/>
          <w:lang w:eastAsia="ja-JP"/>
        </w:rPr>
        <w:t xml:space="preserve">Economic losses are even more pronounced in chronic diseases underlying an infertility diagnosis, such as endometriosis, that </w:t>
      </w:r>
      <w:r w:rsidR="007C03EE" w:rsidRPr="0D1CE218">
        <w:rPr>
          <w:rFonts w:eastAsia="Segoe UI"/>
          <w:lang w:eastAsia="ja-JP"/>
        </w:rPr>
        <w:t>also</w:t>
      </w:r>
      <w:r w:rsidR="0C81BE94" w:rsidRPr="0047274A">
        <w:rPr>
          <w:rFonts w:eastAsia="Segoe UI"/>
          <w:lang w:eastAsia="ja-JP"/>
        </w:rPr>
        <w:t xml:space="preserve"> have a major impact on quality of life </w:t>
      </w:r>
      <w:r w:rsidR="008D58E3">
        <w:rPr>
          <w:rFonts w:eastAsia="Segoe UI"/>
          <w:lang w:eastAsia="ja-JP"/>
        </w:rPr>
        <w:fldChar w:fldCharType="begin">
          <w:fldData xml:space="preserve">PEVuZE5vdGU+PENpdGU+PEF1dGhvcj5EYXJiw6A8L0F1dGhvcj48WWVhcj4yMDIyPC9ZZWFyPjxS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</w:fldData>
        </w:fldChar>
      </w:r>
      <w:r w:rsidR="008D58E3">
        <w:rPr>
          <w:rFonts w:eastAsia="Segoe UI"/>
          <w:lang w:eastAsia="ja-JP"/>
        </w:rPr>
        <w:instrText xml:space="preserve"> ADDIN EN.CITE </w:instrText>
      </w:r>
      <w:r w:rsidR="008D58E3">
        <w:rPr>
          <w:rFonts w:eastAsia="Segoe UI"/>
          <w:lang w:eastAsia="ja-JP"/>
        </w:rPr>
        <w:fldChar w:fldCharType="begin">
          <w:fldData xml:space="preserve">PEVuZE5vdGU+PENpdGU+PEF1dGhvcj5EYXJiw6A8L0F1dGhvcj48WWVhcj4yMDIyPC9ZZWFyPjxS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</w:fldData>
        </w:fldChar>
      </w:r>
      <w:r w:rsidR="008D58E3">
        <w:rPr>
          <w:rFonts w:eastAsia="Segoe UI"/>
          <w:lang w:eastAsia="ja-JP"/>
        </w:rPr>
        <w:instrText xml:space="preserve"> ADDIN EN.CITE.DATA </w:instrText>
      </w:r>
      <w:r w:rsidR="008D58E3">
        <w:rPr>
          <w:rFonts w:eastAsia="Segoe UI"/>
          <w:lang w:eastAsia="ja-JP"/>
        </w:rPr>
      </w:r>
      <w:r w:rsidR="008D58E3">
        <w:rPr>
          <w:rFonts w:eastAsia="Segoe UI"/>
          <w:lang w:eastAsia="ja-JP"/>
        </w:rPr>
        <w:fldChar w:fldCharType="end"/>
      </w:r>
      <w:r w:rsidR="008D58E3">
        <w:rPr>
          <w:rFonts w:eastAsia="Segoe UI"/>
          <w:lang w:eastAsia="ja-JP"/>
        </w:rPr>
      </w:r>
      <w:r w:rsidR="008D58E3">
        <w:rPr>
          <w:rFonts w:eastAsia="Segoe UI"/>
          <w:lang w:eastAsia="ja-JP"/>
        </w:rPr>
        <w:fldChar w:fldCharType="separate"/>
      </w:r>
      <w:r w:rsidR="008D58E3">
        <w:rPr>
          <w:rFonts w:eastAsia="Segoe UI"/>
          <w:noProof/>
          <w:lang w:eastAsia="ja-JP"/>
        </w:rPr>
        <w:t>(Darbà &amp; Marsà, 2022; Maulenkul et al., 2024)</w:t>
      </w:r>
      <w:r w:rsidR="008D58E3">
        <w:rPr>
          <w:rFonts w:eastAsia="Segoe UI"/>
          <w:lang w:eastAsia="ja-JP"/>
        </w:rPr>
        <w:fldChar w:fldCharType="end"/>
      </w:r>
      <w:r w:rsidR="0C81BE94">
        <w:rPr>
          <w:rFonts w:eastAsia="Segoe UI"/>
          <w:lang w:eastAsia="ja-JP"/>
        </w:rPr>
        <w:t xml:space="preserve">. </w:t>
      </w:r>
      <w:r w:rsidRPr="001348F5">
        <w:rPr>
          <w:rFonts w:eastAsia="Segoe UI"/>
          <w:lang w:eastAsia="ja-JP"/>
        </w:rPr>
        <w:t xml:space="preserve">Thus, providing fertility care to help people fulfil their reproductive plans not only offers perspectives at the personal level, it also eventually benefits the economy and therefore the individual taxpayer </w:t>
      </w:r>
      <w:r w:rsidR="00E765F7" w:rsidRPr="001348F5">
        <w:rPr>
          <w:rFonts w:eastAsia="Segoe UI"/>
          <w:lang w:eastAsia="ja-JP"/>
        </w:rPr>
        <w:fldChar w:fldCharType="begin">
          <w:fldData xml:space="preserve">PEVuZE5vdGU+PENpdGU+PEF1dGhvcj5LZWxsZXI8L0F1dGhvcj48WWVhcj4yMDIzPC9ZZWFyPjxS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</w:fldData>
        </w:fldChar>
      </w:r>
      <w:r w:rsidR="00372EBF" w:rsidRPr="001348F5">
        <w:rPr>
          <w:rFonts w:eastAsia="Segoe UI"/>
          <w:lang w:eastAsia="ja-JP"/>
        </w:rPr>
        <w:instrText xml:space="preserve"> ADDIN EN.CITE </w:instrText>
      </w:r>
      <w:r w:rsidR="00372EBF" w:rsidRPr="001348F5">
        <w:rPr>
          <w:rFonts w:eastAsia="Segoe UI"/>
          <w:lang w:eastAsia="ja-JP"/>
        </w:rPr>
        <w:fldChar w:fldCharType="begin">
          <w:fldData xml:space="preserve">PEVuZE5vdGU+PENpdGU+PEF1dGhvcj5LZWxsZXI8L0F1dGhvcj48WWVhcj4yMDIzPC9ZZWFyPjxS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</w:fldData>
        </w:fldChar>
      </w:r>
      <w:r w:rsidR="00372EBF" w:rsidRPr="001348F5">
        <w:rPr>
          <w:rFonts w:eastAsia="Segoe UI"/>
          <w:lang w:eastAsia="ja-JP"/>
        </w:rPr>
        <w:instrText xml:space="preserve"> ADDIN EN.CITE.DATA </w:instrText>
      </w:r>
      <w:r w:rsidR="00372EBF" w:rsidRPr="001348F5">
        <w:rPr>
          <w:rFonts w:eastAsia="Segoe UI"/>
          <w:lang w:eastAsia="ja-JP"/>
        </w:rPr>
      </w:r>
      <w:r w:rsidR="00372EBF" w:rsidRPr="001348F5">
        <w:rPr>
          <w:rFonts w:eastAsia="Segoe UI"/>
          <w:lang w:eastAsia="ja-JP"/>
        </w:rPr>
        <w:fldChar w:fldCharType="end"/>
      </w:r>
      <w:r w:rsidR="00E765F7" w:rsidRPr="001348F5">
        <w:rPr>
          <w:rFonts w:eastAsia="Segoe UI"/>
          <w:lang w:eastAsia="ja-JP"/>
        </w:rPr>
      </w:r>
      <w:r w:rsidR="00E765F7" w:rsidRPr="001348F5">
        <w:rPr>
          <w:rFonts w:eastAsia="Segoe UI"/>
          <w:lang w:eastAsia="ja-JP"/>
        </w:rPr>
        <w:fldChar w:fldCharType="separate"/>
      </w:r>
      <w:r w:rsidR="4BFDA0CF" w:rsidRPr="001348F5">
        <w:rPr>
          <w:rFonts w:eastAsia="Segoe UI"/>
          <w:noProof/>
          <w:lang w:eastAsia="ja-JP"/>
        </w:rPr>
        <w:t>(Keller, Botha, &amp; Chambers, 2023)</w:t>
      </w:r>
      <w:r w:rsidR="00E765F7" w:rsidRPr="001348F5">
        <w:rPr>
          <w:rFonts w:eastAsia="Segoe UI"/>
          <w:lang w:eastAsia="ja-JP"/>
        </w:rPr>
        <w:fldChar w:fldCharType="end"/>
      </w:r>
      <w:r w:rsidRPr="001348F5">
        <w:rPr>
          <w:rFonts w:eastAsia="Segoe UI"/>
          <w:lang w:eastAsia="ja-JP"/>
        </w:rPr>
        <w:t xml:space="preserve">, as does providing health care in any other field. </w:t>
      </w:r>
    </w:p>
    <w:p w14:paraId="69DC613A" w14:textId="77777777" w:rsidR="00E765F7" w:rsidRPr="001348F5" w:rsidRDefault="00E765F7" w:rsidP="00372EBF">
      <w:pPr>
        <w:rPr>
          <w:rFonts w:eastAsia="Segoe UI"/>
          <w:lang w:eastAsia="ja-JP"/>
        </w:rPr>
      </w:pPr>
    </w:p>
    <w:p w14:paraId="5B1D4284" w14:textId="3BBF8572" w:rsidR="00E765F7" w:rsidRPr="001348F5" w:rsidRDefault="00E765F7">
      <w:pPr>
        <w:rPr>
          <w:rFonts w:eastAsia="Segoe UI"/>
          <w:lang w:eastAsia="ja-JP"/>
        </w:rPr>
      </w:pPr>
      <w:r w:rsidRPr="001348F5">
        <w:rPr>
          <w:rFonts w:eastAsia="Segoe UI"/>
          <w:lang w:eastAsia="ja-JP"/>
        </w:rPr>
        <w:t>While the underlying cause of infertility in heterosexual couple</w:t>
      </w:r>
      <w:r w:rsidR="007C03EE">
        <w:rPr>
          <w:rFonts w:eastAsia="Segoe UI"/>
          <w:lang w:eastAsia="ja-JP"/>
        </w:rPr>
        <w:t>s</w:t>
      </w:r>
      <w:r w:rsidRPr="001348F5">
        <w:rPr>
          <w:rFonts w:eastAsia="Segoe UI"/>
          <w:lang w:eastAsia="ja-JP"/>
        </w:rPr>
        <w:t xml:space="preserve"> is equally often due to male or female factors</w:t>
      </w:r>
      <w:r w:rsidR="00163B30">
        <w:rPr>
          <w:rFonts w:eastAsia="Segoe UI"/>
          <w:lang w:eastAsia="ja-JP"/>
        </w:rPr>
        <w:t xml:space="preserve"> </w:t>
      </w:r>
      <w:r w:rsidR="001F10D1">
        <w:rPr>
          <w:rFonts w:eastAsia="Segoe UI"/>
          <w:lang w:eastAsia="ja-JP"/>
        </w:rPr>
        <w:fldChar w:fldCharType="begin"/>
      </w:r>
      <w:r w:rsidR="001F10D1">
        <w:rPr>
          <w:rFonts w:eastAsia="Segoe UI"/>
          <w:lang w:eastAsia="ja-JP"/>
        </w:rPr>
        <w:instrText xml:space="preserve"> ADDIN EN.CITE &lt;EndNote&gt;&lt;Cite&gt;&lt;Author&gt;Carson&lt;/Author&gt;&lt;Year&gt;2021&lt;/Year&gt;&lt;RecNum&gt;1797&lt;/RecNum&gt;&lt;DisplayText&gt;(Carson &amp;amp; Kallen, 2021)&lt;/DisplayText&gt;&lt;record&gt;&lt;rec-number&gt;1797&lt;/rec-number&gt;&lt;foreign-keys&gt;&lt;key app="EN" db-id="e0vvxf0wm0aardewstr592fstewr0rr5a592" timestamp="1746431232"&gt;1797&lt;/key&gt;&lt;/foreign-keys&gt;&lt;ref-type name="Journal Article"&gt;17&lt;/ref-type&gt;&lt;contributors&gt;&lt;authors&gt;&lt;author&gt;Carson, S. A.&lt;/author&gt;&lt;author&gt;Kallen, A. N.&lt;/author&gt;&lt;/authors&gt;&lt;/contributors&gt;&lt;auth-address&gt;Department of Obstetrics, Gynecology, and Reproductive Sciences, Yale School of Medicine, New Haven, Connecticut.&lt;/auth-address&gt;&lt;titles&gt;&lt;title&gt;Diagnosis and Management of Infertility: A Review&lt;/title&gt;&lt;secondary-title&gt;Jama&lt;/secondary-title&gt;&lt;/titles&gt;&lt;periodical&gt;&lt;full-title&gt;Jama&lt;/full-title&gt;&lt;/periodical&gt;&lt;pages&gt;65-76&lt;/pages&gt;&lt;volume&gt;326&lt;/volume&gt;&lt;number&gt;1&lt;/number&gt;&lt;keywords&gt;&lt;keyword&gt;Congenital Abnormalities/etiology&lt;/keyword&gt;&lt;keyword&gt;Female&lt;/keyword&gt;&lt;keyword&gt;Fertility Agents, Female/adverse effects/*therapeutic use&lt;/keyword&gt;&lt;keyword&gt;Humans&lt;/keyword&gt;&lt;keyword&gt;*Infertility, Female/drug therapy/etiology/surgery&lt;/keyword&gt;&lt;keyword&gt;*Infertility, Male/diagnosis/etiology&lt;/keyword&gt;&lt;keyword&gt;Life Style&lt;/keyword&gt;&lt;keyword&gt;Male&lt;/keyword&gt;&lt;keyword&gt;Ovulation Induction&lt;/keyword&gt;&lt;keyword&gt;*Reproductive Techniques, Assisted/adverse effects&lt;/keyword&gt;&lt;keyword&gt;Semen Analysis&lt;/keyword&gt;&lt;/keywords&gt;&lt;dates&gt;&lt;year&gt;2021&lt;/year&gt;&lt;pub-dates&gt;&lt;date&gt;Jul 6&lt;/date&gt;&lt;/pub-dates&gt;&lt;/dates&gt;&lt;isbn&gt;0098-7484 (Print)&amp;#xD;0098-7484&lt;/isbn&gt;&lt;accession-num&gt;34228062&lt;/accession-num&gt;&lt;urls&gt;&lt;/urls&gt;&lt;custom2&gt;PMC9302705&lt;/custom2&gt;&lt;custom6&gt;NIHMS1804691&lt;/custom6&gt;&lt;electronic-resource-num&gt;10.1001/jama.2021.4788&lt;/electronic-resource-num&gt;&lt;remote-database-provider&gt;NLM&lt;/remote-database-provider&gt;&lt;language&gt;eng&lt;/language&gt;&lt;/record&gt;&lt;/Cite&gt;&lt;/EndNote&gt;</w:instrText>
      </w:r>
      <w:r w:rsidR="001F10D1">
        <w:rPr>
          <w:rFonts w:eastAsia="Segoe UI"/>
          <w:lang w:eastAsia="ja-JP"/>
        </w:rPr>
        <w:fldChar w:fldCharType="separate"/>
      </w:r>
      <w:r w:rsidR="001F10D1">
        <w:rPr>
          <w:rFonts w:eastAsia="Segoe UI"/>
          <w:noProof/>
          <w:lang w:eastAsia="ja-JP"/>
        </w:rPr>
        <w:t>(Carson &amp; Kallen, 2021)</w:t>
      </w:r>
      <w:r w:rsidR="001F10D1">
        <w:rPr>
          <w:rFonts w:eastAsia="Segoe UI"/>
          <w:lang w:eastAsia="ja-JP"/>
        </w:rPr>
        <w:fldChar w:fldCharType="end"/>
      </w:r>
      <w:r w:rsidRPr="001348F5">
        <w:rPr>
          <w:rFonts w:eastAsia="Segoe UI"/>
          <w:lang w:eastAsia="ja-JP"/>
        </w:rPr>
        <w:t xml:space="preserve">, the physical burden of the treatment mostly lies on the woman. Women, particularly those with lower income, have reported a greater impact of </w:t>
      </w:r>
      <w:r w:rsidRPr="001348F5">
        <w:rPr>
          <w:rFonts w:eastAsia="Segoe UI"/>
          <w:lang w:eastAsia="ja-JP"/>
        </w:rPr>
        <w:lastRenderedPageBreak/>
        <w:t xml:space="preserve">infertility on their relationships and wellbeing than men </w:t>
      </w:r>
      <w:r w:rsidRPr="001348F5">
        <w:rPr>
          <w:rFonts w:eastAsia="Segoe UI"/>
          <w:lang w:eastAsia="ja-JP"/>
        </w:rPr>
        <w:fldChar w:fldCharType="begin"/>
      </w:r>
      <w:r w:rsidR="00372EBF" w:rsidRPr="001348F5">
        <w:rPr>
          <w:rFonts w:eastAsia="Segoe UI"/>
          <w:lang w:eastAsia="ja-JP"/>
        </w:rPr>
        <w:instrText xml:space="preserve"> ADDIN EN.CITE &lt;EndNote&gt;&lt;Cite&gt;&lt;Author&gt;Katz&lt;/Author&gt;&lt;Year&gt;2002&lt;/Year&gt;&lt;RecNum&gt;77&lt;/RecNum&gt;&lt;DisplayText&gt;(Katz et al., 2002)&lt;/DisplayText&gt;&lt;record&gt;&lt;rec-number&gt;77&lt;/rec-number&gt;&lt;foreign-keys&gt;&lt;key app="EN" db-id="e0vvxf0wm0aardewstr592fstewr0rr5a592" timestamp="1719572964"&gt;77&lt;/key&gt;&lt;/foreign-keys&gt;&lt;ref-type name="Journal Article"&gt;17&lt;/ref-type&gt;&lt;contributors&gt;&lt;authors&gt;&lt;author&gt;Katz, Patricia&lt;/author&gt;&lt;author&gt;Millstein, Susan&lt;/author&gt;&lt;author&gt;Pasch, Lauri&lt;/author&gt;&lt;/authors&gt;&lt;/contributors&gt;&lt;titles&gt;&lt;title&gt;The social impact of infertility&lt;/title&gt;&lt;secondary-title&gt;Fertility and Sterility&lt;/secondary-title&gt;&lt;/titles&gt;&lt;periodical&gt;&lt;full-title&gt;Fertil Steril&lt;/full-title&gt;&lt;abbr-1&gt;Fertility and sterility&lt;/abbr-1&gt;&lt;/periodical&gt;&lt;pages&gt;S28&lt;/pages&gt;&lt;volume&gt;78&lt;/volume&gt;&lt;dates&gt;&lt;year&gt;2002&lt;/year&gt;&lt;/dates&gt;&lt;publisher&gt;Elsevier&lt;/publisher&gt;&lt;isbn&gt;0015-0282&lt;/isbn&gt;&lt;urls&gt;&lt;related-urls&gt;&lt;url&gt;https://doi.org/10.1016/S0015-0282(02)03454-4&lt;/url&gt;&lt;/related-urls&gt;&lt;/urls&gt;&lt;electronic-resource-num&gt;10.1016/S0015-0282(02)03454-4&lt;/electronic-resource-num&gt;&lt;access-date&gt;2024/06/28&lt;/access-date&gt;&lt;/record&gt;&lt;/Cite&gt;&lt;/EndNote&gt;</w:instrText>
      </w:r>
      <w:r w:rsidRPr="001348F5">
        <w:rPr>
          <w:rFonts w:eastAsia="Segoe UI"/>
          <w:lang w:eastAsia="ja-JP"/>
        </w:rPr>
        <w:fldChar w:fldCharType="separate"/>
      </w:r>
      <w:r w:rsidR="00372EBF" w:rsidRPr="001348F5">
        <w:rPr>
          <w:rFonts w:eastAsia="Segoe UI"/>
          <w:noProof/>
          <w:lang w:eastAsia="ja-JP"/>
        </w:rPr>
        <w:t>(Katz et al., 2002)</w:t>
      </w:r>
      <w:r w:rsidRPr="001348F5">
        <w:rPr>
          <w:rFonts w:eastAsia="Segoe UI"/>
          <w:lang w:eastAsia="ja-JP"/>
        </w:rPr>
        <w:fldChar w:fldCharType="end"/>
      </w:r>
      <w:r w:rsidRPr="001348F5">
        <w:rPr>
          <w:rFonts w:eastAsia="Segoe UI"/>
          <w:lang w:eastAsia="ja-JP"/>
        </w:rPr>
        <w:t xml:space="preserve">. </w:t>
      </w:r>
      <w:r w:rsidR="001B6F52" w:rsidRPr="001B6F52">
        <w:rPr>
          <w:rFonts w:eastAsia="Segoe UI"/>
          <w:lang w:eastAsia="ja-JP"/>
        </w:rPr>
        <w:t>Other groups that are disproportionately impacted by infertility include cancer patients, whose reproductive capacity may be impaired by gonadotoxic treatments (e.g. chemotherapy), and members of the LGBTQIA+ community, who may lack capacity to reproduce with their partners or have undergone treatments impacting on their fertility, such as gender transition</w:t>
      </w:r>
      <w:r w:rsidR="0046780D" w:rsidRPr="001348F5">
        <w:rPr>
          <w:rFonts w:eastAsia="Segoe UI"/>
          <w:lang w:eastAsia="ja-JP"/>
        </w:rPr>
        <w:t xml:space="preserve"> </w:t>
      </w:r>
      <w:r w:rsidRPr="001348F5">
        <w:rPr>
          <w:rFonts w:eastAsia="Segoe UI"/>
          <w:lang w:eastAsia="ja-JP"/>
        </w:rPr>
        <w:fldChar w:fldCharType="begin"/>
      </w:r>
      <w:r w:rsidR="00372EBF" w:rsidRPr="001348F5">
        <w:rPr>
          <w:rFonts w:eastAsia="Segoe UI"/>
          <w:lang w:eastAsia="ja-JP"/>
        </w:rPr>
        <w:instrText xml:space="preserve"> ADDIN EN.CITE &lt;EndNote&gt;&lt;Cite&gt;&lt;Author&gt;Cheng&lt;/Author&gt;&lt;Year&gt;2019&lt;/Year&gt;&lt;RecNum&gt;72&lt;/RecNum&gt;&lt;DisplayText&gt;(Cheng, Pastuszak, Myers, Goodwin, &amp;amp; Hotaling, 2019)&lt;/DisplayText&gt;&lt;record&gt;&lt;rec-number&gt;72&lt;/rec-number&gt;&lt;foreign-keys&gt;&lt;key app="EN" db-id="e0vvxf0wm0aardewstr592fstewr0rr5a592" timestamp="1719572631"&gt;72&lt;/key&gt;&lt;/foreign-keys&gt;&lt;ref-type name="Journal Article"&gt;17&lt;/ref-type&gt;&lt;contributors&gt;&lt;authors&gt;&lt;author&gt;Cheng, P. J.&lt;/author&gt;&lt;author&gt;Pastuszak, A. W.&lt;/author&gt;&lt;author&gt;Myers, J. B.&lt;/author&gt;&lt;author&gt;Goodwin, I. A.&lt;/author&gt;&lt;author&gt;Hotaling, J. M.&lt;/author&gt;&lt;/authors&gt;&lt;/contributors&gt;&lt;auth-address&gt;Division of Urology, Department of Surgery, University of Utah, Salt Lake City, UT, USA.&amp;#xD;Division of Plastic Surgery, Department of Surgery, University of Utah, Salt Lake City, UT, USA.&amp;#xD;Department of Obstetrics &amp;amp; Gynecology, University of Utah, Salt Lake City, UT, USA.&lt;/auth-address&gt;&lt;titles&gt;&lt;title&gt;Fertility concerns of the transgender patient&lt;/title&gt;&lt;secondary-title&gt;Transl Androl Urol&lt;/secondary-title&gt;&lt;alt-title&gt;Translational andrology and urology&lt;/alt-title&gt;&lt;/titles&gt;&lt;periodical&gt;&lt;full-title&gt;Transl Androl Urol&lt;/full-title&gt;&lt;abbr-1&gt;Translational andrology and urology&lt;/abbr-1&gt;&lt;/periodical&gt;&lt;alt-periodical&gt;&lt;full-title&gt;Transl Androl Urol&lt;/full-title&gt;&lt;abbr-1&gt;Translational andrology and urology&lt;/abbr-1&gt;&lt;/alt-periodical&gt;&lt;pages&gt;209-218&lt;/pages&gt;&lt;volume&gt;8&lt;/volume&gt;&lt;number&gt;3&lt;/number&gt;&lt;edition&gt;2019/08/06&lt;/edition&gt;&lt;keywords&gt;&lt;keyword&gt;Cryopreservation&lt;/keyword&gt;&lt;keyword&gt;fertility&lt;/keyword&gt;&lt;keyword&gt;transgender&lt;/keyword&gt;&lt;keyword&gt;uterus transplantation&lt;/keyword&gt;&lt;/keywords&gt;&lt;dates&gt;&lt;year&gt;2019&lt;/year&gt;&lt;pub-dates&gt;&lt;date&gt;Jun&lt;/date&gt;&lt;/pub-dates&gt;&lt;/dates&gt;&lt;isbn&gt;2223-4691 (Print)&amp;#xD;2223-4683&lt;/isbn&gt;&lt;accession-num&gt;31380227&lt;/accession-num&gt;&lt;urls&gt;&lt;/urls&gt;&lt;custom2&gt;PMC6626312&lt;/custom2&gt;&lt;electronic-resource-num&gt;10.21037/tau.2019.05.09&lt;/electronic-resource-num&gt;&lt;remote-database-provider&gt;NLM&lt;/remote-database-provider&gt;&lt;language&gt;eng&lt;/language&gt;&lt;/record&gt;&lt;/Cite&gt;&lt;/EndNote&gt;</w:instrText>
      </w:r>
      <w:r w:rsidRPr="001348F5">
        <w:rPr>
          <w:rFonts w:eastAsia="Segoe UI"/>
          <w:lang w:eastAsia="ja-JP"/>
        </w:rPr>
        <w:fldChar w:fldCharType="separate"/>
      </w:r>
      <w:r w:rsidR="00372EBF" w:rsidRPr="001348F5">
        <w:rPr>
          <w:rFonts w:eastAsia="Segoe UI"/>
          <w:noProof/>
          <w:lang w:eastAsia="ja-JP"/>
        </w:rPr>
        <w:t>(Cheng, Pastuszak, Myers, Goodwin, &amp; Hotaling, 2019)</w:t>
      </w:r>
      <w:r w:rsidRPr="001348F5">
        <w:rPr>
          <w:rFonts w:eastAsia="Segoe UI"/>
          <w:lang w:eastAsia="ja-JP"/>
        </w:rPr>
        <w:fldChar w:fldCharType="end"/>
      </w:r>
      <w:r w:rsidRPr="001348F5">
        <w:rPr>
          <w:rFonts w:eastAsia="Segoe UI"/>
          <w:lang w:eastAsia="ja-JP"/>
        </w:rPr>
        <w:t>. Fertility treatment outcomes also differ between groups</w:t>
      </w:r>
      <w:r w:rsidR="04C3DB1D" w:rsidRPr="2998D30A">
        <w:t>, as evidenced by</w:t>
      </w:r>
      <w:r w:rsidRPr="001348F5">
        <w:rPr>
          <w:rFonts w:eastAsia="Segoe UI"/>
          <w:lang w:eastAsia="ja-JP"/>
        </w:rPr>
        <w:t xml:space="preserve"> lower live birth rates after </w:t>
      </w:r>
      <w:r w:rsidRPr="2998D30A">
        <w:rPr>
          <w:rFonts w:eastAsia="Segoe UI"/>
          <w:i/>
          <w:iCs/>
          <w:lang w:eastAsia="ja-JP"/>
        </w:rPr>
        <w:t>in vitro</w:t>
      </w:r>
      <w:r w:rsidRPr="001348F5">
        <w:rPr>
          <w:rFonts w:eastAsia="Segoe UI"/>
          <w:lang w:eastAsia="ja-JP"/>
        </w:rPr>
        <w:t xml:space="preserve"> fertilisation (IVF) </w:t>
      </w:r>
      <w:r w:rsidR="468EE87B" w:rsidRPr="2998D30A">
        <w:rPr>
          <w:rFonts w:eastAsia="Segoe UI"/>
          <w:lang w:eastAsia="ja-JP"/>
        </w:rPr>
        <w:t>among</w:t>
      </w:r>
      <w:r w:rsidRPr="001348F5">
        <w:rPr>
          <w:rFonts w:eastAsia="Segoe UI"/>
          <w:lang w:eastAsia="ja-JP"/>
        </w:rPr>
        <w:t xml:space="preserve"> minoritised ethnic groups </w:t>
      </w:r>
      <w:r w:rsidR="299F53EE" w:rsidRPr="2998D30A">
        <w:rPr>
          <w:rFonts w:eastAsia="Segoe UI"/>
          <w:lang w:eastAsia="ja-JP"/>
        </w:rPr>
        <w:t>compared to</w:t>
      </w:r>
      <w:r w:rsidRPr="001348F5">
        <w:rPr>
          <w:rFonts w:eastAsia="Segoe UI"/>
          <w:lang w:eastAsia="ja-JP"/>
        </w:rPr>
        <w:t xml:space="preserve"> white patients </w:t>
      </w:r>
      <w:r w:rsidRPr="001348F5">
        <w:rPr>
          <w:rFonts w:eastAsia="Segoe UI"/>
          <w:lang w:eastAsia="ja-JP"/>
        </w:rPr>
        <w:fldChar w:fldCharType="begin">
          <w:fldData xml:space="preserve">PEVuZE5vdGU+PENpdGU+PEF1dGhvcj5IdW1waHJpZXM8L0F1dGhvcj48WWVhcj4yMDE2PC9ZZWFy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</w:fldData>
        </w:fldChar>
      </w:r>
      <w:r w:rsidR="00372EBF" w:rsidRPr="001348F5">
        <w:rPr>
          <w:rFonts w:eastAsia="Segoe UI"/>
          <w:lang w:eastAsia="ja-JP"/>
        </w:rPr>
        <w:instrText xml:space="preserve"> ADDIN EN.CITE </w:instrText>
      </w:r>
      <w:r w:rsidR="00372EBF" w:rsidRPr="001348F5">
        <w:rPr>
          <w:rFonts w:eastAsia="Segoe UI"/>
          <w:lang w:eastAsia="ja-JP"/>
        </w:rPr>
        <w:fldChar w:fldCharType="begin">
          <w:fldData xml:space="preserve">PEVuZE5vdGU+PENpdGU+PEF1dGhvcj5IdW1waHJpZXM8L0F1dGhvcj48WWVhcj4yMDE2PC9ZZWFy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</w:fldData>
        </w:fldChar>
      </w:r>
      <w:r w:rsidR="00372EBF" w:rsidRPr="001348F5">
        <w:rPr>
          <w:rFonts w:eastAsia="Segoe UI"/>
          <w:lang w:eastAsia="ja-JP"/>
        </w:rPr>
        <w:instrText xml:space="preserve"> ADDIN EN.CITE.DATA </w:instrText>
      </w:r>
      <w:r w:rsidR="00372EBF" w:rsidRPr="001348F5">
        <w:rPr>
          <w:rFonts w:eastAsia="Segoe UI"/>
          <w:lang w:eastAsia="ja-JP"/>
        </w:rPr>
      </w:r>
      <w:r w:rsidR="00372EBF"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00372EBF" w:rsidRPr="001348F5">
        <w:rPr>
          <w:rFonts w:eastAsia="Segoe UI"/>
          <w:noProof/>
          <w:lang w:eastAsia="ja-JP"/>
        </w:rPr>
        <w:t>(Humphries, Chang, Humm, Sakkas, &amp; Hacker, 2016)</w:t>
      </w:r>
      <w:r w:rsidRPr="001348F5">
        <w:rPr>
          <w:rFonts w:eastAsia="Segoe UI"/>
          <w:lang w:eastAsia="ja-JP"/>
        </w:rPr>
        <w:fldChar w:fldCharType="end"/>
      </w:r>
      <w:r w:rsidRPr="001348F5">
        <w:rPr>
          <w:rFonts w:eastAsia="Segoe UI"/>
          <w:lang w:eastAsia="ja-JP"/>
        </w:rPr>
        <w:t xml:space="preserve">. </w:t>
      </w:r>
      <w:r w:rsidR="00E53F31" w:rsidRPr="001348F5">
        <w:rPr>
          <w:rFonts w:eastAsia="Segoe UI"/>
          <w:lang w:eastAsia="ja-JP"/>
        </w:rPr>
        <w:t xml:space="preserve">Therefore, addressing infertility </w:t>
      </w:r>
      <w:r w:rsidR="00244153" w:rsidRPr="001348F5">
        <w:rPr>
          <w:rFonts w:eastAsia="Segoe UI"/>
          <w:lang w:eastAsia="ja-JP"/>
        </w:rPr>
        <w:t>can contribute to reducing</w:t>
      </w:r>
      <w:r w:rsidR="003D0041" w:rsidRPr="001348F5">
        <w:rPr>
          <w:rFonts w:eastAsia="Segoe UI"/>
          <w:lang w:eastAsia="ja-JP"/>
        </w:rPr>
        <w:t xml:space="preserve"> societal inequalities</w:t>
      </w:r>
      <w:r w:rsidR="00244153" w:rsidRPr="001348F5">
        <w:rPr>
          <w:rFonts w:eastAsia="Segoe UI"/>
          <w:lang w:eastAsia="ja-JP"/>
        </w:rPr>
        <w:t>.</w:t>
      </w:r>
      <w:r w:rsidRPr="001348F5">
        <w:rPr>
          <w:rFonts w:eastAsia="Segoe UI"/>
          <w:lang w:eastAsia="ja-JP"/>
        </w:rPr>
        <w:t xml:space="preserve">  </w:t>
      </w:r>
    </w:p>
    <w:p w14:paraId="0C8D95A7" w14:textId="77777777" w:rsidR="00E765F7" w:rsidRPr="001348F5" w:rsidRDefault="00E765F7" w:rsidP="00372EBF">
      <w:pPr>
        <w:rPr>
          <w:rFonts w:eastAsia="Segoe UI"/>
          <w:lang w:eastAsia="ja-JP"/>
        </w:rPr>
      </w:pPr>
    </w:p>
    <w:p w14:paraId="20FA302C" w14:textId="13F6EA52" w:rsidR="00E765F7" w:rsidRPr="001348F5" w:rsidRDefault="00E765F7" w:rsidP="00372EBF">
      <w:pPr>
        <w:rPr>
          <w:rFonts w:eastAsia="Segoe UI"/>
          <w:lang w:eastAsia="ja-JP"/>
        </w:rPr>
      </w:pPr>
      <w:r w:rsidRPr="6242F853">
        <w:rPr>
          <w:rFonts w:eastAsia="Segoe UI"/>
          <w:lang w:eastAsia="ja-JP"/>
        </w:rPr>
        <w:t xml:space="preserve">Despite the high prevalence of infertility and </w:t>
      </w:r>
      <w:r w:rsidR="3BA22767" w:rsidRPr="6242F853">
        <w:rPr>
          <w:rFonts w:eastAsia="Segoe UI"/>
          <w:lang w:eastAsia="ja-JP"/>
        </w:rPr>
        <w:t xml:space="preserve">its </w:t>
      </w:r>
      <w:r w:rsidRPr="6242F853">
        <w:rPr>
          <w:rFonts w:eastAsia="Segoe UI"/>
          <w:lang w:eastAsia="ja-JP"/>
        </w:rPr>
        <w:t xml:space="preserve">known effects on both the individual person and society, infertility is insufficiently covered in recent European Union (EU) programmes for funding health research, such as the latest Horizon Europe work programme </w:t>
      </w:r>
      <w:r w:rsidRPr="6242F853">
        <w:rPr>
          <w:rFonts w:eastAsia="Segoe UI"/>
          <w:lang w:eastAsia="ja-JP"/>
        </w:rPr>
        <w:fldChar w:fldCharType="begin"/>
      </w:r>
      <w:r w:rsidRPr="6242F853">
        <w:rPr>
          <w:rFonts w:eastAsia="Segoe UI"/>
          <w:lang w:eastAsia="ja-JP"/>
        </w:rPr>
        <w:instrText xml:space="preserve"> ADDIN EN.CITE &lt;EndNote&gt;&lt;Cite&gt;&lt;Author&gt;European Commission&lt;/Author&gt;&lt;Year&gt;2024&lt;/Year&gt;&lt;RecNum&gt;93&lt;/RecNum&gt;&lt;DisplayText&gt;(European Commission, 2024)&lt;/DisplayText&gt;&lt;record&gt;&lt;rec-number&gt;93&lt;/rec-number&gt;&lt;foreign-keys&gt;&lt;key app="EN" db-id="e0vvxf0wm0aardewstr592fstewr0rr5a592" timestamp="1730713445"&gt;93&lt;/key&gt;&lt;/foreign-keys&gt;&lt;ref-type name="Journal Article"&gt;17&lt;/ref-type&gt;&lt;contributors&gt;&lt;authors&gt;&lt;author&gt;European Commission,&lt;/author&gt;&lt;/authors&gt;&lt;/contributors&gt;&lt;titles&gt;&lt;title&gt;Horizon Europe Work Programme 2023-2025 4. Health&lt;/title&gt;&lt;/titles&gt;&lt;dates&gt;&lt;year&gt;2024&lt;/year&gt;&lt;/dates&gt;&lt;urls&gt;&lt;related-urls&gt;&lt;url&gt;https://ec.europa.eu/info/funding-tenders/opportunities/docs/2021-2027/horizon/wp-call/2023-2024/wp-4-health_horizon-2023-2024_en.pdf&lt;/url&gt;&lt;/related-urls&gt;&lt;/urls&gt;&lt;/record&gt;&lt;/Cite&gt;&lt;/EndNote&gt;</w:instrText>
      </w:r>
      <w:r w:rsidRPr="6242F853">
        <w:rPr>
          <w:rFonts w:eastAsia="Segoe UI"/>
          <w:lang w:eastAsia="ja-JP"/>
        </w:rPr>
        <w:fldChar w:fldCharType="separate"/>
      </w:r>
      <w:r w:rsidR="00372EBF" w:rsidRPr="6242F853">
        <w:rPr>
          <w:rFonts w:eastAsia="Segoe UI"/>
          <w:noProof/>
          <w:lang w:eastAsia="ja-JP"/>
        </w:rPr>
        <w:t>(European Commission, 2024)</w:t>
      </w:r>
      <w:r w:rsidRPr="6242F853">
        <w:rPr>
          <w:rFonts w:eastAsia="Segoe UI"/>
          <w:lang w:eastAsia="ja-JP"/>
        </w:rPr>
        <w:fldChar w:fldCharType="end"/>
      </w:r>
      <w:r w:rsidRPr="6242F853">
        <w:rPr>
          <w:rFonts w:eastAsia="Segoe UI"/>
          <w:lang w:eastAsia="ja-JP"/>
        </w:rPr>
        <w:t xml:space="preserve">. </w:t>
      </w:r>
      <w:r w:rsidR="008C37F7" w:rsidRPr="008C37F7">
        <w:rPr>
          <w:rFonts w:eastAsia="Segoe UI"/>
          <w:lang w:eastAsia="ja-JP"/>
        </w:rPr>
        <w:t xml:space="preserve">In their Sustainable Development Goals (SDGs), the United Nations (UN) have set ambitious targets related to good health and wellbeing (SDG3) and gender equality (SDG5) </w:t>
      </w:r>
      <w:r w:rsidR="000B7338">
        <w:rPr>
          <w:rFonts w:eastAsia="Segoe UI"/>
          <w:lang w:eastAsia="ja-JP"/>
        </w:rPr>
        <w:t xml:space="preserve">to </w:t>
      </w:r>
      <w:r w:rsidR="008C37F7" w:rsidRPr="008C37F7">
        <w:rPr>
          <w:rFonts w:eastAsia="Segoe UI"/>
          <w:lang w:eastAsia="ja-JP"/>
        </w:rPr>
        <w:t>be achieved by 2030</w:t>
      </w:r>
      <w:r w:rsidRPr="6242F853">
        <w:rPr>
          <w:rFonts w:eastAsia="Segoe UI"/>
          <w:lang w:eastAsia="ja-JP"/>
        </w:rPr>
        <w:t xml:space="preserve"> </w:t>
      </w:r>
      <w:r w:rsidRPr="6242F853">
        <w:rPr>
          <w:rFonts w:eastAsia="Segoe UI"/>
          <w:lang w:eastAsia="ja-JP"/>
        </w:rPr>
        <w:fldChar w:fldCharType="begin"/>
      </w:r>
      <w:r w:rsidRPr="6242F853">
        <w:rPr>
          <w:rFonts w:eastAsia="Segoe UI"/>
          <w:lang w:eastAsia="ja-JP"/>
        </w:rPr>
        <w:instrText xml:space="preserve"> ADDIN EN.CITE &lt;EndNote&gt;&lt;Cite&gt;&lt;Author&gt;United Nations&lt;/Author&gt;&lt;Year&gt;2015&lt;/Year&gt;&lt;RecNum&gt;81&lt;/RecNum&gt;&lt;DisplayText&gt;(United Nations, 2015)&lt;/DisplayText&gt;&lt;record&gt;&lt;rec-number&gt;81&lt;/rec-number&gt;&lt;foreign-keys&gt;&lt;key app="EN" db-id="e0vvxf0wm0aardewstr592fstewr0rr5a592" timestamp="1719574226"&gt;81&lt;/key&gt;&lt;/foreign-keys&gt;&lt;ref-type name="Report"&gt;27&lt;/ref-type&gt;&lt;contributors&gt;&lt;authors&gt;&lt;author&gt;United Nations,&lt;/author&gt;&lt;/authors&gt;&lt;/contributors&gt;&lt;titles&gt;&lt;title&gt;Transforming our world: The 2030 agenda for sustainable development&lt;/title&gt;&lt;/titles&gt;&lt;dates&gt;&lt;year&gt;2015&lt;/year&gt;&lt;/dates&gt;&lt;publisher&gt;United Nations&lt;/publisher&gt;&lt;urls&gt;&lt;related-urls&gt;&lt;url&gt;https://sdgs.un.org/sites/default/files/publications/21252030%20Agenda%20for%20Sustainable%20Development%20web.pdf&lt;/url&gt;&lt;/related-urls&gt;&lt;/urls&gt;&lt;access-date&gt;28 June 2024&lt;/access-date&gt;&lt;/record&gt;&lt;/Cite&gt;&lt;/EndNote&gt;</w:instrText>
      </w:r>
      <w:r w:rsidRPr="6242F853">
        <w:rPr>
          <w:rFonts w:eastAsia="Segoe UI"/>
          <w:lang w:eastAsia="ja-JP"/>
        </w:rPr>
        <w:fldChar w:fldCharType="separate"/>
      </w:r>
      <w:r w:rsidR="00372EBF" w:rsidRPr="6242F853">
        <w:rPr>
          <w:rFonts w:eastAsia="Segoe UI"/>
          <w:noProof/>
          <w:lang w:eastAsia="ja-JP"/>
        </w:rPr>
        <w:t>(United Nations, 2015)</w:t>
      </w:r>
      <w:r w:rsidRPr="6242F853">
        <w:rPr>
          <w:rFonts w:eastAsia="Segoe UI"/>
          <w:lang w:eastAsia="ja-JP"/>
        </w:rPr>
        <w:fldChar w:fldCharType="end"/>
      </w:r>
      <w:r w:rsidRPr="6242F853">
        <w:rPr>
          <w:rFonts w:eastAsia="Segoe UI"/>
          <w:lang w:eastAsia="ja-JP"/>
        </w:rPr>
        <w:t xml:space="preserve">. Investing into infertility research can contribute to achieving these goals both directly and indirectly, through building the foundation for more effective infertility prevention and better care and support for those who are affected. </w:t>
      </w:r>
    </w:p>
    <w:p w14:paraId="3916D59C" w14:textId="77777777" w:rsidR="00E765F7" w:rsidRPr="001348F5" w:rsidRDefault="00E765F7" w:rsidP="00372EBF">
      <w:pPr>
        <w:rPr>
          <w:rFonts w:eastAsia="Segoe UI"/>
          <w:lang w:eastAsia="ja-JP"/>
        </w:rPr>
      </w:pPr>
    </w:p>
    <w:p w14:paraId="721C365C" w14:textId="4E6D3132" w:rsidR="00E765F7" w:rsidRPr="001348F5" w:rsidRDefault="00823B7F" w:rsidP="00372EBF">
      <w:pPr>
        <w:rPr>
          <w:rFonts w:eastAsia="Segoe UI"/>
          <w:lang w:eastAsia="ja-JP"/>
        </w:rPr>
      </w:pPr>
      <w:r w:rsidRPr="001348F5">
        <w:rPr>
          <w:rFonts w:eastAsia="Segoe UI"/>
          <w:lang w:eastAsia="ja-JP"/>
        </w:rPr>
        <w:t xml:space="preserve">In the face of limited </w:t>
      </w:r>
      <w:r w:rsidR="002F599A" w:rsidRPr="001348F5">
        <w:rPr>
          <w:rFonts w:eastAsia="Segoe UI"/>
          <w:lang w:eastAsia="ja-JP"/>
        </w:rPr>
        <w:t>resources</w:t>
      </w:r>
      <w:r w:rsidR="008A754D" w:rsidRPr="001348F5">
        <w:rPr>
          <w:rFonts w:eastAsia="Segoe UI"/>
          <w:lang w:eastAsia="ja-JP"/>
        </w:rPr>
        <w:t xml:space="preserve"> for infertility research</w:t>
      </w:r>
      <w:r w:rsidRPr="001348F5">
        <w:rPr>
          <w:rFonts w:eastAsia="Segoe UI"/>
          <w:lang w:eastAsia="ja-JP"/>
        </w:rPr>
        <w:t xml:space="preserve">, </w:t>
      </w:r>
      <w:r w:rsidR="002F599A" w:rsidRPr="001348F5">
        <w:rPr>
          <w:rFonts w:eastAsia="Segoe UI"/>
          <w:lang w:eastAsia="ja-JP"/>
        </w:rPr>
        <w:t xml:space="preserve">not all research </w:t>
      </w:r>
      <w:r w:rsidR="00DE575B" w:rsidRPr="001348F5">
        <w:rPr>
          <w:rFonts w:eastAsia="Segoe UI"/>
          <w:lang w:eastAsia="ja-JP"/>
        </w:rPr>
        <w:t xml:space="preserve">topics </w:t>
      </w:r>
      <w:r w:rsidR="002F599A" w:rsidRPr="001348F5">
        <w:rPr>
          <w:rFonts w:eastAsia="Segoe UI"/>
          <w:lang w:eastAsia="ja-JP"/>
        </w:rPr>
        <w:t>can receive funding and a prioritisation is necessary</w:t>
      </w:r>
      <w:r w:rsidR="00E55DB2" w:rsidRPr="001348F5">
        <w:rPr>
          <w:rFonts w:eastAsia="Segoe UI"/>
          <w:lang w:eastAsia="ja-JP"/>
        </w:rPr>
        <w:t>.</w:t>
      </w:r>
      <w:r w:rsidRPr="001348F5">
        <w:rPr>
          <w:rFonts w:eastAsia="Segoe UI"/>
          <w:lang w:eastAsia="ja-JP"/>
        </w:rPr>
        <w:t xml:space="preserve"> </w:t>
      </w:r>
      <w:r w:rsidR="002F599A" w:rsidRPr="001348F5">
        <w:rPr>
          <w:rFonts w:eastAsia="Segoe UI"/>
          <w:lang w:eastAsia="ja-JP"/>
        </w:rPr>
        <w:t>T</w:t>
      </w:r>
      <w:r w:rsidR="00C63A3E" w:rsidRPr="001348F5">
        <w:rPr>
          <w:rFonts w:eastAsia="Segoe UI"/>
          <w:lang w:eastAsia="ja-JP"/>
        </w:rPr>
        <w:t xml:space="preserve">his paper </w:t>
      </w:r>
      <w:r w:rsidR="00C60723" w:rsidRPr="001348F5">
        <w:rPr>
          <w:rFonts w:eastAsia="Segoe UI"/>
          <w:lang w:eastAsia="ja-JP"/>
        </w:rPr>
        <w:t xml:space="preserve">aims </w:t>
      </w:r>
      <w:r w:rsidR="00864487" w:rsidRPr="001348F5">
        <w:rPr>
          <w:rFonts w:eastAsia="Segoe UI"/>
          <w:lang w:eastAsia="ja-JP"/>
        </w:rPr>
        <w:t xml:space="preserve">to determine </w:t>
      </w:r>
      <w:r w:rsidR="00C84EBF" w:rsidRPr="001348F5">
        <w:rPr>
          <w:rFonts w:eastAsia="Segoe UI"/>
          <w:lang w:eastAsia="ja-JP"/>
        </w:rPr>
        <w:t>research gaps related to infertility where further research is anticipated to have a particularly high and beneficial impact</w:t>
      </w:r>
      <w:r w:rsidR="006B1D35" w:rsidRPr="001348F5">
        <w:rPr>
          <w:rFonts w:eastAsia="Segoe UI"/>
          <w:lang w:eastAsia="ja-JP"/>
        </w:rPr>
        <w:t xml:space="preserve"> in three areas: </w:t>
      </w:r>
      <w:r w:rsidR="007B26C2" w:rsidRPr="001348F5">
        <w:rPr>
          <w:rFonts w:eastAsia="Segoe UI"/>
          <w:lang w:eastAsia="ja-JP"/>
        </w:rPr>
        <w:t>firstly for basic and clinical science in the field of reproductive medicine, secondly for individuals seeking to fulfil their child wish, and thirdly for society as a whole</w:t>
      </w:r>
      <w:r w:rsidR="00A62827" w:rsidRPr="001348F5">
        <w:rPr>
          <w:rFonts w:eastAsia="Segoe UI"/>
          <w:lang w:eastAsia="ja-JP"/>
        </w:rPr>
        <w:t xml:space="preserve">. </w:t>
      </w:r>
    </w:p>
    <w:p w14:paraId="1A003099" w14:textId="77777777" w:rsidR="005D4AA6" w:rsidRPr="001348F5" w:rsidRDefault="005D4AA6" w:rsidP="00A91255">
      <w:pPr>
        <w:pStyle w:val="NormalWeb"/>
        <w:rPr>
          <w:lang w:val="en-GB"/>
        </w:rPr>
      </w:pPr>
    </w:p>
    <w:p w14:paraId="50225B3D" w14:textId="28C33C5F" w:rsidR="005A03DE" w:rsidRPr="001348F5" w:rsidRDefault="00BF4509" w:rsidP="004E35F5">
      <w:pPr>
        <w:pStyle w:val="Heading1"/>
      </w:pPr>
      <w:r w:rsidRPr="001348F5">
        <w:t>Materials and methods</w:t>
      </w:r>
    </w:p>
    <w:p w14:paraId="72C7737D" w14:textId="7C34C5BE" w:rsidR="009169A0" w:rsidRPr="001348F5" w:rsidRDefault="00E57708" w:rsidP="002E61EE">
      <w:pPr>
        <w:pStyle w:val="Heading2"/>
      </w:pPr>
      <w:r w:rsidRPr="001348F5">
        <w:t>Working group</w:t>
      </w:r>
    </w:p>
    <w:p w14:paraId="7D682696" w14:textId="541424AE" w:rsidR="00E57708" w:rsidRPr="001348F5" w:rsidRDefault="57304CC3" w:rsidP="009169A0">
      <w:r>
        <w:t>T</w:t>
      </w:r>
      <w:r w:rsidR="7AE458DB">
        <w:t>he research priorities presented in t</w:t>
      </w:r>
      <w:r>
        <w:t>his paper w</w:t>
      </w:r>
      <w:r w:rsidR="7AE458DB">
        <w:t>ere identified</w:t>
      </w:r>
      <w:r>
        <w:t xml:space="preserve"> by the ESHRE working group on research gaps and priorities</w:t>
      </w:r>
      <w:r w:rsidR="1554EB13">
        <w:t xml:space="preserve">. </w:t>
      </w:r>
      <w:r w:rsidR="01A4AFE6">
        <w:t>T</w:t>
      </w:r>
      <w:r w:rsidR="497E6E7D">
        <w:t xml:space="preserve">he working group </w:t>
      </w:r>
      <w:r w:rsidR="65A5C080">
        <w:t>included</w:t>
      </w:r>
      <w:r w:rsidR="7E606673">
        <w:t xml:space="preserve"> experts with research experience in different areas of human reproduction</w:t>
      </w:r>
      <w:r w:rsidR="65A5C080">
        <w:t xml:space="preserve"> (</w:t>
      </w:r>
      <w:r w:rsidR="7E606673">
        <w:t xml:space="preserve">genetic research, </w:t>
      </w:r>
      <w:r w:rsidR="160A5208">
        <w:t>basic embryological research, clinical research, psychosocial research</w:t>
      </w:r>
      <w:r w:rsidR="3BC12C24">
        <w:t xml:space="preserve"> and research on fertility educatio</w:t>
      </w:r>
      <w:r w:rsidR="65A5C080">
        <w:t>n), as well as</w:t>
      </w:r>
      <w:r w:rsidR="3BC12C24">
        <w:t xml:space="preserve"> a representative </w:t>
      </w:r>
      <w:r w:rsidR="6C7614F6">
        <w:t>from the</w:t>
      </w:r>
      <w:r w:rsidR="3BC12C24">
        <w:t xml:space="preserve"> </w:t>
      </w:r>
      <w:r w:rsidR="5D2425B4">
        <w:t xml:space="preserve">patient </w:t>
      </w:r>
      <w:r w:rsidR="3BC12C24">
        <w:t xml:space="preserve">organisation </w:t>
      </w:r>
      <w:hyperlink r:id="rId16">
        <w:r w:rsidR="3BC12C24" w:rsidRPr="0D1CE218">
          <w:rPr>
            <w:rStyle w:val="Hyperlink"/>
          </w:rPr>
          <w:t>Fertility Europe</w:t>
        </w:r>
      </w:hyperlink>
      <w:r w:rsidR="00E06B11">
        <w:t>, a</w:t>
      </w:r>
      <w:r w:rsidR="003C254C">
        <w:t>n</w:t>
      </w:r>
      <w:r w:rsidR="00E06B11">
        <w:t xml:space="preserve"> umbrella organisation of 31 patient associations from 28 different countries.</w:t>
      </w:r>
      <w:r w:rsidR="497E6E7D">
        <w:t xml:space="preserve"> </w:t>
      </w:r>
      <w:r w:rsidR="4AB5FA9D">
        <w:t xml:space="preserve">Additional </w:t>
      </w:r>
      <w:r w:rsidR="2593F5B7">
        <w:t xml:space="preserve">topic </w:t>
      </w:r>
      <w:r w:rsidR="4AB5FA9D">
        <w:t xml:space="preserve">experts were invited to support the working group in </w:t>
      </w:r>
      <w:r w:rsidR="74E0AE1D">
        <w:t xml:space="preserve">drafting the text for the specific </w:t>
      </w:r>
      <w:r w:rsidR="4AB5FA9D">
        <w:t>researc</w:t>
      </w:r>
      <w:r w:rsidR="71F96298">
        <w:t>h gaps</w:t>
      </w:r>
      <w:r w:rsidR="4BB7ED97">
        <w:t>.</w:t>
      </w:r>
    </w:p>
    <w:p w14:paraId="60FB46D9" w14:textId="77777777" w:rsidR="002E61EE" w:rsidRPr="001348F5" w:rsidRDefault="002E61EE" w:rsidP="009169A0"/>
    <w:p w14:paraId="0FAA1540" w14:textId="2DFACA4C" w:rsidR="00BA2C9F" w:rsidRPr="001348F5" w:rsidRDefault="00BA2C9F" w:rsidP="00D53EBE">
      <w:pPr>
        <w:pStyle w:val="Heading2"/>
      </w:pPr>
      <w:r w:rsidRPr="001348F5">
        <w:t>List of research gaps</w:t>
      </w:r>
    </w:p>
    <w:p w14:paraId="4E2665CD" w14:textId="26EFC245" w:rsidR="00BA2C9F" w:rsidRPr="001348F5" w:rsidRDefault="00716D2B" w:rsidP="00D53EBE">
      <w:r>
        <w:t>As a starti</w:t>
      </w:r>
      <w:r w:rsidR="00896246">
        <w:t>ng point to identify research gaps in infertility,</w:t>
      </w:r>
      <w:r w:rsidR="5067D92D">
        <w:t xml:space="preserve"> all recommendations for further research formulated in ESHRE’s evidence-based guidelines published until March 2023</w:t>
      </w:r>
      <w:r w:rsidR="00C9767B">
        <w:t xml:space="preserve"> </w:t>
      </w:r>
      <w:r w:rsidR="473C8F0C">
        <w:t xml:space="preserve">were compiled </w:t>
      </w:r>
      <w:r w:rsidR="5979D7F5">
        <w:t xml:space="preserve">along with </w:t>
      </w:r>
      <w:r w:rsidR="00D728FA">
        <w:t xml:space="preserve">all suggestions </w:t>
      </w:r>
      <w:r w:rsidR="6EA07E99">
        <w:t xml:space="preserve">proposed </w:t>
      </w:r>
      <w:r w:rsidR="483098DF">
        <w:t xml:space="preserve">by </w:t>
      </w:r>
      <w:r w:rsidR="00C9767B">
        <w:t xml:space="preserve">ESHRE’s Special Interest Groups (SIGs) </w:t>
      </w:r>
      <w:r w:rsidR="3E0E0179">
        <w:t xml:space="preserve">to inform the </w:t>
      </w:r>
      <w:r w:rsidR="16D9130D">
        <w:t xml:space="preserve">2022 </w:t>
      </w:r>
      <w:r w:rsidR="00C9767B">
        <w:t xml:space="preserve">call topics for the ESHRE research grant </w:t>
      </w:r>
      <w:r w:rsidR="46BBB18A">
        <w:t>programme</w:t>
      </w:r>
      <w:r w:rsidR="00C9767B">
        <w:t>.</w:t>
      </w:r>
      <w:r w:rsidR="002A1D4A">
        <w:t xml:space="preserve"> </w:t>
      </w:r>
      <w:r w:rsidR="00AF2123">
        <w:t>The h</w:t>
      </w:r>
      <w:r w:rsidR="00F22BB5">
        <w:t>ighly speci</w:t>
      </w:r>
      <w:r w:rsidR="00FA4457">
        <w:t>fic</w:t>
      </w:r>
      <w:r w:rsidR="00F22BB5">
        <w:t xml:space="preserve"> topics</w:t>
      </w:r>
      <w:r w:rsidR="00AF2123">
        <w:t xml:space="preserve"> on this list</w:t>
      </w:r>
      <w:r w:rsidR="00F22BB5">
        <w:t xml:space="preserve"> were merged</w:t>
      </w:r>
      <w:r w:rsidR="00F81796">
        <w:t xml:space="preserve"> into</w:t>
      </w:r>
      <w:r w:rsidR="00F22BB5">
        <w:t xml:space="preserve"> </w:t>
      </w:r>
      <w:r w:rsidR="00AF2123">
        <w:t xml:space="preserve">broader, </w:t>
      </w:r>
      <w:r w:rsidR="001576B8">
        <w:t>overarching</w:t>
      </w:r>
      <w:r w:rsidR="00F22BB5">
        <w:t xml:space="preserve"> topics</w:t>
      </w:r>
      <w:r w:rsidR="007F7805">
        <w:t xml:space="preserve"> by the </w:t>
      </w:r>
      <w:r w:rsidR="00BC1577">
        <w:t>working group members</w:t>
      </w:r>
      <w:r w:rsidR="001576B8">
        <w:t>, leading to</w:t>
      </w:r>
      <w:r w:rsidR="00F81796">
        <w:t xml:space="preserve"> a shortlist of 24 </w:t>
      </w:r>
      <w:r w:rsidR="001576B8">
        <w:t>research gaps</w:t>
      </w:r>
      <w:r w:rsidR="00F81796">
        <w:t>.</w:t>
      </w:r>
    </w:p>
    <w:p w14:paraId="4DDD287F" w14:textId="77777777" w:rsidR="00D53EBE" w:rsidRPr="001348F5" w:rsidRDefault="00D53EBE" w:rsidP="00D53EBE"/>
    <w:p w14:paraId="11162F21" w14:textId="4AD78D69" w:rsidR="00A91255" w:rsidRPr="001348F5" w:rsidRDefault="00BA2C9F" w:rsidP="00D53EBE">
      <w:pPr>
        <w:pStyle w:val="Heading2"/>
      </w:pPr>
      <w:r w:rsidRPr="001348F5">
        <w:t>Impact scoring</w:t>
      </w:r>
    </w:p>
    <w:p w14:paraId="53AF40FB" w14:textId="380E2332" w:rsidR="00AB1F5C" w:rsidRPr="001348F5" w:rsidRDefault="00D33101" w:rsidP="00D53EBE">
      <w:r w:rsidRPr="001348F5">
        <w:t>For t</w:t>
      </w:r>
      <w:r w:rsidR="007B1E43" w:rsidRPr="001348F5">
        <w:t>he</w:t>
      </w:r>
      <w:r w:rsidRPr="001348F5">
        <w:t xml:space="preserve"> purpose of this</w:t>
      </w:r>
      <w:r w:rsidR="007B1E43" w:rsidRPr="001348F5">
        <w:t xml:space="preserve"> p</w:t>
      </w:r>
      <w:r w:rsidR="00D07B96" w:rsidRPr="001348F5">
        <w:t>roject</w:t>
      </w:r>
      <w:r w:rsidRPr="001348F5">
        <w:t xml:space="preserve">, impact was defined as </w:t>
      </w:r>
      <w:r w:rsidR="00D07B96" w:rsidRPr="001348F5">
        <w:t>“</w:t>
      </w:r>
      <w:r w:rsidRPr="001348F5">
        <w:t>t</w:t>
      </w:r>
      <w:r w:rsidR="001D5A9C" w:rsidRPr="001348F5">
        <w:t xml:space="preserve">he extent to which </w:t>
      </w:r>
      <w:r w:rsidRPr="001348F5">
        <w:t>research on a particular topic</w:t>
      </w:r>
      <w:r w:rsidR="001D5A9C" w:rsidRPr="001348F5">
        <w:t xml:space="preserve"> is expected to generate significant positive or negative, intended or unintended, higher-level effects”</w:t>
      </w:r>
      <w:r w:rsidR="001838F8" w:rsidRPr="001348F5">
        <w:t xml:space="preserve"> (adapted from </w:t>
      </w:r>
      <w:r w:rsidR="004411ED" w:rsidRPr="001348F5">
        <w:fldChar w:fldCharType="begin"/>
      </w:r>
      <w:r w:rsidR="006967C7">
        <w:instrText xml:space="preserve"> ADDIN EN.CITE &lt;EndNote&gt;&lt;Cite AuthorYear="1"&gt;&lt;Author&gt;OECD&lt;/Author&gt;&lt;Year&gt;2023&lt;/Year&gt;&lt;RecNum&gt;113&lt;/RecNum&gt;&lt;DisplayText&gt;OECD (2023)&lt;/DisplayText&gt;&lt;record&gt;&lt;rec-number&gt;113&lt;/rec-number&gt;&lt;foreign-keys&gt;&lt;key app="EN" db-id="e0vvxf0wm0aardewstr592fstewr0rr5a592" timestamp="1738162365"&gt;113&lt;/key&gt;&lt;/foreign-keys&gt;&lt;ref-type name="Generic"&gt;13&lt;/ref-type&gt;&lt;contributors&gt;&lt;authors&gt;&lt;author&gt;OECD,&lt;/author&gt;&lt;/authors&gt;&lt;/contributors&gt;&lt;titles&gt;&lt;title&gt;Glossary of Key Terms in Evaluation and Results-Based Management for Sustainable Development (Second Edition)&lt;/title&gt;&lt;/titles&gt;&lt;dates&gt;&lt;year&gt;2023&lt;/year&gt;&lt;/dates&gt;&lt;pub-location&gt;Paris&lt;/pub-location&gt;&lt;publisher&gt;OECD Publishing&lt;/publisher&gt;&lt;urls&gt;&lt;/urls&gt;&lt;electronic-resource-num&gt;https://doi.org/10.1787/632da462-en-fr-es&lt;/electronic-resource-num&gt;&lt;/record&gt;&lt;/Cite&gt;&lt;/EndNote&gt;</w:instrText>
      </w:r>
      <w:r w:rsidR="004411ED" w:rsidRPr="001348F5">
        <w:fldChar w:fldCharType="separate"/>
      </w:r>
      <w:r w:rsidR="006967C7">
        <w:rPr>
          <w:noProof/>
        </w:rPr>
        <w:t>OECD (2023)</w:t>
      </w:r>
      <w:r w:rsidR="004411ED" w:rsidRPr="001348F5">
        <w:fldChar w:fldCharType="end"/>
      </w:r>
      <w:r w:rsidR="004411ED" w:rsidRPr="001348F5">
        <w:t>).</w:t>
      </w:r>
      <w:r w:rsidR="00E14EBE" w:rsidRPr="001348F5">
        <w:t xml:space="preserve"> </w:t>
      </w:r>
      <w:r w:rsidR="00D53EBE" w:rsidRPr="001348F5">
        <w:t xml:space="preserve">To </w:t>
      </w:r>
      <w:r w:rsidR="00E8342B" w:rsidRPr="001348F5">
        <w:t xml:space="preserve">assess the potential impact of research on </w:t>
      </w:r>
      <w:r w:rsidR="000202D1" w:rsidRPr="001348F5">
        <w:t>a</w:t>
      </w:r>
      <w:r w:rsidR="00E8342B" w:rsidRPr="001348F5">
        <w:t xml:space="preserve"> particular topic, a</w:t>
      </w:r>
      <w:r w:rsidR="00BC16BF" w:rsidRPr="001348F5">
        <w:t>n impact</w:t>
      </w:r>
      <w:r w:rsidR="00E8342B" w:rsidRPr="001348F5">
        <w:t xml:space="preserve"> scoring tool </w:t>
      </w:r>
      <w:r w:rsidR="00E14A5F" w:rsidRPr="001348F5">
        <w:t>was developed</w:t>
      </w:r>
      <w:r w:rsidR="006A035C" w:rsidRPr="001348F5">
        <w:t xml:space="preserve"> that includes eleven indicators </w:t>
      </w:r>
      <w:r w:rsidR="006A035C" w:rsidRPr="001348F5">
        <w:lastRenderedPageBreak/>
        <w:t xml:space="preserve">across three dimensions: impact on individuals who could benefit from the outcomes of the research, such as new or improved treatment and care strategies, impact on society as a whole, and impact on science in the field of reproductive medicine. </w:t>
      </w:r>
      <w:r w:rsidR="00F152AC" w:rsidRPr="001348F5">
        <w:t xml:space="preserve">The indicators </w:t>
      </w:r>
      <w:r w:rsidR="003E77B3" w:rsidRPr="001348F5">
        <w:t xml:space="preserve">for individual impact were </w:t>
      </w:r>
      <w:r w:rsidR="009E4A3A" w:rsidRPr="001348F5">
        <w:t>newly developed by the working group</w:t>
      </w:r>
      <w:r w:rsidR="0045098D" w:rsidRPr="001348F5">
        <w:t xml:space="preserve"> to </w:t>
      </w:r>
      <w:r w:rsidR="00E93355" w:rsidRPr="001348F5">
        <w:t xml:space="preserve">account </w:t>
      </w:r>
      <w:r w:rsidR="00B073E8">
        <w:t>for</w:t>
      </w:r>
      <w:r w:rsidR="00B073E8" w:rsidRPr="001348F5">
        <w:t xml:space="preserve"> </w:t>
      </w:r>
      <w:r w:rsidR="00E93355" w:rsidRPr="001348F5">
        <w:t xml:space="preserve">the specific </w:t>
      </w:r>
      <w:r w:rsidR="00F12011" w:rsidRPr="001348F5">
        <w:t xml:space="preserve">desired </w:t>
      </w:r>
      <w:r w:rsidR="00E93355" w:rsidRPr="001348F5">
        <w:t>impa</w:t>
      </w:r>
      <w:r w:rsidR="00660861" w:rsidRPr="001348F5">
        <w:t>cts of infertility research on individuals</w:t>
      </w:r>
      <w:r w:rsidR="00BD096C" w:rsidRPr="001348F5">
        <w:t>,</w:t>
      </w:r>
      <w:r w:rsidR="003E77B3" w:rsidRPr="001348F5">
        <w:t xml:space="preserve"> whereas the indicators for societal and scientific impact were </w:t>
      </w:r>
      <w:r w:rsidR="00C73854" w:rsidRPr="001348F5">
        <w:t>based on</w:t>
      </w:r>
      <w:r w:rsidR="001765CA" w:rsidRPr="001348F5">
        <w:t xml:space="preserve"> </w:t>
      </w:r>
      <w:r w:rsidR="00431253" w:rsidRPr="001348F5">
        <w:t>the</w:t>
      </w:r>
      <w:r w:rsidR="0009018A" w:rsidRPr="001348F5">
        <w:t xml:space="preserve"> indicators applied by the European Commission to assess the impact of </w:t>
      </w:r>
      <w:r w:rsidR="00251CB5" w:rsidRPr="001348F5">
        <w:t>the Horizon Europe research framework programme</w:t>
      </w:r>
      <w:r w:rsidR="003E77B3" w:rsidRPr="001348F5">
        <w:t xml:space="preserve"> and</w:t>
      </w:r>
      <w:r w:rsidR="00251CB5" w:rsidRPr="001348F5">
        <w:t xml:space="preserve"> the</w:t>
      </w:r>
      <w:r w:rsidR="00431253" w:rsidRPr="001348F5">
        <w:t xml:space="preserve"> UN SDGs</w:t>
      </w:r>
      <w:r w:rsidR="007B2FAE" w:rsidRPr="001348F5">
        <w:t>.</w:t>
      </w:r>
      <w:r w:rsidR="00E6610D" w:rsidRPr="001348F5">
        <w:t xml:space="preserve"> Table 1 displays the </w:t>
      </w:r>
      <w:r w:rsidR="00696FE5" w:rsidRPr="001348F5">
        <w:t>final impact indicators.</w:t>
      </w:r>
    </w:p>
    <w:p w14:paraId="03D529F6" w14:textId="77777777" w:rsidR="00A91255" w:rsidRPr="001348F5" w:rsidRDefault="00A91255" w:rsidP="00D53EBE"/>
    <w:p w14:paraId="7DF47BE3" w14:textId="1D236A52" w:rsidR="00AB1F5C" w:rsidRPr="00B373A7" w:rsidRDefault="00EF6E12" w:rsidP="00D53EBE">
      <w:r w:rsidRPr="00B373A7">
        <w:t>Table 1 here</w:t>
      </w:r>
    </w:p>
    <w:p w14:paraId="3AAC81E7" w14:textId="77777777" w:rsidR="00EF6E12" w:rsidRPr="001348F5" w:rsidRDefault="00EF6E12" w:rsidP="00D53EBE"/>
    <w:p w14:paraId="7C87438A" w14:textId="6E1830F6" w:rsidR="000E3C49" w:rsidRDefault="009F1B56" w:rsidP="00D53EBE">
      <w:r>
        <w:t>The potential impact of research on each topic was scored independently by all working group members. Each indicator was scored with 0 (low), 1 (medium) or 2 (high)</w:t>
      </w:r>
      <w:r w:rsidR="00DF3B93">
        <w:t>.</w:t>
      </w:r>
      <w:r>
        <w:t xml:space="preserve"> </w:t>
      </w:r>
      <w:r w:rsidR="006F3282">
        <w:t xml:space="preserve">Working group members were asked to leave any indicators on which they perceived that they lacked the necessary expertise to judge the anticipated impact blank, and these were not taken into account in the calculation of </w:t>
      </w:r>
      <w:r w:rsidR="00616166">
        <w:t>average</w:t>
      </w:r>
      <w:r w:rsidR="00172CA7">
        <w:t xml:space="preserve"> scores</w:t>
      </w:r>
      <w:r w:rsidR="006F3282">
        <w:t xml:space="preserve">. </w:t>
      </w:r>
      <w:r w:rsidR="00483040">
        <w:t>The calculation of total impact scores</w:t>
      </w:r>
      <w:r w:rsidR="006F1663">
        <w:t xml:space="preserve"> for each topic</w:t>
      </w:r>
      <w:r w:rsidR="00483040">
        <w:t xml:space="preserve"> follow</w:t>
      </w:r>
      <w:r w:rsidR="009D62D2">
        <w:t>ed</w:t>
      </w:r>
      <w:r w:rsidR="00483040">
        <w:t xml:space="preserve"> a three-step process: </w:t>
      </w:r>
      <w:r w:rsidR="7AE95430">
        <w:t>As a first step,</w:t>
      </w:r>
      <w:r w:rsidR="00483040">
        <w:t xml:space="preserve"> </w:t>
      </w:r>
      <w:r w:rsidR="5E085465">
        <w:t>a</w:t>
      </w:r>
      <w:r w:rsidR="00706D8D">
        <w:t>verage</w:t>
      </w:r>
      <w:r w:rsidR="000B506F">
        <w:t xml:space="preserve"> scores from the different working group members were </w:t>
      </w:r>
      <w:r w:rsidR="00706D8D">
        <w:t>calculated</w:t>
      </w:r>
      <w:r w:rsidR="000B506F">
        <w:t xml:space="preserve"> per indicator.</w:t>
      </w:r>
      <w:r w:rsidR="00172CA7">
        <w:t xml:space="preserve"> </w:t>
      </w:r>
      <w:r w:rsidR="1CFE73CF">
        <w:t>Secondly,</w:t>
      </w:r>
      <w:r w:rsidR="00706D8D">
        <w:t xml:space="preserve"> </w:t>
      </w:r>
      <w:r w:rsidR="4A261553">
        <w:t>d</w:t>
      </w:r>
      <w:r w:rsidR="00706D8D">
        <w:t>imension subto</w:t>
      </w:r>
      <w:r w:rsidR="000B506F">
        <w:t xml:space="preserve">tals were calculated by summing up the average </w:t>
      </w:r>
      <w:r w:rsidR="00136AD5">
        <w:t>indicator scores from the same dimension</w:t>
      </w:r>
      <w:r w:rsidR="000B506F">
        <w:t xml:space="preserve"> and multiplying th</w:t>
      </w:r>
      <w:r w:rsidR="00706D8D">
        <w:t>is</w:t>
      </w:r>
      <w:r w:rsidR="000B506F">
        <w:t xml:space="preserve"> sum with a dimension-specific weighting factor</w:t>
      </w:r>
      <w:r w:rsidR="003D73A2">
        <w:t xml:space="preserve">. </w:t>
      </w:r>
      <w:r w:rsidR="1693BE16">
        <w:t>Finally,</w:t>
      </w:r>
      <w:r w:rsidR="003D73A2">
        <w:t xml:space="preserve"> </w:t>
      </w:r>
      <w:r w:rsidR="5C463DF1">
        <w:t>t</w:t>
      </w:r>
      <w:r w:rsidR="003D73A2">
        <w:t>otal scores were obtained by adding up the dimension subtotals.</w:t>
      </w:r>
      <w:r w:rsidR="00EA4BA1">
        <w:t xml:space="preserve"> </w:t>
      </w:r>
      <w:r w:rsidR="00426358">
        <w:t xml:space="preserve">The </w:t>
      </w:r>
      <w:r w:rsidR="00C91875">
        <w:t xml:space="preserve">purpose of the </w:t>
      </w:r>
      <w:r w:rsidR="00426358">
        <w:t>dimension-specific weighting factors</w:t>
      </w:r>
      <w:r w:rsidR="00C91875">
        <w:t xml:space="preserve"> </w:t>
      </w:r>
      <w:r w:rsidR="00274003">
        <w:t>wa</w:t>
      </w:r>
      <w:r w:rsidR="00C91875">
        <w:t>s to</w:t>
      </w:r>
      <w:r w:rsidR="00EA4BA1">
        <w:t xml:space="preserve"> prov</w:t>
      </w:r>
      <w:r w:rsidR="00C91875">
        <w:t xml:space="preserve">ide </w:t>
      </w:r>
      <w:r w:rsidR="00EA4BA1">
        <w:t>for the</w:t>
      </w:r>
      <w:r w:rsidR="00CC3D80">
        <w:t xml:space="preserve"> same</w:t>
      </w:r>
      <w:r w:rsidR="00DF0C5B">
        <w:t xml:space="preserve"> </w:t>
      </w:r>
      <w:r w:rsidR="00CC3D80">
        <w:t xml:space="preserve">maximum </w:t>
      </w:r>
      <w:r w:rsidR="00DF0C5B">
        <w:t>subtotal</w:t>
      </w:r>
      <w:r w:rsidR="00CC3D80">
        <w:t xml:space="preserve"> score</w:t>
      </w:r>
      <w:r w:rsidR="003A2357">
        <w:t xml:space="preserve"> per</w:t>
      </w:r>
      <w:r w:rsidR="00020B2A">
        <w:t xml:space="preserve"> dimension</w:t>
      </w:r>
      <w:r w:rsidR="00426358">
        <w:t>, thereby ensuring</w:t>
      </w:r>
      <w:r w:rsidR="007212D5">
        <w:t xml:space="preserve"> that</w:t>
      </w:r>
      <w:r w:rsidR="00DF0C5B">
        <w:t xml:space="preserve"> each dimension ha</w:t>
      </w:r>
      <w:r w:rsidR="00274003">
        <w:t>d</w:t>
      </w:r>
      <w:r w:rsidR="00DF0C5B">
        <w:t xml:space="preserve"> an equal weight in the total impact score</w:t>
      </w:r>
      <w:r w:rsidR="00A91C82">
        <w:t xml:space="preserve"> despite</w:t>
      </w:r>
      <w:r w:rsidR="003A2357">
        <w:t xml:space="preserve"> having</w:t>
      </w:r>
      <w:r w:rsidR="00A91C82">
        <w:t xml:space="preserve"> a different number of indicators.</w:t>
      </w:r>
      <w:r w:rsidR="00DF0C5B">
        <w:t xml:space="preserve"> </w:t>
      </w:r>
      <w:r w:rsidR="00254A45">
        <w:t xml:space="preserve">A maximum subtotal score of 33.33 per dimension was chosen </w:t>
      </w:r>
      <w:r w:rsidR="00607FF3">
        <w:t>in order to provide</w:t>
      </w:r>
      <w:r w:rsidR="00254A45">
        <w:t xml:space="preserve"> for a maximum</w:t>
      </w:r>
      <w:r w:rsidR="00C90C7B">
        <w:t xml:space="preserve"> total impact </w:t>
      </w:r>
      <w:r w:rsidR="00707E31">
        <w:t xml:space="preserve">score </w:t>
      </w:r>
      <w:r w:rsidR="00254A45">
        <w:t>of</w:t>
      </w:r>
      <w:r w:rsidR="00707E31">
        <w:t xml:space="preserve"> </w:t>
      </w:r>
      <w:r w:rsidR="00C90C7B">
        <w:t>100</w:t>
      </w:r>
      <w:r w:rsidR="00136AD5">
        <w:t xml:space="preserve"> to facilitate interpretation</w:t>
      </w:r>
      <w:r w:rsidR="0004002C">
        <w:t>.</w:t>
      </w:r>
      <w:r>
        <w:t xml:space="preserve"> </w:t>
      </w:r>
    </w:p>
    <w:p w14:paraId="44DA3F89" w14:textId="77777777" w:rsidR="00F44571" w:rsidRDefault="00F44571" w:rsidP="00D53EBE"/>
    <w:p w14:paraId="794BD27A" w14:textId="5CB60411" w:rsidR="00F44571" w:rsidRPr="001348F5" w:rsidRDefault="00DE614F">
      <w:pPr>
        <w:pStyle w:val="NormalWeb"/>
        <w:rPr>
          <w:lang w:val="en-GB"/>
        </w:rPr>
      </w:pPr>
      <w:r>
        <w:rPr>
          <w:lang w:val="en-GB"/>
        </w:rPr>
        <w:t>Out of the 24 shortlisted topics that were scored, t</w:t>
      </w:r>
      <w:r w:rsidR="00F44571" w:rsidRPr="6242F853">
        <w:rPr>
          <w:lang w:val="en-GB"/>
        </w:rPr>
        <w:t xml:space="preserve">he twelve topics with the highest impact scores were selected for presentation in this paper. For each topic, two to three experts who are actively engaged in research on the topic were asked to describe the current state of </w:t>
      </w:r>
      <w:r w:rsidR="0058632F">
        <w:rPr>
          <w:lang w:val="en-GB"/>
        </w:rPr>
        <w:t xml:space="preserve">the </w:t>
      </w:r>
      <w:r w:rsidR="374B27AD" w:rsidRPr="6242F853">
        <w:rPr>
          <w:lang w:val="en-GB"/>
        </w:rPr>
        <w:t>art</w:t>
      </w:r>
      <w:r w:rsidR="00F44571" w:rsidRPr="6242F853">
        <w:rPr>
          <w:lang w:val="en-GB"/>
        </w:rPr>
        <w:t xml:space="preserve"> of research on this topic and the specific research gaps. The order in which the topics are presented is not based on the impact scores but on the logical flow of the text, grouping related topics together. The </w:t>
      </w:r>
      <w:r w:rsidR="00D12635" w:rsidRPr="6242F853">
        <w:rPr>
          <w:lang w:val="en-GB"/>
        </w:rPr>
        <w:t>list and description of topics was revised and approved by ESHRE’s European Affairs Committee and Executive Committee.</w:t>
      </w:r>
    </w:p>
    <w:p w14:paraId="35DD5C19" w14:textId="77777777" w:rsidR="000E3C49" w:rsidRPr="001348F5" w:rsidRDefault="000E3C49" w:rsidP="00D53EBE"/>
    <w:p w14:paraId="0844082C" w14:textId="36008D2A" w:rsidR="00751FFA" w:rsidRPr="001348F5" w:rsidRDefault="00BF4509" w:rsidP="004E35F5">
      <w:pPr>
        <w:pStyle w:val="Heading1"/>
      </w:pPr>
      <w:r w:rsidRPr="001348F5">
        <w:t>Results</w:t>
      </w:r>
    </w:p>
    <w:p w14:paraId="555969F9" w14:textId="55D2C508" w:rsidR="004E5CC4" w:rsidRPr="004D1357" w:rsidRDefault="004D10F9" w:rsidP="004D1357">
      <w:pPr>
        <w:pStyle w:val="NormalWeb"/>
        <w:rPr>
          <w:lang w:val="en-GB"/>
        </w:rPr>
      </w:pPr>
      <w:r w:rsidRPr="001348F5">
        <w:rPr>
          <w:lang w:val="en-GB"/>
        </w:rPr>
        <w:t xml:space="preserve">The full list </w:t>
      </w:r>
      <w:r w:rsidRPr="00A677B7">
        <w:rPr>
          <w:lang w:val="en-GB"/>
        </w:rPr>
        <w:t xml:space="preserve">of </w:t>
      </w:r>
      <w:r w:rsidR="00EB1CBA" w:rsidRPr="00A677B7">
        <w:rPr>
          <w:lang w:val="en-GB"/>
        </w:rPr>
        <w:t xml:space="preserve">scored research topics </w:t>
      </w:r>
      <w:r w:rsidR="00463A5D" w:rsidRPr="00A677B7">
        <w:rPr>
          <w:lang w:val="en-GB"/>
        </w:rPr>
        <w:t xml:space="preserve">with the total impact scores and </w:t>
      </w:r>
      <w:r w:rsidR="00692A22" w:rsidRPr="00A677B7">
        <w:rPr>
          <w:lang w:val="en-GB"/>
        </w:rPr>
        <w:t>subtotals</w:t>
      </w:r>
      <w:r w:rsidR="00463A5D" w:rsidRPr="00A677B7">
        <w:rPr>
          <w:lang w:val="en-GB"/>
        </w:rPr>
        <w:t xml:space="preserve"> per dimension is presented in </w:t>
      </w:r>
      <w:r w:rsidR="00463A5D" w:rsidRPr="005C54C8">
        <w:rPr>
          <w:lang w:val="en-GB"/>
        </w:rPr>
        <w:t>supplementary table 1</w:t>
      </w:r>
      <w:r w:rsidR="001A1CA2" w:rsidRPr="00A677B7">
        <w:rPr>
          <w:lang w:val="en-GB"/>
        </w:rPr>
        <w:t>. A</w:t>
      </w:r>
      <w:r w:rsidR="00F5553A" w:rsidRPr="00A677B7">
        <w:rPr>
          <w:lang w:val="en-GB"/>
        </w:rPr>
        <w:t>n</w:t>
      </w:r>
      <w:r w:rsidR="00F5553A">
        <w:rPr>
          <w:lang w:val="en-GB"/>
        </w:rPr>
        <w:t xml:space="preserve"> overview of the twelve selected topics is provided in figure 1</w:t>
      </w:r>
      <w:r w:rsidR="001A1CA2">
        <w:rPr>
          <w:lang w:val="en-GB"/>
        </w:rPr>
        <w:t xml:space="preserve"> and each topic is described in detail in the following section</w:t>
      </w:r>
      <w:r w:rsidR="00F5553A">
        <w:rPr>
          <w:lang w:val="en-GB"/>
        </w:rPr>
        <w:t>.</w:t>
      </w:r>
      <w:r w:rsidR="00346BC4">
        <w:rPr>
          <w:lang w:val="en-GB"/>
        </w:rPr>
        <w:t xml:space="preserve"> </w:t>
      </w:r>
    </w:p>
    <w:p w14:paraId="54F66C61" w14:textId="77777777" w:rsidR="007C3D96" w:rsidRPr="00102658" w:rsidRDefault="007C3D96" w:rsidP="00614B00">
      <w:pPr>
        <w:pStyle w:val="NormalWeb"/>
        <w:rPr>
          <w:lang w:val="en-GB"/>
        </w:rPr>
      </w:pPr>
    </w:p>
    <w:p w14:paraId="7926158F" w14:textId="3C383FDA" w:rsidR="00E01264" w:rsidRPr="00102658" w:rsidRDefault="00E01264" w:rsidP="00614B00">
      <w:pPr>
        <w:pStyle w:val="NormalWeb"/>
        <w:rPr>
          <w:lang w:val="en-GB"/>
        </w:rPr>
      </w:pPr>
      <w:r w:rsidRPr="00102658">
        <w:rPr>
          <w:lang w:val="en-GB"/>
        </w:rPr>
        <w:t xml:space="preserve">Figure </w:t>
      </w:r>
      <w:r w:rsidR="004E5CC4" w:rsidRPr="00102658">
        <w:rPr>
          <w:lang w:val="en-GB"/>
        </w:rPr>
        <w:t>1</w:t>
      </w:r>
      <w:r w:rsidR="004D1357" w:rsidRPr="00102658">
        <w:rPr>
          <w:lang w:val="en-GB"/>
        </w:rPr>
        <w:t xml:space="preserve"> here</w:t>
      </w:r>
    </w:p>
    <w:p w14:paraId="690E475A" w14:textId="77777777" w:rsidR="007C3D96" w:rsidRPr="00346BC4" w:rsidRDefault="007C3D96" w:rsidP="00614B00">
      <w:pPr>
        <w:pStyle w:val="NormalWeb"/>
        <w:rPr>
          <w:b/>
          <w:bCs/>
          <w:lang w:val="en-GB"/>
        </w:rPr>
      </w:pPr>
    </w:p>
    <w:p w14:paraId="64765AB6" w14:textId="55ECE829" w:rsidR="00271841" w:rsidRPr="001348F5" w:rsidRDefault="00271841" w:rsidP="00614B00">
      <w:pPr>
        <w:pStyle w:val="Heading2"/>
        <w:rPr>
          <w:rFonts w:eastAsia="MS Gothic"/>
          <w:lang w:eastAsia="ja-JP"/>
        </w:rPr>
      </w:pPr>
      <w:r w:rsidRPr="001348F5">
        <w:rPr>
          <w:rFonts w:eastAsia="MS Gothic"/>
          <w:lang w:eastAsia="ja-JP"/>
        </w:rPr>
        <w:t>Preventing infertility and preserving fertility</w:t>
      </w:r>
    </w:p>
    <w:p w14:paraId="2B82E7B0" w14:textId="77777777" w:rsidR="00271841" w:rsidRPr="001348F5" w:rsidRDefault="00271841" w:rsidP="001348F5">
      <w:pPr>
        <w:rPr>
          <w:rFonts w:eastAsia="Segoe UI"/>
          <w:lang w:eastAsia="ja-JP"/>
        </w:rPr>
      </w:pPr>
      <w:r w:rsidRPr="001348F5">
        <w:rPr>
          <w:rFonts w:eastAsia="Segoe UI"/>
          <w:lang w:eastAsia="ja-JP"/>
        </w:rPr>
        <w:t xml:space="preserve">Even before an individual decides to try to have a child, it is essential to consider the impact of certain factors on their fertility. These factors include general preconception health, but also specific pathologies, treatments and environmental exposures that may impair a person’s capacity to reproduce. </w:t>
      </w:r>
    </w:p>
    <w:p w14:paraId="57FF102C" w14:textId="77777777" w:rsidR="00271841" w:rsidRPr="001348F5" w:rsidRDefault="00271841" w:rsidP="001348F5">
      <w:pPr>
        <w:rPr>
          <w:rFonts w:eastAsia="Segoe UI"/>
          <w:lang w:eastAsia="ja-JP"/>
        </w:rPr>
      </w:pPr>
    </w:p>
    <w:p w14:paraId="6F1C3B87" w14:textId="77777777" w:rsidR="00271841" w:rsidRPr="001348F5" w:rsidRDefault="00271841" w:rsidP="001348F5">
      <w:pPr>
        <w:rPr>
          <w:rFonts w:eastAsia="Segoe UI"/>
          <w:lang w:eastAsia="ja-JP"/>
        </w:rPr>
      </w:pPr>
      <w:r w:rsidRPr="001348F5">
        <w:rPr>
          <w:rFonts w:eastAsia="Segoe UI"/>
          <w:lang w:eastAsia="ja-JP"/>
        </w:rPr>
        <w:t xml:space="preserve">Improving preconception health may have a positive effect on fertility as well as on offspring health, thereby having an enormous potential to improve public health and reduce healthcare costs. Furthermore, for individuals at risk of losing their fertility prematurely due to a specific pathology or exposure, making use of fertility preservation methods is often the only option to have a genetically related child. There is still a lack of knowledge on how preconception care and fertility preservation can be offered in the most optimal way.  </w:t>
      </w:r>
    </w:p>
    <w:p w14:paraId="29249830" w14:textId="77777777" w:rsidR="00271841" w:rsidRPr="00271841" w:rsidRDefault="00271841" w:rsidP="00271841">
      <w:pPr>
        <w:spacing w:line="279" w:lineRule="auto"/>
        <w:rPr>
          <w:rFonts w:ascii="Segoe UI" w:eastAsia="Segoe UI" w:hAnsi="Segoe UI" w:cs="Segoe UI"/>
          <w:sz w:val="22"/>
          <w:szCs w:val="22"/>
          <w:lang w:eastAsia="ja-JP"/>
        </w:rPr>
      </w:pPr>
    </w:p>
    <w:p w14:paraId="7BEF43DF" w14:textId="4ED210D2" w:rsidR="00271841" w:rsidRPr="001348F5" w:rsidRDefault="00171C3A" w:rsidP="001348F5">
      <w:pPr>
        <w:pStyle w:val="Heading3"/>
      </w:pPr>
      <w:r>
        <w:t xml:space="preserve">Topic </w:t>
      </w:r>
      <w:r w:rsidR="00271841" w:rsidRPr="001348F5">
        <w:t>1</w:t>
      </w:r>
      <w:r>
        <w:t>:</w:t>
      </w:r>
      <w:r w:rsidR="00271841" w:rsidRPr="001348F5">
        <w:t xml:space="preserve"> Better preconception and reproductive care and education for preventing infertility </w:t>
      </w:r>
    </w:p>
    <w:p w14:paraId="250BCB6F" w14:textId="61A2B72C" w:rsidR="00271841" w:rsidRPr="001348F5" w:rsidRDefault="00271841" w:rsidP="001348F5">
      <w:pPr>
        <w:rPr>
          <w:rFonts w:eastAsia="Segoe UI"/>
          <w:lang w:eastAsia="ja-JP"/>
        </w:rPr>
      </w:pPr>
      <w:r w:rsidRPr="001348F5">
        <w:rPr>
          <w:rFonts w:eastAsia="Segoe UI"/>
          <w:lang w:eastAsia="ja-JP"/>
        </w:rPr>
        <w:t xml:space="preserve">Preconception health is considered to have a significant impact on pregnancy outcomes </w:t>
      </w:r>
      <w:r w:rsidRPr="001348F5">
        <w:rPr>
          <w:rFonts w:eastAsia="Segoe UI"/>
          <w:lang w:eastAsia="ja-JP"/>
        </w:rPr>
        <w:fldChar w:fldCharType="begin"/>
      </w:r>
      <w:r w:rsidRPr="001348F5">
        <w:rPr>
          <w:rFonts w:eastAsia="Segoe UI"/>
          <w:lang w:eastAsia="ja-JP"/>
        </w:rPr>
        <w:instrText xml:space="preserve"> ADDIN EN.CITE &lt;EndNote&gt;&lt;Cite&gt;&lt;Author&gt;WHO&lt;/Author&gt;&lt;Year&gt;2013&lt;/Year&gt;&lt;RecNum&gt;11&lt;/RecNum&gt;&lt;DisplayText&gt;(WHO, 2013)&lt;/DisplayText&gt;&lt;record&gt;&lt;rec-number&gt;11&lt;/rec-number&gt;&lt;foreign-keys&gt;&lt;key app="EN" db-id="e0vvxf0wm0aardewstr592fstewr0rr5a592" timestamp="1719563916"&gt;11&lt;/key&gt;&lt;/foreign-keys&gt;&lt;ref-type name="Web Page"&gt;12&lt;/ref-type&gt;&lt;contributors&gt;&lt;authors&gt;&lt;author&gt;WHO&lt;/author&gt;&lt;/authors&gt;&lt;/contributors&gt;&lt;titles&gt;&lt;title&gt;Preconception care: Maximizing the gains for maternal and child health [PowerPoint slides]&lt;/title&gt;&lt;/titles&gt;&lt;volume&gt;2024&lt;/volume&gt;&lt;number&gt;26 June&lt;/number&gt;&lt;dates&gt;&lt;year&gt;2013&lt;/year&gt;&lt;/dates&gt;&lt;urls&gt;&lt;related-urls&gt;&lt;url&gt;https://cdn.who.int/media/docs/default-source/mca-documents/maternal-nb/preconception_care_presentation_slides.pdf?sfvrsn=c2a5dde6_5&lt;/url&gt;&lt;/related-urls&gt;&lt;/urls&gt;&lt;/record&gt;&lt;/Cite&gt;&lt;/EndNote&gt;</w:instrText>
      </w:r>
      <w:r w:rsidRPr="001348F5">
        <w:rPr>
          <w:rFonts w:eastAsia="Segoe UI"/>
          <w:lang w:eastAsia="ja-JP"/>
        </w:rPr>
        <w:fldChar w:fldCharType="separate"/>
      </w:r>
      <w:r w:rsidRPr="001348F5">
        <w:rPr>
          <w:rFonts w:eastAsia="Segoe UI"/>
          <w:noProof/>
          <w:lang w:eastAsia="ja-JP"/>
        </w:rPr>
        <w:t>(WHO, 2013)</w:t>
      </w:r>
      <w:r w:rsidRPr="001348F5">
        <w:rPr>
          <w:rFonts w:eastAsia="Segoe UI"/>
          <w:lang w:eastAsia="ja-JP"/>
        </w:rPr>
        <w:fldChar w:fldCharType="end"/>
      </w:r>
      <w:r w:rsidRPr="001348F5">
        <w:rPr>
          <w:rFonts w:eastAsia="Segoe UI"/>
          <w:lang w:eastAsia="ja-JP"/>
        </w:rPr>
        <w:t xml:space="preserve">. Based on the evidence from life course epidemiology and developmental programming around the time of conception, it is clear that parental lifestyle conditions and environmental exposures can have enduring consequences, leading to increased disease risk for the next generation </w:t>
      </w:r>
      <w:r w:rsidRPr="001348F5">
        <w:rPr>
          <w:rFonts w:eastAsia="Segoe UI"/>
          <w:lang w:eastAsia="ja-JP"/>
        </w:rPr>
        <w:fldChar w:fldCharType="begin"/>
      </w:r>
      <w:r w:rsidRPr="001348F5">
        <w:rPr>
          <w:rFonts w:eastAsia="Segoe UI"/>
          <w:lang w:eastAsia="ja-JP"/>
        </w:rPr>
        <w:instrText xml:space="preserve"> ADDIN EN.CITE &lt;EndNote&gt;&lt;Cite&gt;&lt;Author&gt;Children&amp;apos;s Alliance&lt;/Author&gt;&lt;Year&gt;2023&lt;/Year&gt;&lt;RecNum&gt;12&lt;/RecNum&gt;&lt;DisplayText&gt;(Children&amp;apos;s Alliance, 2023; ESHRE, 2024)&lt;/DisplayText&gt;&lt;record&gt;&lt;rec-number&gt;12&lt;/rec-number&gt;&lt;foreign-keys&gt;&lt;key app="EN" db-id="e0vvxf0wm0aardewstr592fstewr0rr5a592" timestamp="1719564127"&gt;12&lt;/key&gt;&lt;/foreign-keys&gt;&lt;ref-type name="Report"&gt;27&lt;/ref-type&gt;&lt;contributors&gt;&lt;authors&gt;&lt;author&gt;Children&amp;apos;s Alliance,&lt;/author&gt;&lt;/authors&gt;&lt;/contributors&gt;&lt;titles&gt;&lt;title&gt;A preconception care strategy&lt;/title&gt;&lt;/titles&gt;&lt;dates&gt;&lt;year&gt;2023&lt;/year&gt;&lt;/dates&gt;&lt;urls&gt;&lt;related-urls&gt;&lt;url&gt;https://childrensalliance.org.uk/wp-content/uploads/2023/05/2-Preconception-care-strategy-report-University-of-Southampton.pdf&lt;/url&gt;&lt;/related-urls&gt;&lt;/urls&gt;&lt;access-date&gt;26 June 2024&lt;/access-date&gt;&lt;/record&gt;&lt;/Cite&gt;&lt;Cite&gt;&lt;Author&gt;ESHRE&lt;/Author&gt;&lt;Year&gt;2024&lt;/Year&gt;&lt;RecNum&gt;100&lt;/RecNum&gt;&lt;record&gt;&lt;rec-number&gt;100&lt;/rec-number&gt;&lt;foreign-keys&gt;&lt;key app="EN" db-id="e0vvxf0wm0aardewstr592fstewr0rr5a592" timestamp="1730714044"&gt;100&lt;/key&gt;&lt;/foreign-keys&gt;&lt;ref-type name="Journal Article"&gt;17&lt;/ref-type&gt;&lt;contributors&gt;&lt;authors&gt;&lt;author&gt;ESHRE&lt;/author&gt;&lt;/authors&gt;&lt;/contributors&gt;&lt;titles&gt;&lt;title&gt;Factsheet on environmental exposure and male reproductive health&lt;/title&gt;&lt;/titles&gt;&lt;dates&gt;&lt;year&gt;2024&lt;/year&gt;&lt;/dates&gt;&lt;urls&gt;&lt;related-urls&gt;&lt;url&gt;https://www.eshre.eu/Press-Room/Resources/Fact-sheets&lt;/url&gt;&lt;/related-urls&gt;&lt;/urls&gt;&lt;/record&gt;&lt;/Cite&gt;&lt;/EndNote&gt;</w:instrText>
      </w:r>
      <w:r w:rsidRPr="001348F5">
        <w:rPr>
          <w:rFonts w:eastAsia="Segoe UI"/>
          <w:lang w:eastAsia="ja-JP"/>
        </w:rPr>
        <w:fldChar w:fldCharType="separate"/>
      </w:r>
      <w:r w:rsidRPr="001348F5">
        <w:rPr>
          <w:rFonts w:eastAsia="Segoe UI"/>
          <w:noProof/>
          <w:lang w:eastAsia="ja-JP"/>
        </w:rPr>
        <w:t>(Children's Alliance, 2023; ESHRE, 2024)</w:t>
      </w:r>
      <w:r w:rsidRPr="001348F5">
        <w:rPr>
          <w:rFonts w:eastAsia="Segoe UI"/>
          <w:lang w:eastAsia="ja-JP"/>
        </w:rPr>
        <w:fldChar w:fldCharType="end"/>
      </w:r>
      <w:r w:rsidRPr="001348F5">
        <w:rPr>
          <w:rFonts w:eastAsia="Segoe UI"/>
          <w:lang w:eastAsia="ja-JP"/>
        </w:rPr>
        <w:t>. These parental influences on lifetime health can perturb or modify the status of early embryos, potentially changing how they develop. Understanding the causative mechanisms and the exposures that drive them will be essential for the development of specific recommendations for preconception health.</w:t>
      </w:r>
    </w:p>
    <w:p w14:paraId="508819E5" w14:textId="77777777" w:rsidR="00271841" w:rsidRPr="001348F5" w:rsidRDefault="00271841" w:rsidP="001348F5">
      <w:pPr>
        <w:rPr>
          <w:rFonts w:eastAsia="Segoe UI"/>
          <w:lang w:eastAsia="ja-JP"/>
        </w:rPr>
      </w:pPr>
    </w:p>
    <w:p w14:paraId="1056455B" w14:textId="7A33C1F1" w:rsidR="00271841" w:rsidRPr="001348F5" w:rsidRDefault="00271841" w:rsidP="001348F5">
      <w:pPr>
        <w:rPr>
          <w:rFonts w:eastAsia="Segoe UI"/>
          <w:lang w:eastAsia="ja-JP"/>
        </w:rPr>
      </w:pPr>
      <w:r w:rsidRPr="7794D620">
        <w:rPr>
          <w:rFonts w:eastAsia="Segoe UI"/>
          <w:lang w:eastAsia="ja-JP"/>
        </w:rPr>
        <w:t xml:space="preserve">There is an urgent, unmet need to enhance preconception health for individuals aiming to optimize fertility, as well as for those undergoing fertility care, since current antenatal guidance does not adequately address the critical stages of early development – before a </w:t>
      </w:r>
      <w:r w:rsidR="00BA737E" w:rsidRPr="7794D620">
        <w:rPr>
          <w:rFonts w:eastAsia="Segoe UI"/>
          <w:lang w:eastAsia="ja-JP"/>
        </w:rPr>
        <w:t xml:space="preserve">person </w:t>
      </w:r>
      <w:r w:rsidRPr="7794D620">
        <w:rPr>
          <w:rFonts w:eastAsia="Segoe UI"/>
          <w:lang w:eastAsia="ja-JP"/>
        </w:rPr>
        <w:t xml:space="preserve">is aware of </w:t>
      </w:r>
      <w:r w:rsidR="3E0DD03A" w:rsidRPr="7794D620">
        <w:rPr>
          <w:rFonts w:eastAsia="Segoe UI"/>
          <w:lang w:eastAsia="ja-JP"/>
        </w:rPr>
        <w:t>t</w:t>
      </w:r>
      <w:r w:rsidRPr="7794D620">
        <w:rPr>
          <w:rFonts w:eastAsia="Segoe UI"/>
          <w:lang w:eastAsia="ja-JP"/>
        </w:rPr>
        <w:t>he</w:t>
      </w:r>
      <w:r w:rsidR="326CAAEE" w:rsidRPr="7794D620">
        <w:rPr>
          <w:rFonts w:eastAsia="Segoe UI"/>
          <w:lang w:eastAsia="ja-JP"/>
        </w:rPr>
        <w:t>i</w:t>
      </w:r>
      <w:r w:rsidRPr="7794D620">
        <w:rPr>
          <w:rFonts w:eastAsia="Segoe UI"/>
          <w:lang w:eastAsia="ja-JP"/>
        </w:rPr>
        <w:t xml:space="preserve">r pregnancy. Infertility care providers are uniquely positioned to deliver this essential preconception care. Creating an engaging and sustainable preconception care programme for the improvement of reproductive health would require genuine partnership and communication, both within and between countries. </w:t>
      </w:r>
    </w:p>
    <w:p w14:paraId="58AF5B65" w14:textId="77777777" w:rsidR="00271841" w:rsidRPr="001348F5" w:rsidRDefault="00271841" w:rsidP="001348F5">
      <w:pPr>
        <w:rPr>
          <w:rFonts w:eastAsia="Segoe UI"/>
          <w:lang w:eastAsia="ja-JP"/>
        </w:rPr>
      </w:pPr>
    </w:p>
    <w:p w14:paraId="5A521964" w14:textId="5AE2FED4" w:rsidR="00271841" w:rsidRPr="001348F5" w:rsidRDefault="00271841" w:rsidP="001348F5">
      <w:pPr>
        <w:rPr>
          <w:rFonts w:eastAsia="Segoe UI"/>
          <w:lang w:eastAsia="ja-JP"/>
        </w:rPr>
      </w:pPr>
      <w:r w:rsidRPr="2998D30A">
        <w:rPr>
          <w:rFonts w:eastAsia="Segoe UI"/>
          <w:lang w:eastAsia="ja-JP"/>
        </w:rPr>
        <w:t xml:space="preserve">A case in point is the renewed increase in the number of sexually transmitted infections (STIs) in Europe, some of which have a detrimental impact on fertility </w:t>
      </w:r>
      <w:r w:rsidRPr="2998D30A">
        <w:rPr>
          <w:rFonts w:eastAsia="Segoe UI"/>
          <w:lang w:eastAsia="ja-JP"/>
        </w:rPr>
        <w:fldChar w:fldCharType="begin"/>
      </w:r>
      <w:r w:rsidRPr="2998D30A">
        <w:rPr>
          <w:rFonts w:eastAsia="Segoe UI"/>
          <w:lang w:eastAsia="ja-JP"/>
        </w:rPr>
        <w:instrText xml:space="preserve"> ADDIN EN.CITE &lt;EndNote&gt;&lt;Cite&gt;&lt;Author&gt;ECDC&lt;/Author&gt;&lt;Year&gt;2024&lt;/Year&gt;&lt;RecNum&gt;103&lt;/RecNum&gt;&lt;DisplayText&gt;(ECDC, 2024)&lt;/DisplayText&gt;&lt;record&gt;&lt;rec-number&gt;103&lt;/rec-number&gt;&lt;foreign-keys&gt;&lt;key app="EN" db-id="e0vvxf0wm0aardewstr592fstewr0rr5a592" timestamp="1733904414"&gt;103&lt;/key&gt;&lt;/foreign-keys&gt;&lt;ref-type name="Journal Article"&gt;17&lt;/ref-type&gt;&lt;contributors&gt;&lt;authors&gt;&lt;author&gt;ECDC&lt;/author&gt;&lt;/authors&gt;&lt;/contributors&gt;&lt;titles&gt;&lt;title&gt;STI cases on the rise across Europe&lt;/title&gt;&lt;/titles&gt;&lt;dates&gt;&lt;year&gt;2024&lt;/year&gt;&lt;/dates&gt;&lt;urls&gt;&lt;related-urls&gt;&lt;url&gt;https://www.ecdc.europa.eu/en/news-events/sti-cases-rise-across-europe&lt;/url&gt;&lt;/related-urls&gt;&lt;/urls&gt;&lt;/record&gt;&lt;/Cite&gt;&lt;/EndNote&gt;</w:instrText>
      </w:r>
      <w:r w:rsidRPr="2998D30A">
        <w:rPr>
          <w:rFonts w:eastAsia="Segoe UI"/>
          <w:lang w:eastAsia="ja-JP"/>
        </w:rPr>
        <w:fldChar w:fldCharType="separate"/>
      </w:r>
      <w:r w:rsidRPr="2998D30A">
        <w:rPr>
          <w:rFonts w:eastAsia="Segoe UI"/>
          <w:noProof/>
          <w:lang w:eastAsia="ja-JP"/>
        </w:rPr>
        <w:t>(ECDC, 2024)</w:t>
      </w:r>
      <w:r w:rsidRPr="2998D30A">
        <w:rPr>
          <w:rFonts w:eastAsia="Segoe UI"/>
          <w:lang w:eastAsia="ja-JP"/>
        </w:rPr>
        <w:fldChar w:fldCharType="end"/>
      </w:r>
      <w:r w:rsidRPr="2998D30A">
        <w:rPr>
          <w:rFonts w:eastAsia="Segoe UI"/>
          <w:lang w:eastAsia="ja-JP"/>
        </w:rPr>
        <w:t xml:space="preserve">. Furthermore, all studies on fertility awareness consistently indicate that the general population lacks knowledge about the factors influencing fertility </w:t>
      </w:r>
      <w:r w:rsidRPr="2998D30A">
        <w:rPr>
          <w:rFonts w:eastAsia="Segoe UI"/>
          <w:lang w:eastAsia="ja-JP"/>
        </w:rPr>
        <w:fldChar w:fldCharType="begin"/>
      </w:r>
      <w:r w:rsidRPr="2998D30A">
        <w:rPr>
          <w:rFonts w:eastAsia="Segoe UI"/>
          <w:lang w:eastAsia="ja-JP"/>
        </w:rPr>
        <w:instrText xml:space="preserve"> ADDIN EN.CITE &lt;EndNote&gt;&lt;Cite&gt;&lt;Author&gt;Pedro&lt;/Author&gt;&lt;Year&gt;2018&lt;/Year&gt;&lt;RecNum&gt;104&lt;/RecNum&gt;&lt;DisplayText&gt;(Pedro, Brandão, Schmidt, Costa, &amp;amp; Martins, 2018)&lt;/DisplayText&gt;&lt;record&gt;&lt;rec-number&gt;104&lt;/rec-number&gt;&lt;foreign-keys&gt;&lt;key app="EN" db-id="e0vvxf0wm0aardewstr592fstewr0rr5a592" timestamp="1733904472"&gt;104&lt;/key&gt;&lt;/foreign-keys&gt;&lt;ref-type name="Journal Article"&gt;17&lt;/ref-type&gt;&lt;contributors&gt;&lt;authors&gt;&lt;author&gt;Pedro, Juliana&lt;/author&gt;&lt;author&gt;Brandão, Tânia&lt;/author&gt;&lt;author&gt;Schmidt, Lone&lt;/author&gt;&lt;author&gt;Costa, Maria E.&lt;/author&gt;&lt;author&gt;Martins, Mariana V.&lt;/author&gt;&lt;/authors&gt;&lt;/contributors&gt;&lt;titles&gt;&lt;title&gt;What do people know about fertility? A systematic review on fertility awareness and its associated factors&lt;/title&gt;&lt;secondary-title&gt;Upsala Journal of Medical Sciences&lt;/secondary-title&gt;&lt;/titles&gt;&lt;periodical&gt;&lt;full-title&gt;Upsala Journal of Medical Sciences&lt;/full-title&gt;&lt;/periodical&gt;&lt;pages&gt;71-81&lt;/pages&gt;&lt;volume&gt;123&lt;/volume&gt;&lt;number&gt;2&lt;/number&gt;&lt;dates&gt;&lt;year&gt;2018&lt;/year&gt;&lt;pub-dates&gt;&lt;date&gt;2018/04/03&lt;/date&gt;&lt;/pub-dates&gt;&lt;/dates&gt;&lt;publisher&gt;Taylor &amp;amp; Francis&lt;/publisher&gt;&lt;isbn&gt;0300-9734&lt;/isbn&gt;&lt;urls&gt;&lt;related-urls&gt;&lt;url&gt;https://doi.org/10.1080/03009734.2018.1480186&lt;/url&gt;&lt;/related-urls&gt;&lt;/urls&gt;&lt;electronic-resource-num&gt;10.1080/03009734.2018.1480186&lt;/electronic-resource-num&gt;&lt;/record&gt;&lt;/Cite&gt;&lt;/EndNote&gt;</w:instrText>
      </w:r>
      <w:r w:rsidRPr="2998D30A">
        <w:rPr>
          <w:rFonts w:eastAsia="Segoe UI"/>
          <w:lang w:eastAsia="ja-JP"/>
        </w:rPr>
        <w:fldChar w:fldCharType="separate"/>
      </w:r>
      <w:r w:rsidRPr="2998D30A">
        <w:rPr>
          <w:rFonts w:eastAsia="Segoe UI"/>
          <w:noProof/>
          <w:lang w:eastAsia="ja-JP"/>
        </w:rPr>
        <w:t>(Pedro, Brandão, Schmidt, Costa, &amp; Martins, 2018)</w:t>
      </w:r>
      <w:r w:rsidRPr="2998D30A">
        <w:rPr>
          <w:rFonts w:eastAsia="Segoe UI"/>
          <w:lang w:eastAsia="ja-JP"/>
        </w:rPr>
        <w:fldChar w:fldCharType="end"/>
      </w:r>
      <w:r w:rsidRPr="2998D30A">
        <w:rPr>
          <w:rFonts w:eastAsia="Segoe UI"/>
          <w:lang w:eastAsia="ja-JP"/>
        </w:rPr>
        <w:t xml:space="preserve">. Unfortunately, the time allocated to education on reproductive health in schools is inexistent or </w:t>
      </w:r>
      <w:r w:rsidR="6F23825D" w:rsidRPr="2998D30A">
        <w:rPr>
          <w:rFonts w:eastAsia="Segoe UI"/>
          <w:lang w:eastAsia="ja-JP"/>
        </w:rPr>
        <w:t xml:space="preserve">under pressure </w:t>
      </w:r>
      <w:r w:rsidRPr="2998D30A">
        <w:rPr>
          <w:rFonts w:eastAsia="Segoe UI"/>
          <w:lang w:eastAsia="ja-JP"/>
        </w:rPr>
        <w:t xml:space="preserve">at best. In addition to the traditional focus on preventing </w:t>
      </w:r>
      <w:r w:rsidR="3666FC95" w:rsidRPr="2998D30A">
        <w:rPr>
          <w:rFonts w:eastAsia="Segoe UI"/>
          <w:lang w:eastAsia="ja-JP"/>
        </w:rPr>
        <w:t>STIs</w:t>
      </w:r>
      <w:r w:rsidRPr="2998D30A">
        <w:rPr>
          <w:rFonts w:eastAsia="Segoe UI"/>
          <w:lang w:eastAsia="ja-JP"/>
        </w:rPr>
        <w:t>, there is a growing need for greater attention to this topic in schools. Moreover, young people should graduate equipped with knowledge about the impact of a healthy lifestyle on fertility.</w:t>
      </w:r>
    </w:p>
    <w:p w14:paraId="1AA4FA28" w14:textId="77777777" w:rsidR="00271841" w:rsidRPr="001348F5" w:rsidRDefault="00271841" w:rsidP="001348F5">
      <w:pPr>
        <w:rPr>
          <w:rFonts w:eastAsia="Segoe UI"/>
          <w:lang w:eastAsia="ja-JP"/>
        </w:rPr>
      </w:pPr>
    </w:p>
    <w:p w14:paraId="461D886D" w14:textId="77777777" w:rsidR="00271841" w:rsidRPr="001348F5" w:rsidRDefault="00271841" w:rsidP="001348F5">
      <w:pPr>
        <w:rPr>
          <w:rFonts w:eastAsia="Segoe UI"/>
          <w:b/>
          <w:bCs/>
          <w:lang w:eastAsia="ja-JP"/>
        </w:rPr>
      </w:pPr>
      <w:r w:rsidRPr="001348F5">
        <w:rPr>
          <w:rFonts w:eastAsia="Segoe UI"/>
          <w:b/>
          <w:bCs/>
          <w:lang w:eastAsia="ja-JP"/>
        </w:rPr>
        <w:t>Specific recommendations include:</w:t>
      </w:r>
    </w:p>
    <w:p w14:paraId="7607AAC4" w14:textId="77777777" w:rsidR="00271841" w:rsidRPr="001348F5" w:rsidRDefault="00271841" w:rsidP="00614B00">
      <w:pPr>
        <w:pStyle w:val="ListParagraph"/>
        <w:numPr>
          <w:ilvl w:val="0"/>
          <w:numId w:val="1"/>
        </w:numPr>
        <w:rPr>
          <w:rFonts w:eastAsia="Segoe UI"/>
          <w:lang w:eastAsia="ja-JP"/>
        </w:rPr>
      </w:pPr>
      <w:r w:rsidRPr="001348F5">
        <w:rPr>
          <w:rFonts w:eastAsia="Segoe UI"/>
          <w:lang w:eastAsia="ja-JP"/>
        </w:rPr>
        <w:t>Investigating engagement and sustainable strategies for improving preconception health.</w:t>
      </w:r>
    </w:p>
    <w:p w14:paraId="1F2F13FF" w14:textId="77777777" w:rsidR="00271841" w:rsidRPr="001348F5" w:rsidRDefault="00271841" w:rsidP="00614B00">
      <w:pPr>
        <w:pStyle w:val="ListParagraph"/>
        <w:numPr>
          <w:ilvl w:val="0"/>
          <w:numId w:val="1"/>
        </w:numPr>
        <w:rPr>
          <w:rFonts w:eastAsia="Segoe UI"/>
          <w:lang w:eastAsia="ja-JP"/>
        </w:rPr>
      </w:pPr>
      <w:r w:rsidRPr="001348F5">
        <w:rPr>
          <w:rFonts w:eastAsia="Segoe UI"/>
          <w:lang w:eastAsia="ja-JP"/>
        </w:rPr>
        <w:t>Investigating the health economics aspects of preconception care and interventions (through Health Economics Projects).</w:t>
      </w:r>
    </w:p>
    <w:p w14:paraId="6C1EDB9A" w14:textId="77777777" w:rsidR="00271841" w:rsidRPr="001348F5" w:rsidRDefault="00271841" w:rsidP="00614B00">
      <w:pPr>
        <w:pStyle w:val="ListParagraph"/>
        <w:numPr>
          <w:ilvl w:val="0"/>
          <w:numId w:val="1"/>
        </w:numPr>
        <w:rPr>
          <w:rFonts w:eastAsia="Segoe UI"/>
          <w:lang w:eastAsia="ja-JP"/>
        </w:rPr>
      </w:pPr>
      <w:r w:rsidRPr="001348F5">
        <w:rPr>
          <w:rFonts w:eastAsia="Segoe UI"/>
          <w:lang w:eastAsia="ja-JP"/>
        </w:rPr>
        <w:t xml:space="preserve">Optimising the methods for delivering preconception care to all, including awareness initiatives, delivery modes, timing, settings, and techniques. This should also address inequalities in the context of infertility and include efforts to address social determinants of health. </w:t>
      </w:r>
    </w:p>
    <w:p w14:paraId="76DB8519" w14:textId="77777777" w:rsidR="00271841" w:rsidRPr="001348F5" w:rsidRDefault="00271841" w:rsidP="00614B00">
      <w:pPr>
        <w:pStyle w:val="ListParagraph"/>
        <w:numPr>
          <w:ilvl w:val="0"/>
          <w:numId w:val="1"/>
        </w:numPr>
        <w:rPr>
          <w:rFonts w:eastAsia="Segoe UI"/>
          <w:lang w:eastAsia="ja-JP"/>
        </w:rPr>
      </w:pPr>
      <w:r w:rsidRPr="001348F5">
        <w:rPr>
          <w:rFonts w:eastAsia="Segoe UI"/>
          <w:lang w:eastAsia="ja-JP"/>
        </w:rPr>
        <w:t>Exploring how reproductive health education can be integrated into school curricula and evaluating its impact on knowledge and attitudes.</w:t>
      </w:r>
    </w:p>
    <w:p w14:paraId="5E8E0E7C" w14:textId="77777777" w:rsidR="00271841" w:rsidRPr="001348F5" w:rsidRDefault="00271841" w:rsidP="00614B00">
      <w:pPr>
        <w:pStyle w:val="ListParagraph"/>
        <w:numPr>
          <w:ilvl w:val="0"/>
          <w:numId w:val="1"/>
        </w:numPr>
        <w:rPr>
          <w:rFonts w:eastAsia="Segoe UI"/>
          <w:lang w:eastAsia="ja-JP"/>
        </w:rPr>
      </w:pPr>
      <w:r w:rsidRPr="001348F5">
        <w:rPr>
          <w:rFonts w:eastAsia="Segoe UI"/>
          <w:lang w:eastAsia="ja-JP"/>
        </w:rPr>
        <w:t xml:space="preserve">Evaluating the implementation and the impact of preconception interventions on fertility outcomes of fertility patients and the underlying biological and/or mechanistic processes. </w:t>
      </w:r>
    </w:p>
    <w:p w14:paraId="0ACE9560" w14:textId="77777777" w:rsidR="00271841" w:rsidRPr="00271841" w:rsidRDefault="00271841" w:rsidP="00271841">
      <w:pPr>
        <w:spacing w:line="279" w:lineRule="auto"/>
        <w:ind w:left="720"/>
        <w:contextualSpacing/>
        <w:rPr>
          <w:rFonts w:ascii="Segoe UI" w:eastAsia="Segoe UI" w:hAnsi="Segoe UI" w:cs="Segoe UI"/>
          <w:sz w:val="22"/>
          <w:szCs w:val="22"/>
          <w:lang w:eastAsia="ja-JP"/>
        </w:rPr>
      </w:pPr>
    </w:p>
    <w:p w14:paraId="32452DB0" w14:textId="32AD927E" w:rsidR="00271841" w:rsidRPr="001348F5" w:rsidRDefault="00171C3A" w:rsidP="001348F5">
      <w:pPr>
        <w:pStyle w:val="Heading3"/>
      </w:pPr>
      <w:r>
        <w:t xml:space="preserve">Topic </w:t>
      </w:r>
      <w:r w:rsidR="00271841" w:rsidRPr="001348F5">
        <w:t>2</w:t>
      </w:r>
      <w:r>
        <w:t>:</w:t>
      </w:r>
      <w:r w:rsidR="00271841" w:rsidRPr="001348F5">
        <w:t xml:space="preserve"> Optimised fertility preservation and restoration techniques to give patients a better chance of having a genetically related child </w:t>
      </w:r>
    </w:p>
    <w:p w14:paraId="22F67A0D" w14:textId="77777777" w:rsidR="00271841" w:rsidRPr="001348F5" w:rsidRDefault="00271841" w:rsidP="001348F5">
      <w:pPr>
        <w:rPr>
          <w:rFonts w:eastAsia="Segoe UI"/>
          <w:lang w:eastAsia="ja-JP"/>
        </w:rPr>
      </w:pPr>
      <w:r w:rsidRPr="001348F5">
        <w:rPr>
          <w:rFonts w:eastAsia="Segoe UI"/>
          <w:lang w:eastAsia="ja-JP"/>
        </w:rPr>
        <w:t xml:space="preserve">Fertility declines with age, especially female fertility, but it may also be prematurely lost in infancy, adolescence or adult life, due to specific pathologies (e.g. genetic, chromosomal or immunological conditions), medical treatment (e.g. radiotherapy or chemotherapy for cancer, treatments for gender transition) or acute exposure to environmental factors (e.g. physical and chemical agents in war scenarios) </w:t>
      </w:r>
      <w:r w:rsidRPr="001348F5">
        <w:rPr>
          <w:rFonts w:eastAsia="Segoe UI"/>
          <w:lang w:eastAsia="ja-JP"/>
        </w:rPr>
        <w:fldChar w:fldCharType="begin">
          <w:fldData xml:space="preserve">PEVuZE5vdGU+PENpdGU+PEF1dGhvcj5BbmRlcnNvbjwvQXV0aG9yPjxZZWFyPjIwMjA8L1llYXI+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BbmRlcnNvbjwvQXV0aG9yPjxZZWFyPjIwMjA8L1llYXI+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Anderson et al., 2020)</w:t>
      </w:r>
      <w:r w:rsidRPr="001348F5">
        <w:rPr>
          <w:rFonts w:eastAsia="Segoe UI"/>
          <w:lang w:eastAsia="ja-JP"/>
        </w:rPr>
        <w:fldChar w:fldCharType="end"/>
      </w:r>
      <w:r w:rsidRPr="001348F5">
        <w:rPr>
          <w:rFonts w:eastAsia="Segoe UI"/>
          <w:lang w:eastAsia="ja-JP"/>
        </w:rPr>
        <w:t xml:space="preserve">. Fertility preservation increases the chances of individuals being able to have genetically related children in the future, which can be a significant contributor to their quality of life and psychological well-being. </w:t>
      </w:r>
    </w:p>
    <w:p w14:paraId="64B518A4" w14:textId="77777777" w:rsidR="00271841" w:rsidRPr="001348F5" w:rsidRDefault="00271841" w:rsidP="001348F5">
      <w:pPr>
        <w:rPr>
          <w:rFonts w:eastAsia="Segoe UI"/>
          <w:lang w:eastAsia="ja-JP"/>
        </w:rPr>
      </w:pPr>
    </w:p>
    <w:p w14:paraId="127F3634" w14:textId="77777777" w:rsidR="00271841" w:rsidRPr="001348F5" w:rsidRDefault="00271841" w:rsidP="001348F5">
      <w:pPr>
        <w:rPr>
          <w:rFonts w:eastAsia="Segoe UI"/>
          <w:lang w:eastAsia="ja-JP"/>
        </w:rPr>
      </w:pPr>
      <w:r w:rsidRPr="001348F5">
        <w:rPr>
          <w:rFonts w:eastAsia="Segoe UI"/>
          <w:lang w:eastAsia="ja-JP"/>
        </w:rPr>
        <w:t xml:space="preserve">For adolescents and adults, the cryopreservation of reproductive cells or embryos offers a unique opportunity to preserve fertility potential. These methods are already fully developed and highly efficient. However, for young, pre-pubertal children, it is not possible to obtain mature sperm or egg cells for cryopreservation, so alternative methods based on immature cells, ovarian and testicular tissue are necessary. These methods are not yet ready for clinical application or need further optimisation </w:t>
      </w:r>
      <w:r w:rsidRPr="001348F5">
        <w:rPr>
          <w:rFonts w:eastAsia="Segoe UI"/>
          <w:lang w:eastAsia="ja-JP"/>
        </w:rPr>
        <w:fldChar w:fldCharType="begin">
          <w:fldData xml:space="preserve">PEVuZE5vdGU+PENpdGU+PEF1dGhvcj5Sb2RyaWd1ZXotV2FsbGJlcmc8L0F1dGhvcj48WWVhcj4y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Sb2RyaWd1ZXotV2FsbGJlcmc8L0F1dGhvcj48WWVhcj4y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Rodriguez-Wallberg et al., 2021)</w:t>
      </w:r>
      <w:r w:rsidRPr="001348F5">
        <w:rPr>
          <w:rFonts w:eastAsia="Segoe UI"/>
          <w:lang w:eastAsia="ja-JP"/>
        </w:rPr>
        <w:fldChar w:fldCharType="end"/>
      </w:r>
      <w:r w:rsidRPr="001348F5">
        <w:rPr>
          <w:rFonts w:eastAsia="Segoe UI"/>
          <w:lang w:eastAsia="ja-JP"/>
        </w:rPr>
        <w:t>. Future research should be focused on the clinical application of these techniques, which may, in addition to children, also make fertility preservation available and efficient for adults that, for several reasons, may not be eligible to benefit from the established fertility preservation options. Moreover, expanding fertility preservation options would have immense implications for human reproduction, regenerative medicine and treatment options for loss of ovarian reserve due to genetic conditions.</w:t>
      </w:r>
    </w:p>
    <w:p w14:paraId="354F2E93" w14:textId="77777777" w:rsidR="00271841" w:rsidRPr="001348F5" w:rsidRDefault="00271841" w:rsidP="001348F5">
      <w:pPr>
        <w:rPr>
          <w:rFonts w:eastAsia="Segoe UI"/>
          <w:lang w:eastAsia="ja-JP"/>
        </w:rPr>
      </w:pPr>
    </w:p>
    <w:p w14:paraId="39BA9465" w14:textId="77777777" w:rsidR="00271841" w:rsidRPr="001348F5" w:rsidRDefault="00271841" w:rsidP="001348F5">
      <w:pPr>
        <w:rPr>
          <w:rFonts w:eastAsia="Segoe UI"/>
          <w:b/>
          <w:bCs/>
          <w:lang w:eastAsia="ja-JP"/>
        </w:rPr>
      </w:pPr>
      <w:r w:rsidRPr="001348F5">
        <w:rPr>
          <w:rFonts w:eastAsia="Segoe UI"/>
          <w:b/>
          <w:bCs/>
          <w:lang w:eastAsia="ja-JP"/>
        </w:rPr>
        <w:t xml:space="preserve">Specific recommendations include: </w:t>
      </w:r>
    </w:p>
    <w:p w14:paraId="45DBBC1C" w14:textId="77777777" w:rsidR="00271841" w:rsidRPr="001348F5" w:rsidRDefault="00271841" w:rsidP="00614B00">
      <w:pPr>
        <w:pStyle w:val="ListParagraph"/>
        <w:numPr>
          <w:ilvl w:val="0"/>
          <w:numId w:val="2"/>
        </w:numPr>
        <w:rPr>
          <w:rFonts w:eastAsia="Segoe UI"/>
          <w:lang w:eastAsia="ja-JP"/>
        </w:rPr>
      </w:pPr>
      <w:r w:rsidRPr="001348F5">
        <w:rPr>
          <w:rFonts w:eastAsia="Segoe UI"/>
          <w:lang w:eastAsia="ja-JP"/>
        </w:rPr>
        <w:lastRenderedPageBreak/>
        <w:t>Optimising ovarian and testicular tissue cryopreservation, including the management of stored materials.</w:t>
      </w:r>
    </w:p>
    <w:p w14:paraId="19CC5AB6" w14:textId="77777777" w:rsidR="00271841" w:rsidRPr="001348F5" w:rsidRDefault="00271841" w:rsidP="00614B00">
      <w:pPr>
        <w:pStyle w:val="ListParagraph"/>
        <w:numPr>
          <w:ilvl w:val="0"/>
          <w:numId w:val="2"/>
        </w:numPr>
        <w:rPr>
          <w:rFonts w:eastAsia="Segoe UI"/>
          <w:lang w:eastAsia="ja-JP"/>
        </w:rPr>
      </w:pPr>
      <w:r w:rsidRPr="001348F5">
        <w:rPr>
          <w:rFonts w:eastAsia="Segoe UI"/>
          <w:lang w:eastAsia="ja-JP"/>
        </w:rPr>
        <w:t xml:space="preserve">Optimising technology for obtaining mature oocytes and sperm from immature cells (i.e. </w:t>
      </w:r>
      <w:r w:rsidRPr="001348F5">
        <w:rPr>
          <w:rFonts w:eastAsia="Segoe UI"/>
          <w:i/>
          <w:iCs/>
          <w:lang w:eastAsia="ja-JP"/>
        </w:rPr>
        <w:t>in vitro</w:t>
      </w:r>
      <w:r w:rsidRPr="001348F5">
        <w:rPr>
          <w:rFonts w:eastAsia="Segoe UI"/>
          <w:lang w:eastAsia="ja-JP"/>
        </w:rPr>
        <w:t xml:space="preserve"> maturation protocols).</w:t>
      </w:r>
    </w:p>
    <w:p w14:paraId="4FC0B81B" w14:textId="77777777" w:rsidR="00271841" w:rsidRPr="001348F5" w:rsidRDefault="00271841" w:rsidP="00614B00">
      <w:pPr>
        <w:pStyle w:val="ListParagraph"/>
        <w:numPr>
          <w:ilvl w:val="0"/>
          <w:numId w:val="2"/>
        </w:numPr>
        <w:rPr>
          <w:rFonts w:eastAsia="Segoe UI"/>
          <w:lang w:eastAsia="ja-JP"/>
        </w:rPr>
      </w:pPr>
      <w:r w:rsidRPr="001348F5">
        <w:rPr>
          <w:rFonts w:eastAsia="Segoe UI"/>
          <w:lang w:eastAsia="ja-JP"/>
        </w:rPr>
        <w:t xml:space="preserve">Promote the development of genetic and non-genetic biomarkers for early-stage presymptomatic prediction of infertility. </w:t>
      </w:r>
    </w:p>
    <w:p w14:paraId="2F63C24B" w14:textId="77777777" w:rsidR="00271841" w:rsidRPr="00271841" w:rsidRDefault="00271841" w:rsidP="00271841">
      <w:pPr>
        <w:spacing w:line="279" w:lineRule="auto"/>
        <w:rPr>
          <w:rFonts w:ascii="Segoe UI" w:eastAsia="Segoe UI" w:hAnsi="Segoe UI" w:cs="Segoe UI"/>
          <w:sz w:val="22"/>
          <w:szCs w:val="22"/>
          <w:lang w:eastAsia="ja-JP"/>
        </w:rPr>
      </w:pPr>
    </w:p>
    <w:p w14:paraId="212192F6" w14:textId="77777777" w:rsidR="00271841" w:rsidRPr="001348F5" w:rsidRDefault="00271841" w:rsidP="001348F5">
      <w:pPr>
        <w:pStyle w:val="Heading2"/>
        <w:rPr>
          <w:rFonts w:eastAsia="MS Gothic"/>
          <w:lang w:eastAsia="ja-JP"/>
        </w:rPr>
      </w:pPr>
      <w:r w:rsidRPr="001348F5">
        <w:rPr>
          <w:rFonts w:eastAsia="MS Gothic"/>
          <w:lang w:eastAsia="ja-JP"/>
        </w:rPr>
        <w:t>Gynaecological diseases</w:t>
      </w:r>
    </w:p>
    <w:p w14:paraId="200FA76F" w14:textId="77777777" w:rsidR="00271841" w:rsidRPr="001348F5" w:rsidRDefault="00271841" w:rsidP="001348F5">
      <w:pPr>
        <w:rPr>
          <w:rFonts w:ascii="Segoe UI" w:eastAsia="Segoe UI" w:hAnsi="Segoe UI" w:cs="Segoe UI"/>
          <w:sz w:val="22"/>
          <w:szCs w:val="22"/>
          <w:lang w:eastAsia="ja-JP"/>
        </w:rPr>
      </w:pPr>
      <w:r w:rsidRPr="001348F5">
        <w:rPr>
          <w:lang w:eastAsia="ja-JP"/>
        </w:rPr>
        <w:t xml:space="preserve">Gynaecological diseases, such as endometriosis, polycystic ovary syndrome (PCOS) and uterine fibroids, affect millions of women globally. These conditions can have a profound impact on health and well-being, including their ability to conceive and carry a pregnancy to term </w:t>
      </w:r>
      <w:r w:rsidRPr="001348F5">
        <w:rPr>
          <w:lang w:eastAsia="ja-JP"/>
        </w:rPr>
        <w:fldChar w:fldCharType="begin"/>
      </w:r>
      <w:r w:rsidRPr="001348F5">
        <w:rPr>
          <w:lang w:eastAsia="ja-JP"/>
        </w:rPr>
        <w:instrText xml:space="preserve"> ADDIN EN.CITE &lt;EndNote&gt;&lt;Cite&gt;&lt;Author&gt;Leone Roberti Maggiore&lt;/Author&gt;&lt;Year&gt;2024&lt;/Year&gt;&lt;RecNum&gt;5&lt;/RecNum&gt;&lt;DisplayText&gt;(Leone Roberti Maggiore et al., 2024)&lt;/DisplayText&gt;&lt;record&gt;&lt;rec-number&gt;5&lt;/rec-number&gt;&lt;foreign-keys&gt;&lt;key app="EN" db-id="e0vvxf0wm0aardewstr592fstewr0rr5a592" timestamp="1719562661"&gt;5&lt;/key&gt;&lt;/foreign-keys&gt;&lt;ref-type name="Journal Article"&gt;17&lt;/ref-type&gt;&lt;contributors&gt;&lt;authors&gt;&lt;author&gt;Leone Roberti Maggiore, Umberto&lt;/author&gt;&lt;author&gt;Chiappa, Valentina&lt;/author&gt;&lt;author&gt;Ceccaroni, Marcello&lt;/author&gt;&lt;author&gt;Roviglione, Giovanni&lt;/author&gt;&lt;author&gt;Savelli, Luca&lt;/author&gt;&lt;author&gt;Ferrero, Simone&lt;/author&gt;&lt;author&gt;Raspagliesi, Francesco&lt;/author&gt;&lt;author&gt;Spanò Bascio, Ludovica&lt;/author&gt;&lt;/authors&gt;&lt;/contributors&gt;&lt;titles&gt;&lt;title&gt;Epidemiology of infertility in women with endometriosis&lt;/title&gt;&lt;secondary-title&gt;Best Practice &amp;amp; Research Clinical Obstetrics &amp;amp; Gynaecology&lt;/secondary-title&gt;&lt;/titles&gt;&lt;periodical&gt;&lt;full-title&gt;Best Practice &amp;amp; Research Clinical Obstetrics &amp;amp; Gynaecology&lt;/full-title&gt;&lt;/periodical&gt;&lt;pages&gt;102454&lt;/pages&gt;&lt;volume&gt;92&lt;/volume&gt;&lt;keywords&gt;&lt;keyword&gt;ART&lt;/keyword&gt;&lt;keyword&gt;Endometriosis&lt;/keyword&gt;&lt;keyword&gt;Fertility&lt;/keyword&gt;&lt;keyword&gt;Infertility&lt;/keyword&gt;&lt;keyword&gt;IVF&lt;/keyword&gt;&lt;keyword&gt;Pregnancy&lt;/keyword&gt;&lt;/keywords&gt;&lt;dates&gt;&lt;year&gt;2024&lt;/year&gt;&lt;pub-dates&gt;&lt;date&gt;2024/02/01/&lt;/date&gt;&lt;/pub-dates&gt;&lt;/dates&gt;&lt;isbn&gt;1521-6934&lt;/isbn&gt;&lt;urls&gt;&lt;related-urls&gt;&lt;url&gt;https://www.sciencedirect.com/science/article/pii/S152169342300161X&lt;/url&gt;&lt;/related-urls&gt;&lt;/urls&gt;&lt;electronic-resource-num&gt;https://doi.org/10.1016/j.bpobgyn.2023.102454&lt;/electronic-resource-num&gt;&lt;/record&gt;&lt;/Cite&gt;&lt;/EndNote&gt;</w:instrText>
      </w:r>
      <w:r w:rsidRPr="001348F5">
        <w:rPr>
          <w:lang w:eastAsia="ja-JP"/>
        </w:rPr>
        <w:fldChar w:fldCharType="separate"/>
      </w:r>
      <w:r w:rsidRPr="001348F5">
        <w:rPr>
          <w:lang w:eastAsia="ja-JP"/>
        </w:rPr>
        <w:t>(Leone Roberti Maggiore et al., 2024)</w:t>
      </w:r>
      <w:r w:rsidRPr="001348F5">
        <w:rPr>
          <w:lang w:eastAsia="ja-JP"/>
        </w:rPr>
        <w:fldChar w:fldCharType="end"/>
      </w:r>
      <w:r w:rsidRPr="001348F5">
        <w:rPr>
          <w:rFonts w:ascii="Segoe UI" w:eastAsia="Segoe UI" w:hAnsi="Segoe UI" w:cs="Segoe UI"/>
          <w:sz w:val="22"/>
          <w:szCs w:val="22"/>
          <w:lang w:eastAsia="ja-JP"/>
        </w:rPr>
        <w:t>.</w:t>
      </w:r>
    </w:p>
    <w:p w14:paraId="01A39B85" w14:textId="77777777" w:rsidR="001348F5" w:rsidRPr="001348F5" w:rsidRDefault="001348F5" w:rsidP="001348F5">
      <w:pPr>
        <w:rPr>
          <w:rFonts w:ascii="Segoe UI" w:eastAsia="Segoe UI" w:hAnsi="Segoe UI" w:cs="Segoe UI"/>
          <w:sz w:val="22"/>
          <w:szCs w:val="22"/>
          <w:lang w:eastAsia="ja-JP"/>
        </w:rPr>
      </w:pPr>
    </w:p>
    <w:p w14:paraId="7AA5B31E" w14:textId="654B70FF" w:rsidR="001348F5" w:rsidRPr="001348F5" w:rsidRDefault="001348F5" w:rsidP="001348F5">
      <w:pPr>
        <w:rPr>
          <w:rFonts w:eastAsia="Segoe UI"/>
          <w:lang w:eastAsia="ja-JP"/>
        </w:rPr>
      </w:pPr>
      <w:r w:rsidRPr="001348F5">
        <w:rPr>
          <w:rFonts w:eastAsia="Segoe UI"/>
          <w:lang w:eastAsia="ja-JP"/>
        </w:rPr>
        <w:t xml:space="preserve">Endometriosis affects approximately 176 million women globally, or about 10% of women of reproductive age </w:t>
      </w:r>
      <w:r w:rsidRPr="001348F5">
        <w:rPr>
          <w:rFonts w:eastAsia="Segoe UI"/>
          <w:lang w:eastAsia="ja-JP"/>
        </w:rPr>
        <w:fldChar w:fldCharType="begin">
          <w:fldData xml:space="preserve">PEVuZE5vdGU+PENpdGU+PEF1dGhvcj5WaXpoZWg8L0F1dGhvcj48WWVhcj4yMDIxPC9ZZWFyPjxS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WaXpoZWg8L0F1dGhvcj48WWVhcj4yMDIxPC9ZZWFyPjxS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Vizheh, Muhidin, Behboodi Moghadam, &amp; Zareiyan, 2021)</w:t>
      </w:r>
      <w:r w:rsidRPr="001348F5">
        <w:rPr>
          <w:rFonts w:eastAsia="Segoe UI"/>
          <w:lang w:eastAsia="ja-JP"/>
        </w:rPr>
        <w:fldChar w:fldCharType="end"/>
      </w:r>
      <w:r w:rsidRPr="001348F5">
        <w:rPr>
          <w:rFonts w:eastAsia="Segoe UI"/>
          <w:lang w:eastAsia="ja-JP"/>
        </w:rPr>
        <w:t xml:space="preserve">. It is a chronic and often painful condition in which the endometrium, the tissue that normally lines the inside of the uterus, grows outside the uterus on other organs, such as the ovaries, fallopian tubes, and even the bladder or intestines </w:t>
      </w:r>
      <w:r w:rsidRPr="001348F5">
        <w:rPr>
          <w:rFonts w:eastAsia="Segoe UI"/>
          <w:lang w:eastAsia="ja-JP"/>
        </w:rPr>
        <w:fldChar w:fldCharType="begin">
          <w:fldData xml:space="preserve">PEVuZE5vdGU+PENpdGU+PEF1dGhvcj5CZWNrZXI8L0F1dGhvcj48WWVhcj4yMDIyPC9ZZWFyPjxS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CZWNrZXI8L0F1dGhvcj48WWVhcj4yMDIyPC9ZZWFyPjxS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Becker et al., 2022)</w:t>
      </w:r>
      <w:r w:rsidRPr="001348F5">
        <w:rPr>
          <w:rFonts w:eastAsia="Segoe UI"/>
          <w:lang w:eastAsia="ja-JP"/>
        </w:rPr>
        <w:fldChar w:fldCharType="end"/>
      </w:r>
      <w:r w:rsidRPr="001348F5">
        <w:rPr>
          <w:rFonts w:eastAsia="Segoe UI"/>
          <w:lang w:eastAsia="ja-JP"/>
        </w:rPr>
        <w:t xml:space="preserve">. Endometriosis can cause severe pain, heavy bleeding, and infertility </w:t>
      </w:r>
      <w:r w:rsidRPr="001348F5">
        <w:rPr>
          <w:rFonts w:eastAsia="Segoe UI"/>
          <w:lang w:eastAsia="ja-JP"/>
        </w:rPr>
        <w:fldChar w:fldCharType="begin">
          <w:fldData xml:space="preserve">PEVuZE5vdGU+PENpdGU+PEF1dGhvcj5CZWNrZXI8L0F1dGhvcj48WWVhcj4yMDIyPC9ZZWFyPjxS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CZWNrZXI8L0F1dGhvcj48WWVhcj4yMDIyPC9ZZWFyPjxS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Becker et al., 2022; Leone Roberti Maggiore et al., 2024)</w:t>
      </w:r>
      <w:r w:rsidRPr="001348F5">
        <w:rPr>
          <w:rFonts w:eastAsia="Segoe UI"/>
          <w:lang w:eastAsia="ja-JP"/>
        </w:rPr>
        <w:fldChar w:fldCharType="end"/>
      </w:r>
      <w:r w:rsidRPr="001348F5">
        <w:rPr>
          <w:rFonts w:eastAsia="Segoe UI"/>
          <w:lang w:eastAsia="ja-JP"/>
        </w:rPr>
        <w:t xml:space="preserve">. Polycystic ovary syndrome (PCOS) is estimated to affect 8-13% of women of reproductive age </w:t>
      </w:r>
      <w:r w:rsidRPr="001348F5">
        <w:rPr>
          <w:rFonts w:eastAsia="Segoe UI"/>
          <w:lang w:eastAsia="ja-JP"/>
        </w:rPr>
        <w:fldChar w:fldCharType="begin"/>
      </w:r>
      <w:r w:rsidRPr="001348F5">
        <w:rPr>
          <w:rFonts w:eastAsia="Segoe UI"/>
          <w:lang w:eastAsia="ja-JP"/>
        </w:rPr>
        <w:instrText xml:space="preserve"> ADDIN EN.CITE &lt;EndNote&gt;&lt;Cite&gt;&lt;Author&gt;WHO&lt;/Author&gt;&lt;Year&gt;2023&lt;/Year&gt;&lt;RecNum&gt;21&lt;/RecNum&gt;&lt;DisplayText&gt;(WHO, 2023)&lt;/DisplayText&gt;&lt;record&gt;&lt;rec-number&gt;21&lt;/rec-number&gt;&lt;foreign-keys&gt;&lt;key app="EN" db-id="e0vvxf0wm0aardewstr592fstewr0rr5a592" timestamp="1719564790"&gt;21&lt;/key&gt;&lt;/foreign-keys&gt;&lt;ref-type name="Report"&gt;27&lt;/ref-type&gt;&lt;contributors&gt;&lt;authors&gt;&lt;author&gt;WHO&lt;/author&gt;&lt;/authors&gt;&lt;/contributors&gt;&lt;titles&gt;&lt;title&gt;Polycystic ovary syndrome [fact sheet]&lt;/title&gt;&lt;/titles&gt;&lt;dates&gt;&lt;year&gt;2023&lt;/year&gt;&lt;/dates&gt;&lt;urls&gt;&lt;related-urls&gt;&lt;url&gt;https://www.who.int/news-room/fact-sheets/detail/polycystic-ovary-syndrome&lt;/url&gt;&lt;/related-urls&gt;&lt;/urls&gt;&lt;access-date&gt;28 June 2024&lt;/access-date&gt;&lt;/record&gt;&lt;/Cite&gt;&lt;/EndNote&gt;</w:instrText>
      </w:r>
      <w:r w:rsidRPr="001348F5">
        <w:rPr>
          <w:rFonts w:eastAsia="Segoe UI"/>
          <w:lang w:eastAsia="ja-JP"/>
        </w:rPr>
        <w:fldChar w:fldCharType="separate"/>
      </w:r>
      <w:r w:rsidRPr="001348F5">
        <w:rPr>
          <w:rFonts w:eastAsia="Segoe UI"/>
          <w:noProof/>
          <w:lang w:eastAsia="ja-JP"/>
        </w:rPr>
        <w:t>(WHO, 2023)</w:t>
      </w:r>
      <w:r w:rsidRPr="001348F5">
        <w:rPr>
          <w:rFonts w:eastAsia="Segoe UI"/>
          <w:lang w:eastAsia="ja-JP"/>
        </w:rPr>
        <w:fldChar w:fldCharType="end"/>
      </w:r>
      <w:r w:rsidRPr="001348F5">
        <w:rPr>
          <w:rFonts w:eastAsia="Segoe UI"/>
          <w:lang w:eastAsia="ja-JP"/>
        </w:rPr>
        <w:t xml:space="preserve">. It is characterized by hormonal imbalances, irregular menstrual cycles and the presence of small cysts on the ovaries. PCOS can lead to infertility, as well as an increased risk of metabolic disorders such as type 2 diabetes and cardiovascular disease </w:t>
      </w:r>
      <w:r w:rsidRPr="001348F5">
        <w:rPr>
          <w:rFonts w:eastAsia="Segoe UI"/>
          <w:lang w:eastAsia="ja-JP"/>
        </w:rPr>
        <w:fldChar w:fldCharType="begin">
          <w:fldData xml:space="preserve">PEVuZE5vdGU+PENpdGU+PEF1dGhvcj5NZXJjdXJpPC9BdXRob3I+PFllYXI+MjAyMjwvWWVhcj48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</w:fldData>
        </w:fldChar>
      </w:r>
      <w:r w:rsidR="006F1C8B">
        <w:rPr>
          <w:rFonts w:eastAsia="Segoe UI"/>
          <w:lang w:eastAsia="ja-JP"/>
        </w:rPr>
        <w:instrText xml:space="preserve"> ADDIN EN.CITE </w:instrText>
      </w:r>
      <w:r w:rsidR="006F1C8B">
        <w:rPr>
          <w:rFonts w:eastAsia="Segoe UI"/>
          <w:lang w:eastAsia="ja-JP"/>
        </w:rPr>
        <w:fldChar w:fldCharType="begin">
          <w:fldData xml:space="preserve">PEVuZE5vdGU+PENpdGU+PEF1dGhvcj5NZXJjdXJpPC9BdXRob3I+PFllYXI+MjAyMjwvWWVhcj48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</w:fldData>
        </w:fldChar>
      </w:r>
      <w:r w:rsidR="006F1C8B">
        <w:rPr>
          <w:rFonts w:eastAsia="Segoe UI"/>
          <w:lang w:eastAsia="ja-JP"/>
        </w:rPr>
        <w:instrText xml:space="preserve"> ADDIN EN.CITE.DATA </w:instrText>
      </w:r>
      <w:r w:rsidR="006F1C8B">
        <w:rPr>
          <w:rFonts w:eastAsia="Segoe UI"/>
          <w:lang w:eastAsia="ja-JP"/>
        </w:rPr>
      </w:r>
      <w:r w:rsidR="006F1C8B">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006F1C8B">
        <w:rPr>
          <w:rFonts w:eastAsia="Segoe UI"/>
          <w:noProof/>
          <w:lang w:eastAsia="ja-JP"/>
        </w:rPr>
        <w:t>(Mercuri &amp; Cox, 2022; Helena J. Teede et al., 2023)</w:t>
      </w:r>
      <w:r w:rsidRPr="001348F5">
        <w:rPr>
          <w:rFonts w:eastAsia="Segoe UI"/>
          <w:lang w:eastAsia="ja-JP"/>
        </w:rPr>
        <w:fldChar w:fldCharType="end"/>
      </w:r>
      <w:r w:rsidRPr="001348F5">
        <w:rPr>
          <w:rFonts w:eastAsia="Segoe UI"/>
          <w:lang w:eastAsia="ja-JP"/>
        </w:rPr>
        <w:t xml:space="preserve">. Uterine fibroids are present in up to 68% of women </w:t>
      </w:r>
      <w:r w:rsidRPr="001348F5">
        <w:rPr>
          <w:rFonts w:eastAsia="Segoe UI"/>
          <w:lang w:eastAsia="ja-JP"/>
        </w:rPr>
        <w:fldChar w:fldCharType="begin"/>
      </w:r>
      <w:r w:rsidRPr="001348F5">
        <w:rPr>
          <w:rFonts w:eastAsia="Segoe UI"/>
          <w:lang w:eastAsia="ja-JP"/>
        </w:rPr>
        <w:instrText xml:space="preserve"> ADDIN EN.CITE &lt;EndNote&gt;&lt;Cite&gt;&lt;Author&gt;Stewart&lt;/Author&gt;&lt;Year&gt;2017&lt;/Year&gt;&lt;RecNum&gt;87&lt;/RecNum&gt;&lt;DisplayText&gt;(E. Stewart, Cookson, Gandolfo, &amp;amp; Schulze-Rath, 2017)&lt;/DisplayText&gt;&lt;record&gt;&lt;rec-number&gt;87&lt;/rec-number&gt;&lt;foreign-keys&gt;&lt;key app="EN" db-id="e0vvxf0wm0aardewstr592fstewr0rr5a592" timestamp="1720181401"&gt;87&lt;/key&gt;&lt;/foreign-keys&gt;&lt;ref-type name="Journal Article"&gt;17&lt;/ref-type&gt;&lt;contributors&gt;&lt;authors&gt;&lt;author&gt;Stewart, EA&lt;/author&gt;&lt;author&gt;Cookson, CL&lt;/author&gt;&lt;author&gt;Gandolfo, RA&lt;/author&gt;&lt;author&gt;Schulze-Rath, R&lt;/author&gt;&lt;/authors&gt;&lt;/contributors&gt;&lt;titles&gt;&lt;title&gt;Epidemiology of uterine fibroids: a systematic review&lt;/title&gt;&lt;secondary-title&gt;BJOG: An International Journal of Obstetrics &amp;amp; Gynaecology&lt;/secondary-title&gt;&lt;/titles&gt;&lt;periodical&gt;&lt;full-title&gt;BJOG: An International Journal of Obstetrics &amp;amp; Gynaecology&lt;/full-title&gt;&lt;/periodical&gt;&lt;pages&gt;1501-1512&lt;/pages&gt;&lt;volume&gt;124&lt;/volume&gt;&lt;number&gt;10&lt;/number&gt;&lt;dates&gt;&lt;year&gt;2017&lt;/year&gt;&lt;/dates&gt;&lt;isbn&gt;1470-0328&lt;/isbn&gt;&lt;urls&gt;&lt;related-urls&gt;&lt;url&gt;https://obgyn.onlinelibrary.wiley.com/doi/abs/10.1111/1471-0528.14640&lt;/url&gt;&lt;/related-urls&gt;&lt;/urls&gt;&lt;electronic-resource-num&gt;https://doi.org/10.1111/1471-0528.14640&lt;/electronic-resource-num&gt;&lt;/record&gt;&lt;/Cite&gt;&lt;/EndNote&gt;</w:instrText>
      </w:r>
      <w:r w:rsidRPr="001348F5">
        <w:rPr>
          <w:rFonts w:eastAsia="Segoe UI"/>
          <w:lang w:eastAsia="ja-JP"/>
        </w:rPr>
        <w:fldChar w:fldCharType="separate"/>
      </w:r>
      <w:r w:rsidRPr="001348F5">
        <w:rPr>
          <w:rFonts w:eastAsia="Segoe UI"/>
          <w:noProof/>
          <w:lang w:eastAsia="ja-JP"/>
        </w:rPr>
        <w:t>(E. Stewart, Cookson, Gandolfo, &amp; Schulze-Rath, 2017)</w:t>
      </w:r>
      <w:r w:rsidRPr="001348F5">
        <w:rPr>
          <w:rFonts w:eastAsia="Segoe UI"/>
          <w:lang w:eastAsia="ja-JP"/>
        </w:rPr>
        <w:fldChar w:fldCharType="end"/>
      </w:r>
      <w:r w:rsidRPr="001348F5">
        <w:rPr>
          <w:rFonts w:eastAsia="Segoe UI"/>
          <w:lang w:eastAsia="ja-JP"/>
        </w:rPr>
        <w:t xml:space="preserve">. In approximately 30% of those affected, these </w:t>
      </w:r>
      <w:r w:rsidRPr="001348F5">
        <w:rPr>
          <w:rFonts w:eastAsia="Segoe UI"/>
          <w:lang w:eastAsia="ja-JP"/>
        </w:rPr>
        <w:lastRenderedPageBreak/>
        <w:t xml:space="preserve">benign tumours cause severe symptoms like heavy bleeding, pain and infertility </w:t>
      </w:r>
      <w:r w:rsidRPr="001348F5">
        <w:rPr>
          <w:rFonts w:eastAsia="Segoe UI"/>
          <w:lang w:eastAsia="ja-JP"/>
        </w:rPr>
        <w:fldChar w:fldCharType="begin">
          <w:fldData xml:space="preserve">PEVuZE5vdGU+PENpdGU+PEF1dGhvcj5TdGV3YXJ0PC9BdXRob3I+PFllYXI+MjAxNjwvWWVhcj48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2MDQzPC9wYWdlcz48dm9sdW1lPjI8L3ZvbHVtZT48ZWRpdGlvbj4yMDE2LzA2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TdGV3YXJ0PC9BdXRob3I+PFllYXI+MjAxNjwvWWVhcj48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2MDQzPC9wYWdlcz48dm9sdW1lPjI8L3ZvbHVtZT48ZWRpdGlvbj4yMDE2LzA2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E. A. Stewart et al., 2016)</w:t>
      </w:r>
      <w:r w:rsidRPr="001348F5">
        <w:rPr>
          <w:rFonts w:eastAsia="Segoe UI"/>
          <w:lang w:eastAsia="ja-JP"/>
        </w:rPr>
        <w:fldChar w:fldCharType="end"/>
      </w:r>
      <w:r w:rsidRPr="001348F5">
        <w:rPr>
          <w:rFonts w:eastAsia="Segoe UI"/>
          <w:lang w:eastAsia="ja-JP"/>
        </w:rPr>
        <w:t>.</w:t>
      </w:r>
    </w:p>
    <w:p w14:paraId="09CC006C" w14:textId="77777777" w:rsidR="00271841" w:rsidRPr="001348F5" w:rsidRDefault="00271841" w:rsidP="001348F5">
      <w:pPr>
        <w:rPr>
          <w:rFonts w:eastAsia="Segoe UI"/>
          <w:lang w:eastAsia="ja-JP"/>
        </w:rPr>
      </w:pPr>
    </w:p>
    <w:p w14:paraId="7238ED33" w14:textId="77777777" w:rsidR="00271841" w:rsidRPr="001348F5" w:rsidRDefault="00271841" w:rsidP="001348F5">
      <w:pPr>
        <w:rPr>
          <w:rFonts w:eastAsia="Segoe UI"/>
          <w:lang w:eastAsia="ja-JP"/>
        </w:rPr>
      </w:pPr>
      <w:r w:rsidRPr="001348F5">
        <w:rPr>
          <w:rFonts w:eastAsia="Segoe UI"/>
          <w:lang w:eastAsia="ja-JP"/>
        </w:rPr>
        <w:t xml:space="preserve">Research on gynaecological diseases has historically been underfunded and undervalued, while patient’s complaints have often been overlooked, such as menstrual pain in patients with endometriosis </w:t>
      </w:r>
      <w:r w:rsidRPr="001348F5">
        <w:rPr>
          <w:rFonts w:eastAsia="Segoe UI"/>
          <w:lang w:eastAsia="ja-JP"/>
        </w:rPr>
        <w:fldChar w:fldCharType="begin">
          <w:fldData xml:space="preserve">PEVuZE5vdGU+PENpdGU+PEF1dGhvcj5IdWRzb248L0F1dGhvcj48WWVhcj4yMDIyPC9ZZWFyPjxS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=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IdWRzb248L0F1dGhvcj48WWVhcj4yMDIyPC9ZZWFyPjxS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=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Hudson, 2022; Rice et al., 2020)</w:t>
      </w:r>
      <w:r w:rsidRPr="001348F5">
        <w:rPr>
          <w:rFonts w:eastAsia="Segoe UI"/>
          <w:lang w:eastAsia="ja-JP"/>
        </w:rPr>
        <w:fldChar w:fldCharType="end"/>
      </w:r>
      <w:r w:rsidRPr="001348F5">
        <w:rPr>
          <w:rFonts w:eastAsia="Segoe UI"/>
          <w:lang w:eastAsia="ja-JP"/>
        </w:rPr>
        <w:t xml:space="preserve">. However, in recent years, there has been a growing recognition of the importance of advancing research in female reproductive health. Despite these efforts, there are still significant knowledge gaps that need to be addressed, particularly related to the diagnosis, as well as appropriate treatment and counselling for those affected. </w:t>
      </w:r>
    </w:p>
    <w:p w14:paraId="0CF09FB0" w14:textId="77777777" w:rsidR="00271841" w:rsidRPr="001348F5" w:rsidRDefault="00271841" w:rsidP="001348F5">
      <w:pPr>
        <w:rPr>
          <w:rFonts w:eastAsia="Segoe UI"/>
          <w:lang w:eastAsia="ja-JP"/>
        </w:rPr>
      </w:pPr>
    </w:p>
    <w:p w14:paraId="062AD49E" w14:textId="5C872259" w:rsidR="00271841" w:rsidRPr="001348F5" w:rsidRDefault="00171C3A" w:rsidP="001348F5">
      <w:pPr>
        <w:pStyle w:val="Heading3"/>
      </w:pPr>
      <w:r>
        <w:t xml:space="preserve">Topic </w:t>
      </w:r>
      <w:r w:rsidR="00271841" w:rsidRPr="001348F5">
        <w:t>3</w:t>
      </w:r>
      <w:r>
        <w:t>:</w:t>
      </w:r>
      <w:r w:rsidR="00271841" w:rsidRPr="001348F5">
        <w:t xml:space="preserve"> Increased symptom awareness and early and less invasive methods for diagnosis </w:t>
      </w:r>
    </w:p>
    <w:p w14:paraId="342B7549" w14:textId="77777777" w:rsidR="00271841" w:rsidRPr="001348F5" w:rsidRDefault="00271841" w:rsidP="001348F5">
      <w:pPr>
        <w:rPr>
          <w:rFonts w:eastAsia="Segoe UI"/>
          <w:lang w:eastAsia="ja-JP"/>
        </w:rPr>
      </w:pPr>
      <w:r w:rsidRPr="001348F5">
        <w:rPr>
          <w:rFonts w:eastAsia="Segoe UI"/>
          <w:lang w:eastAsia="ja-JP"/>
        </w:rPr>
        <w:t xml:space="preserve">A big challenge in relation to gynaecological diseases lies in the late diagnosis, often due to non-specific symptoms, a lack of symptom awareness by clinicians and patients, and the invasive nature of traditional diagnostic methods. </w:t>
      </w:r>
    </w:p>
    <w:p w14:paraId="023F3ABB" w14:textId="77777777" w:rsidR="00271841" w:rsidRPr="001348F5" w:rsidRDefault="00271841" w:rsidP="001348F5">
      <w:pPr>
        <w:rPr>
          <w:rFonts w:eastAsia="Segoe UI"/>
          <w:lang w:eastAsia="ja-JP"/>
        </w:rPr>
      </w:pPr>
    </w:p>
    <w:p w14:paraId="4EBCB6CE" w14:textId="7237F6F1" w:rsidR="00271841" w:rsidRPr="001348F5" w:rsidRDefault="00271841" w:rsidP="001348F5">
      <w:pPr>
        <w:rPr>
          <w:rFonts w:eastAsia="Segoe UI"/>
          <w:lang w:eastAsia="ja-JP"/>
        </w:rPr>
      </w:pPr>
      <w:r w:rsidRPr="001348F5">
        <w:rPr>
          <w:rFonts w:eastAsia="Segoe UI"/>
          <w:lang w:eastAsia="ja-JP"/>
        </w:rPr>
        <w:t xml:space="preserve">For PCOS and endometriosis, there is a lack of consensus on the diagnostic criteria, which can lead to misdiagnosis and delayed treatment </w:t>
      </w:r>
      <w:r w:rsidRPr="001348F5">
        <w:rPr>
          <w:rFonts w:eastAsia="Segoe UI"/>
          <w:lang w:eastAsia="ja-JP"/>
        </w:rPr>
        <w:fldChar w:fldCharType="begin">
          <w:fldData xml:space="preserve">PEVuZE5vdGU+PENpdGU+PEF1dGhvcj5LaWNvbmNvPC9BdXRob3I+PFllYXI+MjAyMjwvWWVhcj48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</w:fldData>
        </w:fldChar>
      </w:r>
      <w:r w:rsidR="006F1C8B">
        <w:rPr>
          <w:rFonts w:eastAsia="Segoe UI"/>
          <w:lang w:eastAsia="ja-JP"/>
        </w:rPr>
        <w:instrText xml:space="preserve"> ADDIN EN.CITE </w:instrText>
      </w:r>
      <w:r w:rsidR="006F1C8B">
        <w:rPr>
          <w:rFonts w:eastAsia="Segoe UI"/>
          <w:lang w:eastAsia="ja-JP"/>
        </w:rPr>
        <w:fldChar w:fldCharType="begin">
          <w:fldData xml:space="preserve">PEVuZE5vdGU+PENpdGU+PEF1dGhvcj5LaWNvbmNvPC9BdXRob3I+PFllYXI+MjAyMjwvWWVhcj48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</w:fldData>
        </w:fldChar>
      </w:r>
      <w:r w:rsidR="006F1C8B">
        <w:rPr>
          <w:rFonts w:eastAsia="Segoe UI"/>
          <w:lang w:eastAsia="ja-JP"/>
        </w:rPr>
        <w:instrText xml:space="preserve"> ADDIN EN.CITE.DATA </w:instrText>
      </w:r>
      <w:r w:rsidR="006F1C8B">
        <w:rPr>
          <w:rFonts w:eastAsia="Segoe UI"/>
          <w:lang w:eastAsia="ja-JP"/>
        </w:rPr>
      </w:r>
      <w:r w:rsidR="006F1C8B">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006F1C8B">
        <w:rPr>
          <w:rFonts w:eastAsia="Segoe UI"/>
          <w:noProof/>
          <w:lang w:eastAsia="ja-JP"/>
        </w:rPr>
        <w:t>(Becker et al., 2022; Kiconco et al., 2022; Mercuri &amp; Cox, 2022; Helena J. Teede et al., 2023)</w:t>
      </w:r>
      <w:r w:rsidRPr="001348F5">
        <w:rPr>
          <w:rFonts w:eastAsia="Segoe UI"/>
          <w:lang w:eastAsia="ja-JP"/>
        </w:rPr>
        <w:fldChar w:fldCharType="end"/>
      </w:r>
      <w:r w:rsidRPr="001348F5">
        <w:rPr>
          <w:rFonts w:eastAsia="Segoe UI"/>
          <w:lang w:eastAsia="ja-JP"/>
        </w:rPr>
        <w:t xml:space="preserve">. Current diagnostic practices for gynaecological diseases frequently involve invasive procedures like laparoscopy, which, while accurate, carry risks and discomfort </w:t>
      </w:r>
      <w:r w:rsidRPr="001348F5">
        <w:rPr>
          <w:rFonts w:eastAsia="Segoe UI"/>
          <w:lang w:eastAsia="ja-JP"/>
        </w:rPr>
        <w:fldChar w:fldCharType="begin">
          <w:fldData xml:space="preserve">PEVuZE5vdGU+PENpdGU+PEF1dGhvcj5CZWNrZXI8L0F1dGhvcj48WWVhcj4yMDIyPC9ZZWFyPjxS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CZWNrZXI8L0F1dGhvcj48WWVhcj4yMDIyPC9ZZWFyPjxS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Becker et al., 2022)</w:t>
      </w:r>
      <w:r w:rsidRPr="001348F5">
        <w:rPr>
          <w:rFonts w:eastAsia="Segoe UI"/>
          <w:lang w:eastAsia="ja-JP"/>
        </w:rPr>
        <w:fldChar w:fldCharType="end"/>
      </w:r>
      <w:r w:rsidRPr="001348F5">
        <w:rPr>
          <w:rFonts w:eastAsia="Segoe UI"/>
          <w:lang w:eastAsia="ja-JP"/>
        </w:rPr>
        <w:t xml:space="preserve">. Recent research has focused on developing less invasive, more accessible diagnostic methods. For example, advancements in imaging techniques such as transvaginal ultrasound and MRI have improved non-invasive diagnostic accuracy </w:t>
      </w:r>
      <w:r w:rsidRPr="001348F5">
        <w:rPr>
          <w:rFonts w:eastAsia="Segoe UI"/>
          <w:lang w:eastAsia="ja-JP"/>
        </w:rPr>
        <w:fldChar w:fldCharType="begin">
          <w:fldData xml:space="preserve">PEVuZE5vdGU+PENpdGU+PEF1dGhvcj5Ob3ZlbnRhPC9BdXRob3I+PFllYXI+MjAxOTwvWWVhcj48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=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Ob3ZlbnRhPC9BdXRob3I+PFllYXI+MjAxOTwvWWVhcj48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=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Noventa et al., 2019)</w:t>
      </w:r>
      <w:r w:rsidRPr="001348F5">
        <w:rPr>
          <w:rFonts w:eastAsia="Segoe UI"/>
          <w:lang w:eastAsia="ja-JP"/>
        </w:rPr>
        <w:fldChar w:fldCharType="end"/>
      </w:r>
      <w:r w:rsidRPr="001348F5">
        <w:rPr>
          <w:rFonts w:eastAsia="Segoe UI"/>
          <w:lang w:eastAsia="ja-JP"/>
        </w:rPr>
        <w:t xml:space="preserve">. Additionally, molecular diagnostics, including blood-based biomarkers and genetic testing, are showing promise </w:t>
      </w:r>
      <w:r w:rsidRPr="001348F5">
        <w:rPr>
          <w:rFonts w:eastAsia="Segoe UI"/>
          <w:lang w:eastAsia="ja-JP"/>
        </w:rPr>
        <w:fldChar w:fldCharType="begin"/>
      </w:r>
      <w:r w:rsidRPr="001348F5">
        <w:rPr>
          <w:rFonts w:eastAsia="Segoe UI"/>
          <w:lang w:eastAsia="ja-JP"/>
        </w:rPr>
        <w:instrText xml:space="preserve"> ADDIN EN.CITE &lt;EndNote&gt;&lt;Cite&gt;&lt;Author&gt;Encalada Soto&lt;/Author&gt;&lt;Year&gt;2022&lt;/Year&gt;&lt;RecNum&gt;7&lt;/RecNum&gt;&lt;DisplayText&gt;(Encalada Soto et al., 2022)&lt;/DisplayText&gt;&lt;record&gt;&lt;rec-number&gt;7&lt;/rec-number&gt;&lt;foreign-keys&gt;&lt;key app="EN" db-id="e0vvxf0wm0aardewstr592fstewr0rr5a592" timestamp="1719562798"&gt;7&lt;/key&gt;&lt;/foreign-keys&gt;&lt;ref-type name="Journal Article"&gt;17&lt;/ref-type&gt;&lt;contributors&gt;&lt;authors&gt;&lt;author&gt;Encalada Soto, D.&lt;/author&gt;&lt;author&gt;Rassier, S.&lt;/author&gt;&lt;author&gt;Green, I. C.&lt;/author&gt;&lt;author&gt;Burnett, T.&lt;/author&gt;&lt;author&gt;Khan, Z.&lt;/author&gt;&lt;author&gt;Cope, A.&lt;/author&gt;&lt;/authors&gt;&lt;/contributors&gt;&lt;auth-address&gt;Division of Minimally Invasive Gynecologic Surgery.&amp;#xD;Division of Reproductive Endocrinology, Mayo Clinic, Rochester, Minnesota, USA.&lt;/auth-address&gt;&lt;titles&gt;&lt;title&gt;Endometriosis biomarkers of the disease: an update&lt;/title&gt;&lt;secondary-title&gt;Curr Opin Obstet Gynecol&lt;/secondary-title&gt;&lt;alt-title&gt;Current opinion in obstetrics &amp;amp; gynecology&lt;/alt-title&gt;&lt;/titles&gt;&lt;periodical&gt;&lt;full-title&gt;Curr Opin Obstet Gynecol&lt;/full-title&gt;&lt;abbr-1&gt;Current opinion in obstetrics &amp;amp; gynecology&lt;/abbr-1&gt;&lt;/periodical&gt;&lt;alt-periodical&gt;&lt;full-title&gt;Curr Opin Obstet Gynecol&lt;/full-title&gt;&lt;abbr-1&gt;Current opinion in obstetrics &amp;amp; gynecology&lt;/abbr-1&gt;&lt;/alt-periodical&gt;&lt;pages&gt;210-219&lt;/pages&gt;&lt;volume&gt;34&lt;/volume&gt;&lt;number&gt;4&lt;/number&gt;&lt;edition&gt;2022/07/28&lt;/edition&gt;&lt;keywords&gt;&lt;keyword&gt;Biomarkers&lt;/keyword&gt;&lt;keyword&gt;*Endometriosis/diagnosis&lt;/keyword&gt;&lt;keyword&gt;Female&lt;/keyword&gt;&lt;keyword&gt;Humans&lt;/keyword&gt;&lt;keyword&gt;*MicroRNAs&lt;/keyword&gt;&lt;keyword&gt;Proteomics&lt;/keyword&gt;&lt;keyword&gt;Quality of Life&lt;/keyword&gt;&lt;/keywords&gt;&lt;dates&gt;&lt;year&gt;2022&lt;/year&gt;&lt;pub-dates&gt;&lt;date&gt;Aug 1&lt;/date&gt;&lt;/pub-dates&gt;&lt;/dates&gt;&lt;isbn&gt;1040-872x&lt;/isbn&gt;&lt;accession-num&gt;35895963&lt;/accession-num&gt;&lt;urls&gt;&lt;/urls&gt;&lt;electronic-resource-num&gt;10.1097/gco.0000000000000798&lt;/electronic-resource-num&gt;&lt;remote-database-provider&gt;NLM&lt;/remote-database-provider&gt;&lt;language&gt;eng&lt;/language&gt;&lt;/record&gt;&lt;/Cite&gt;&lt;/EndNote&gt;</w:instrText>
      </w:r>
      <w:r w:rsidRPr="001348F5">
        <w:rPr>
          <w:rFonts w:eastAsia="Segoe UI"/>
          <w:lang w:eastAsia="ja-JP"/>
        </w:rPr>
        <w:fldChar w:fldCharType="separate"/>
      </w:r>
      <w:r w:rsidRPr="001348F5">
        <w:rPr>
          <w:rFonts w:eastAsia="Segoe UI"/>
          <w:noProof/>
          <w:lang w:eastAsia="ja-JP"/>
        </w:rPr>
        <w:t>(Encalada Soto et al., 2022)</w:t>
      </w:r>
      <w:r w:rsidRPr="001348F5">
        <w:rPr>
          <w:rFonts w:eastAsia="Segoe UI"/>
          <w:lang w:eastAsia="ja-JP"/>
        </w:rPr>
        <w:fldChar w:fldCharType="end"/>
      </w:r>
      <w:r w:rsidRPr="001348F5">
        <w:rPr>
          <w:rFonts w:eastAsia="Segoe UI"/>
          <w:lang w:eastAsia="ja-JP"/>
        </w:rPr>
        <w:t xml:space="preserve">. Artificial </w:t>
      </w:r>
      <w:r w:rsidRPr="001348F5">
        <w:rPr>
          <w:rFonts w:eastAsia="Segoe UI"/>
          <w:lang w:eastAsia="ja-JP"/>
        </w:rPr>
        <w:lastRenderedPageBreak/>
        <w:t xml:space="preserve">intelligence (AI) is increasingly being integrated into these diagnostic methods, with the aim to enhance the accuracy and efficiency of disease detection. AI algorithms can analyse vast amounts of imaging data quickly, identifying patterns that can facilitate diagnosis and predict the prognosis </w:t>
      </w:r>
      <w:r w:rsidRPr="001348F5">
        <w:rPr>
          <w:rFonts w:eastAsia="Segoe UI"/>
          <w:lang w:eastAsia="ja-JP"/>
        </w:rPr>
        <w:fldChar w:fldCharType="begin">
          <w:fldData xml:space="preserve">PEVuZE5vdGU+PENpdGU+PEF1dGhvcj5BdmVyeTwvQXV0aG9yPjxZZWFyPjIwMjQ8L1llYXI+PFJl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=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BdmVyeTwvQXV0aG9yPjxZZWFyPjIwMjQ8L1llYXI+PFJl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=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Avery et al., 2024)</w:t>
      </w:r>
      <w:r w:rsidRPr="001348F5">
        <w:rPr>
          <w:rFonts w:eastAsia="Segoe UI"/>
          <w:lang w:eastAsia="ja-JP"/>
        </w:rPr>
        <w:fldChar w:fldCharType="end"/>
      </w:r>
      <w:r w:rsidRPr="001348F5">
        <w:rPr>
          <w:rFonts w:eastAsia="Segoe UI"/>
          <w:lang w:eastAsia="ja-JP"/>
        </w:rPr>
        <w:t xml:space="preserve">. </w:t>
      </w:r>
    </w:p>
    <w:p w14:paraId="38BDD062" w14:textId="77777777" w:rsidR="00271841" w:rsidRPr="001348F5" w:rsidRDefault="00271841" w:rsidP="001348F5">
      <w:pPr>
        <w:rPr>
          <w:rFonts w:eastAsia="Segoe UI"/>
          <w:lang w:eastAsia="ja-JP"/>
        </w:rPr>
      </w:pPr>
    </w:p>
    <w:p w14:paraId="64F01E62" w14:textId="77777777" w:rsidR="00271841" w:rsidRPr="001348F5" w:rsidRDefault="00271841" w:rsidP="001348F5">
      <w:pPr>
        <w:rPr>
          <w:rFonts w:eastAsia="Segoe UI"/>
          <w:lang w:eastAsia="ja-JP"/>
        </w:rPr>
      </w:pPr>
      <w:r w:rsidRPr="001348F5">
        <w:rPr>
          <w:rFonts w:eastAsia="Segoe UI"/>
          <w:lang w:eastAsia="ja-JP"/>
        </w:rPr>
        <w:t xml:space="preserve">Continued research into non-invasive diagnostic methods holds significant potential to transform the management of gynaecological diseases. Earlier and more specific diagnosis could support the development of more personalized treatment plans, improve disease outcomes, reduce the need for more invasive procedures, and enhance patients' reproductive outcomes and quality of life. </w:t>
      </w:r>
    </w:p>
    <w:p w14:paraId="6ACA8D2F" w14:textId="77777777" w:rsidR="00271841" w:rsidRPr="001348F5" w:rsidRDefault="00271841" w:rsidP="001348F5">
      <w:pPr>
        <w:rPr>
          <w:rFonts w:eastAsia="Segoe UI"/>
          <w:lang w:eastAsia="ja-JP"/>
        </w:rPr>
      </w:pPr>
    </w:p>
    <w:p w14:paraId="77974061" w14:textId="77777777" w:rsidR="00271841" w:rsidRPr="001348F5" w:rsidRDefault="00271841" w:rsidP="001348F5">
      <w:pPr>
        <w:rPr>
          <w:rFonts w:eastAsia="Segoe UI"/>
          <w:b/>
          <w:bCs/>
          <w:lang w:eastAsia="ja-JP"/>
        </w:rPr>
      </w:pPr>
      <w:r w:rsidRPr="001348F5">
        <w:rPr>
          <w:rFonts w:eastAsia="Segoe UI"/>
          <w:b/>
          <w:bCs/>
          <w:lang w:eastAsia="ja-JP"/>
        </w:rPr>
        <w:t>Specific recommendations include:</w:t>
      </w:r>
    </w:p>
    <w:p w14:paraId="008DB045" w14:textId="77777777" w:rsidR="00271841" w:rsidRPr="001348F5" w:rsidRDefault="00271841" w:rsidP="00614B00">
      <w:pPr>
        <w:pStyle w:val="ListParagraph"/>
        <w:numPr>
          <w:ilvl w:val="0"/>
          <w:numId w:val="3"/>
        </w:numPr>
        <w:rPr>
          <w:rFonts w:eastAsia="Segoe UI"/>
          <w:lang w:eastAsia="ja-JP"/>
        </w:rPr>
      </w:pPr>
      <w:r w:rsidRPr="001348F5">
        <w:rPr>
          <w:rFonts w:eastAsia="Segoe UI"/>
          <w:lang w:eastAsia="ja-JP"/>
        </w:rPr>
        <w:t xml:space="preserve">Developing population-level awareness and educational initiatives about symptoms associated with PCOS and endometriosis and other associated gynaecological diseases (e.g., Severe Period Pain), including within medical training, and developing tools for symptom tracking and reporting, to ensure timely healthcare seeking, recognition of symptoms, and referral processes for diagnosis and care. </w:t>
      </w:r>
    </w:p>
    <w:p w14:paraId="56AFF140" w14:textId="77777777" w:rsidR="00271841" w:rsidRPr="001348F5" w:rsidRDefault="00271841" w:rsidP="00614B00">
      <w:pPr>
        <w:pStyle w:val="ListParagraph"/>
        <w:numPr>
          <w:ilvl w:val="0"/>
          <w:numId w:val="3"/>
        </w:numPr>
        <w:rPr>
          <w:rFonts w:eastAsia="Segoe UI"/>
          <w:lang w:eastAsia="ja-JP"/>
        </w:rPr>
      </w:pPr>
      <w:r w:rsidRPr="001348F5">
        <w:rPr>
          <w:rFonts w:eastAsia="Segoe UI"/>
          <w:lang w:eastAsia="ja-JP"/>
        </w:rPr>
        <w:t>Developing minimally invasive methods for early and accurate diagnosis through refined imaging technologies, advanced biomarker identification, genetic profiling, and AI integration to enable earlier intervention.</w:t>
      </w:r>
    </w:p>
    <w:p w14:paraId="36C70835" w14:textId="77777777" w:rsidR="00271841" w:rsidRPr="001348F5" w:rsidRDefault="00271841" w:rsidP="00614B00">
      <w:pPr>
        <w:pStyle w:val="ListParagraph"/>
        <w:numPr>
          <w:ilvl w:val="0"/>
          <w:numId w:val="3"/>
        </w:numPr>
        <w:rPr>
          <w:rFonts w:eastAsia="Segoe UI"/>
          <w:lang w:eastAsia="ja-JP"/>
        </w:rPr>
      </w:pPr>
      <w:r w:rsidRPr="001348F5">
        <w:rPr>
          <w:rFonts w:eastAsia="Segoe UI"/>
          <w:lang w:eastAsia="ja-JP"/>
        </w:rPr>
        <w:t xml:space="preserve">Creating deeper understanding of disease characteristics through radiomics, the extraction of large amounts of features from radiographic medical images using data-characterization algorithms. </w:t>
      </w:r>
    </w:p>
    <w:p w14:paraId="0C92A409" w14:textId="77777777" w:rsidR="00271841" w:rsidRPr="001348F5" w:rsidRDefault="00271841" w:rsidP="001348F5">
      <w:pPr>
        <w:rPr>
          <w:rFonts w:eastAsia="Segoe UI"/>
          <w:lang w:eastAsia="ja-JP"/>
        </w:rPr>
      </w:pPr>
    </w:p>
    <w:p w14:paraId="70ABAB62" w14:textId="207CEBED" w:rsidR="00271841" w:rsidRPr="001348F5" w:rsidRDefault="00171C3A" w:rsidP="001348F5">
      <w:pPr>
        <w:pStyle w:val="Heading3"/>
      </w:pPr>
      <w:r>
        <w:t xml:space="preserve">Topic </w:t>
      </w:r>
      <w:r w:rsidR="00271841" w:rsidRPr="001348F5">
        <w:t>4</w:t>
      </w:r>
      <w:r>
        <w:t>:</w:t>
      </w:r>
      <w:r w:rsidR="00271841" w:rsidRPr="001348F5">
        <w:t xml:space="preserve"> Tailored treatments and supportive care to improve the quality of life of patients </w:t>
      </w:r>
    </w:p>
    <w:p w14:paraId="04DABEB3" w14:textId="77777777" w:rsidR="00271841" w:rsidRPr="001348F5" w:rsidRDefault="00271841" w:rsidP="001348F5">
      <w:pPr>
        <w:rPr>
          <w:rFonts w:eastAsia="Segoe UI"/>
          <w:lang w:eastAsia="ja-JP"/>
        </w:rPr>
      </w:pPr>
      <w:r w:rsidRPr="001348F5">
        <w:rPr>
          <w:rFonts w:eastAsia="Segoe UI"/>
          <w:lang w:eastAsia="ja-JP"/>
        </w:rPr>
        <w:lastRenderedPageBreak/>
        <w:t xml:space="preserve">Even if detected early, gynaecological diseases can have a significant impact on well-being, due to barriers in access to care and a current lack of appropriate treatment methods. Also, there is a need to improve obstetric and perinatal care in people with these conditions, since their pregnancies can be high-risk pregnancies. By prioritizing research in these areas, the overall management of gynaecological diseases can be improved, and the chances of having a child can be enhanced for those affected. This will not only improve the health and well-being of individuals, but also have broader societal benefits, such as reducing the economic burden of these conditions and promoting gender equality </w:t>
      </w:r>
      <w:r w:rsidRPr="001348F5">
        <w:rPr>
          <w:rFonts w:eastAsia="Segoe UI"/>
          <w:lang w:eastAsia="ja-JP"/>
        </w:rPr>
        <w:fldChar w:fldCharType="begin">
          <w:fldData xml:space="preserve">PEVuZE5vdGU+PENpdGU+PEF1dGhvcj5XSE88L0F1dGhvcj48WWVhcj4yMDIzPC9ZZWFyPjxSZWNO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</w:fldData>
        </w:fldChar>
      </w:r>
      <w:r w:rsidRPr="001348F5">
        <w:rPr>
          <w:rFonts w:eastAsia="Segoe UI"/>
          <w:lang w:eastAsia="ja-JP"/>
        </w:rPr>
        <w:instrText xml:space="preserve"> ADDIN EN.CITE </w:instrText>
      </w:r>
      <w:r w:rsidRPr="001348F5">
        <w:rPr>
          <w:rFonts w:eastAsia="Segoe UI"/>
          <w:lang w:eastAsia="ja-JP"/>
        </w:rPr>
        <w:fldChar w:fldCharType="begin">
          <w:fldData xml:space="preserve">PEVuZE5vdGU+PENpdGU+PEF1dGhvcj5XSE88L0F1dGhvcj48WWVhcj4yMDIzPC9ZZWFyPjxSZWNO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</w:fldData>
        </w:fldChar>
      </w:r>
      <w:r w:rsidRPr="001348F5">
        <w:rPr>
          <w:rFonts w:eastAsia="Segoe UI"/>
          <w:lang w:eastAsia="ja-JP"/>
        </w:rPr>
        <w:instrText xml:space="preserve"> ADDIN EN.CITE.DATA </w:instrText>
      </w:r>
      <w:r w:rsidRPr="001348F5">
        <w:rPr>
          <w:rFonts w:eastAsia="Segoe UI"/>
          <w:lang w:eastAsia="ja-JP"/>
        </w:rPr>
      </w:r>
      <w:r w:rsidRPr="001348F5">
        <w:rPr>
          <w:rFonts w:eastAsia="Segoe UI"/>
          <w:lang w:eastAsia="ja-JP"/>
        </w:rPr>
        <w:fldChar w:fldCharType="end"/>
      </w:r>
      <w:r w:rsidRPr="001348F5">
        <w:rPr>
          <w:rFonts w:eastAsia="Segoe UI"/>
          <w:lang w:eastAsia="ja-JP"/>
        </w:rPr>
      </w:r>
      <w:r w:rsidRPr="001348F5">
        <w:rPr>
          <w:rFonts w:eastAsia="Segoe UI"/>
          <w:lang w:eastAsia="ja-JP"/>
        </w:rPr>
        <w:fldChar w:fldCharType="separate"/>
      </w:r>
      <w:r w:rsidRPr="001348F5">
        <w:rPr>
          <w:rFonts w:eastAsia="Segoe UI"/>
          <w:noProof/>
          <w:lang w:eastAsia="ja-JP"/>
        </w:rPr>
        <w:t>(Kiconco et al., 2022; Mercuri &amp; Cox, 2022; Vizheh et al., 2021; WHO, 2023)</w:t>
      </w:r>
      <w:r w:rsidRPr="001348F5">
        <w:rPr>
          <w:rFonts w:eastAsia="Segoe UI"/>
          <w:lang w:eastAsia="ja-JP"/>
        </w:rPr>
        <w:fldChar w:fldCharType="end"/>
      </w:r>
      <w:r w:rsidRPr="001348F5">
        <w:rPr>
          <w:rFonts w:eastAsia="Segoe UI"/>
          <w:lang w:eastAsia="ja-JP"/>
        </w:rPr>
        <w:t>.</w:t>
      </w:r>
    </w:p>
    <w:p w14:paraId="56D28250" w14:textId="77777777" w:rsidR="00271841" w:rsidRPr="001348F5" w:rsidRDefault="00271841" w:rsidP="001348F5">
      <w:pPr>
        <w:rPr>
          <w:rFonts w:eastAsia="Segoe UI"/>
          <w:lang w:eastAsia="ja-JP"/>
        </w:rPr>
      </w:pPr>
    </w:p>
    <w:p w14:paraId="64DE141F" w14:textId="77777777" w:rsidR="00271841" w:rsidRPr="001348F5" w:rsidRDefault="00271841" w:rsidP="001348F5">
      <w:pPr>
        <w:rPr>
          <w:rFonts w:eastAsia="Segoe UI"/>
          <w:lang w:eastAsia="ja-JP"/>
        </w:rPr>
      </w:pPr>
      <w:r w:rsidRPr="001348F5">
        <w:rPr>
          <w:rFonts w:eastAsia="Segoe UI"/>
          <w:b/>
          <w:bCs/>
          <w:lang w:eastAsia="ja-JP"/>
        </w:rPr>
        <w:t>Specific recommendations include:</w:t>
      </w:r>
    </w:p>
    <w:p w14:paraId="36B6DA08"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Developing strategies to improve access to healthcare for all those affected by gynaecological diseases, particularly in low-resource settings, and reducing stigma and discrimination, including by identifying and addressing factors associated with disparities in access to reproductive healthcare.</w:t>
      </w:r>
    </w:p>
    <w:p w14:paraId="1FD7268C"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Developing new treatments: Investigating new pharmacological and non-pharmacological interventions to manage the symptoms of PCOS and endometriosis, and to maximise fertility potential.</w:t>
      </w:r>
    </w:p>
    <w:p w14:paraId="1BEE80D5"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 xml:space="preserve">Making use of augmented reality (AR) to assist surgeons in planning and performing minimally invasive surgeries with higher precision. </w:t>
      </w:r>
    </w:p>
    <w:p w14:paraId="27D13928" w14:textId="77777777" w:rsidR="00271841" w:rsidRPr="001348F5" w:rsidRDefault="00271841" w:rsidP="00614B00">
      <w:pPr>
        <w:pStyle w:val="ListParagraph"/>
        <w:numPr>
          <w:ilvl w:val="0"/>
          <w:numId w:val="4"/>
        </w:numPr>
        <w:rPr>
          <w:rFonts w:eastAsia="Segoe UI"/>
          <w:lang w:eastAsia="ja-JP"/>
        </w:rPr>
      </w:pPr>
      <w:r w:rsidRPr="2998D30A">
        <w:rPr>
          <w:rFonts w:eastAsia="Segoe UI"/>
          <w:lang w:eastAsia="ja-JP"/>
        </w:rPr>
        <w:t>Studying how the size, number, and location of fibroids affect IVF outcomes, and developing tools to integrate these factors in treatment decisions.</w:t>
      </w:r>
    </w:p>
    <w:p w14:paraId="208A7BD7"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Determining the optimal timing and type of surgical intervention for fibroids in the context of IVF, as well as the long-term outcomes of these surgeries.</w:t>
      </w:r>
    </w:p>
    <w:p w14:paraId="7BBDA571"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lastRenderedPageBreak/>
        <w:t>Investigating non-surgical treatment options of fibroids (e.g., medical management, lifestyle changes) and their impact on IVF treatment outcomes.</w:t>
      </w:r>
    </w:p>
    <w:p w14:paraId="3580E50D"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Conducting research on the genetic, immunological, hormonal, and environmental factors that contribute to the development of PCOS and endometriosis, in order to develop more targeted and effective interventions.</w:t>
      </w:r>
    </w:p>
    <w:p w14:paraId="2CDFE716"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Developing resources for self-management of chronic gynaecological conditions, to promote symptom management and quality of life, and prevent infertility.</w:t>
      </w:r>
    </w:p>
    <w:p w14:paraId="24B0F5C9" w14:textId="77777777" w:rsidR="00271841" w:rsidRPr="001348F5" w:rsidRDefault="00271841" w:rsidP="00614B00">
      <w:pPr>
        <w:pStyle w:val="ListParagraph"/>
        <w:numPr>
          <w:ilvl w:val="0"/>
          <w:numId w:val="4"/>
        </w:numPr>
        <w:rPr>
          <w:rFonts w:eastAsia="Segoe UI"/>
          <w:lang w:eastAsia="ja-JP"/>
        </w:rPr>
      </w:pPr>
      <w:r w:rsidRPr="001348F5">
        <w:rPr>
          <w:rFonts w:eastAsia="Segoe UI"/>
          <w:lang w:eastAsia="ja-JP"/>
        </w:rPr>
        <w:t xml:space="preserve">Improving preconception, obstetric and perinatal care for people affected by gynaecological diseases. Preconception conditions should be diagnosed and treated. Pregnant individuals with gynaecological diseases should be informed about the risks and the obstetric care should be intensified. </w:t>
      </w:r>
    </w:p>
    <w:p w14:paraId="33D1DBBD" w14:textId="77777777" w:rsidR="00271841" w:rsidRPr="00271841" w:rsidRDefault="00271841" w:rsidP="00271841">
      <w:pPr>
        <w:spacing w:line="279" w:lineRule="auto"/>
        <w:rPr>
          <w:rFonts w:ascii="Segoe UI" w:eastAsia="Segoe UI" w:hAnsi="Segoe UI" w:cs="Segoe UI"/>
          <w:sz w:val="22"/>
          <w:szCs w:val="22"/>
          <w:lang w:eastAsia="ja-JP"/>
        </w:rPr>
      </w:pPr>
    </w:p>
    <w:p w14:paraId="14E7B296" w14:textId="77777777" w:rsidR="00271841" w:rsidRPr="00271841" w:rsidRDefault="00271841" w:rsidP="00C53994">
      <w:pPr>
        <w:pStyle w:val="Heading2"/>
        <w:rPr>
          <w:rFonts w:eastAsia="MS Gothic"/>
          <w:lang w:eastAsia="ja-JP"/>
        </w:rPr>
      </w:pPr>
      <w:r w:rsidRPr="00271841">
        <w:rPr>
          <w:rFonts w:eastAsia="MS Gothic"/>
          <w:lang w:eastAsia="ja-JP"/>
        </w:rPr>
        <w:t>Male infertility</w:t>
      </w:r>
    </w:p>
    <w:p w14:paraId="17BADE90" w14:textId="77777777" w:rsidR="00271841" w:rsidRPr="00271841" w:rsidRDefault="00271841" w:rsidP="00C53994">
      <w:pPr>
        <w:rPr>
          <w:rFonts w:eastAsia="Segoe UI"/>
          <w:lang w:eastAsia="ja-JP"/>
        </w:rPr>
      </w:pPr>
      <w:r w:rsidRPr="00271841">
        <w:rPr>
          <w:rFonts w:eastAsia="Segoe UI"/>
          <w:lang w:eastAsia="ja-JP"/>
        </w:rPr>
        <w:t xml:space="preserve">Male infertility affects at least 7% of men globally and contributes to infertility in at least half of all couples struggling to conceive. A systematic review and meta-analysis from 2023 found that overall sperm count declined by half between 1973 and 2018, giving rise to the concern that cases of male infertility may become even more frequent in the future </w:t>
      </w:r>
      <w:r w:rsidRPr="00271841">
        <w:rPr>
          <w:rFonts w:eastAsia="Segoe UI"/>
          <w:lang w:eastAsia="ja-JP"/>
        </w:rPr>
        <w:fldChar w:fldCharType="begin">
          <w:fldData xml:space="preserve">PEVuZE5vdGU+PENpdGU+PEF1dGhvcj5MZXZpbmU8L0F1dGhvcj48WWVhcj4yMDIzPC9ZZWFyPjxS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MZXZpbmU8L0F1dGhvcj48WWVhcj4yMDIzPC9ZZWFyPjxS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Levine et al., 2023)</w:t>
      </w:r>
      <w:r w:rsidRPr="00271841">
        <w:rPr>
          <w:rFonts w:eastAsia="Segoe UI"/>
          <w:lang w:eastAsia="ja-JP"/>
        </w:rPr>
        <w:fldChar w:fldCharType="end"/>
      </w:r>
      <w:r w:rsidRPr="00271841">
        <w:rPr>
          <w:rFonts w:eastAsia="Segoe UI"/>
          <w:lang w:eastAsia="ja-JP"/>
        </w:rPr>
        <w:t xml:space="preserve">. </w:t>
      </w:r>
    </w:p>
    <w:p w14:paraId="76F90B62" w14:textId="77777777" w:rsidR="00271841" w:rsidRPr="00271841" w:rsidRDefault="00271841" w:rsidP="00C53994">
      <w:pPr>
        <w:rPr>
          <w:rFonts w:eastAsia="Segoe UI"/>
          <w:lang w:eastAsia="ja-JP"/>
        </w:rPr>
      </w:pPr>
    </w:p>
    <w:p w14:paraId="4B369CF8" w14:textId="77777777" w:rsidR="00271841" w:rsidRPr="00271841" w:rsidRDefault="00271841" w:rsidP="00C53994">
      <w:pPr>
        <w:rPr>
          <w:rFonts w:eastAsia="Segoe UI"/>
          <w:lang w:eastAsia="ja-JP"/>
        </w:rPr>
      </w:pPr>
      <w:r w:rsidRPr="00271841">
        <w:rPr>
          <w:rFonts w:eastAsia="Segoe UI"/>
          <w:lang w:eastAsia="ja-JP"/>
        </w:rPr>
        <w:t xml:space="preserve">Male infertility is often linked to genetic factors or to medical conditions such as urogenital anomalies, endocrine disorders, impaired spermatogenesis, infections, and sexual dysfunction. Additionally, lifestyle choices, environmental exposures -particularly to chemicals- and underlying health conditions and their treatments play significant roles </w:t>
      </w:r>
      <w:r w:rsidRPr="00271841">
        <w:rPr>
          <w:rFonts w:eastAsia="Segoe UI"/>
          <w:lang w:eastAsia="ja-JP"/>
        </w:rPr>
        <w:fldChar w:fldCharType="begin"/>
      </w:r>
      <w:r w:rsidRPr="00271841">
        <w:rPr>
          <w:rFonts w:eastAsia="Segoe UI"/>
          <w:lang w:eastAsia="ja-JP"/>
        </w:rPr>
        <w:instrText xml:space="preserve"> ADDIN EN.CITE &lt;EndNote&gt;&lt;Cite&gt;&lt;Author&gt;ESHRE&lt;/Author&gt;&lt;Year&gt;2024&lt;/Year&gt;&lt;RecNum&gt;100&lt;/RecNum&gt;&lt;DisplayText&gt;(ESHRE, 2024)&lt;/DisplayText&gt;&lt;record&gt;&lt;rec-number&gt;100&lt;/rec-number&gt;&lt;foreign-keys&gt;&lt;key app="EN" db-id="e0vvxf0wm0aardewstr592fstewr0rr5a592" timestamp="1730714044"&gt;100&lt;/key&gt;&lt;/foreign-keys&gt;&lt;ref-type name="Journal Article"&gt;17&lt;/ref-type&gt;&lt;contributors&gt;&lt;authors&gt;&lt;author&gt;ESHRE&lt;/author&gt;&lt;/authors&gt;&lt;/contributors&gt;&lt;titles&gt;&lt;title&gt;Factsheet on environmental exposure and male reproductive health&lt;/title&gt;&lt;/titles&gt;&lt;dates&gt;&lt;year&gt;2024&lt;/year&gt;&lt;/dates&gt;&lt;urls&gt;&lt;related-urls&gt;&lt;url&gt;https://www.eshre.eu/Press-Room/Resources/Fact-sheets&lt;/url&gt;&lt;/related-urls&gt;&lt;/urls&gt;&lt;/record&gt;&lt;/Cite&gt;&lt;/EndNote&gt;</w:instrText>
      </w:r>
      <w:r w:rsidRPr="00271841">
        <w:rPr>
          <w:rFonts w:eastAsia="Segoe UI"/>
          <w:lang w:eastAsia="ja-JP"/>
        </w:rPr>
        <w:fldChar w:fldCharType="separate"/>
      </w:r>
      <w:r w:rsidRPr="00271841">
        <w:rPr>
          <w:rFonts w:eastAsia="Segoe UI"/>
          <w:noProof/>
          <w:lang w:eastAsia="ja-JP"/>
        </w:rPr>
        <w:t>(ESHRE, 2024)</w:t>
      </w:r>
      <w:r w:rsidRPr="00271841">
        <w:rPr>
          <w:rFonts w:eastAsia="Segoe UI"/>
          <w:lang w:eastAsia="ja-JP"/>
        </w:rPr>
        <w:fldChar w:fldCharType="end"/>
      </w:r>
      <w:r w:rsidRPr="00271841">
        <w:rPr>
          <w:rFonts w:eastAsia="Segoe UI"/>
          <w:lang w:eastAsia="ja-JP"/>
        </w:rPr>
        <w:t xml:space="preserve">. However, there is limited knowledge regarding the specific impact of lifestyle (e.g., diet, smoking, alcohol consumption), environmental (e.g. pollutants and endocrine-disrupting chemicals) and pharmaceutical factors (e.g. chemotherapy, immunotherapy, others </w:t>
      </w:r>
      <w:r w:rsidRPr="00271841">
        <w:rPr>
          <w:rFonts w:eastAsia="Segoe UI"/>
          <w:lang w:eastAsia="ja-JP"/>
        </w:rPr>
        <w:lastRenderedPageBreak/>
        <w:t>pharmaceutical genotoxic drugs) on male fertility, and whether these factors have cumulative effects.</w:t>
      </w:r>
    </w:p>
    <w:p w14:paraId="0930C55E" w14:textId="77777777" w:rsidR="00271841" w:rsidRPr="00271841" w:rsidRDefault="00271841" w:rsidP="00C53994">
      <w:pPr>
        <w:rPr>
          <w:rFonts w:eastAsia="Segoe UI"/>
          <w:lang w:eastAsia="ja-JP"/>
        </w:rPr>
      </w:pPr>
    </w:p>
    <w:p w14:paraId="2F105083" w14:textId="69D8FD77" w:rsidR="00271841" w:rsidRPr="00271841" w:rsidRDefault="00271841" w:rsidP="00C53994">
      <w:pPr>
        <w:rPr>
          <w:rFonts w:eastAsia="Segoe UI"/>
          <w:lang w:eastAsia="ja-JP"/>
        </w:rPr>
      </w:pPr>
      <w:r w:rsidRPr="00271841">
        <w:rPr>
          <w:rFonts w:eastAsia="Segoe UI"/>
          <w:lang w:eastAsia="ja-JP"/>
        </w:rPr>
        <w:t xml:space="preserve">Historically, male fertility has been conflated with sperm count, but experts consider this is only one component of conception. Evidence now demonstrates that events such as miscarriage </w:t>
      </w:r>
      <w:r w:rsidRPr="00271841">
        <w:rPr>
          <w:rFonts w:eastAsia="Segoe UI"/>
          <w:lang w:eastAsia="ja-JP"/>
        </w:rPr>
        <w:fldChar w:fldCharType="begin">
          <w:fldData xml:space="preserve">PEVuZE5vdGU+PENpdGU+PEF1dGhvcj5XZXN0PC9BdXRob3I+PFllYXI+MjAyMjwvWWVhcj48UmVj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XZXN0PC9BdXRob3I+PFllYXI+MjAyMjwvWWVhcj48UmVj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West et al., 2022)</w:t>
      </w:r>
      <w:r w:rsidRPr="00271841">
        <w:rPr>
          <w:rFonts w:eastAsia="Segoe UI"/>
          <w:lang w:eastAsia="ja-JP"/>
        </w:rPr>
        <w:fldChar w:fldCharType="end"/>
      </w:r>
      <w:r w:rsidRPr="00271841">
        <w:rPr>
          <w:rFonts w:eastAsia="Segoe UI"/>
          <w:lang w:eastAsia="ja-JP"/>
        </w:rPr>
        <w:t xml:space="preserve">, child health after delivery, and conditions such as autism can be linked to paternal factors and sperm quality more than previously expected </w:t>
      </w:r>
      <w:r w:rsidRPr="00271841">
        <w:rPr>
          <w:rFonts w:eastAsia="Segoe UI"/>
          <w:lang w:eastAsia="ja-JP"/>
        </w:rPr>
        <w:fldChar w:fldCharType="begin">
          <w:fldData xml:space="preserve">PEVuZE5vdGU+PENpdGU+PEF1dGhvcj5GZWluYmVyZzwvQXV0aG9yPjxZZWFyPjIwMTU8L1llYXI+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OTktMjEw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GZWluYmVyZzwvQXV0aG9yPjxZZWFyPjIwMTU8L1llYXI+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OTktMjEw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Feinberg et al., 2015)</w:t>
      </w:r>
      <w:r w:rsidRPr="00271841">
        <w:rPr>
          <w:rFonts w:eastAsia="Segoe UI"/>
          <w:lang w:eastAsia="ja-JP"/>
        </w:rPr>
        <w:fldChar w:fldCharType="end"/>
      </w:r>
      <w:r w:rsidRPr="00271841">
        <w:rPr>
          <w:rFonts w:eastAsia="Segoe UI"/>
          <w:lang w:eastAsia="ja-JP"/>
        </w:rPr>
        <w:t>. This creates a new scenario where societally</w:t>
      </w:r>
      <w:r w:rsidR="00E7081C">
        <w:rPr>
          <w:rFonts w:eastAsia="Segoe UI"/>
          <w:lang w:eastAsia="ja-JP"/>
        </w:rPr>
        <w:t>,</w:t>
      </w:r>
      <w:r w:rsidRPr="00271841">
        <w:rPr>
          <w:rFonts w:eastAsia="Segoe UI"/>
          <w:lang w:eastAsia="ja-JP"/>
        </w:rPr>
        <w:t xml:space="preserve"> the question is not just one of whether a male person can contribute to conception itself, but also the steps that can be taken to improve the sperm quality or selection for the benefit of offspring health. Beyond fertility, sperm quality may be a marker for general health; recent research suggests associations between (in)fertility and risk of cancer, cardiometabolic disease, and even </w:t>
      </w:r>
      <w:r w:rsidR="0F8C1EDD" w:rsidRPr="00271841">
        <w:rPr>
          <w:rFonts w:eastAsia="Segoe UI"/>
          <w:lang w:eastAsia="ja-JP"/>
        </w:rPr>
        <w:t>early</w:t>
      </w:r>
      <w:r w:rsidRPr="00271841">
        <w:rPr>
          <w:rFonts w:eastAsia="Segoe UI"/>
          <w:lang w:eastAsia="ja-JP"/>
        </w:rPr>
        <w:t xml:space="preserve"> mortality </w:t>
      </w:r>
      <w:r w:rsidRPr="00271841">
        <w:rPr>
          <w:rFonts w:eastAsia="Segoe UI"/>
          <w:lang w:eastAsia="ja-JP"/>
        </w:rPr>
        <w:fldChar w:fldCharType="begin">
          <w:fldData xml:space="preserve">PEVuZE5vdGU+PENpdGU+PEF1dGhvcj5LYXNtYW48L0F1dGhvcj48WWVhcj4yMDIwPC9ZZWFyPjxS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LYXNtYW48L0F1dGhvcj48WWVhcj4yMDIwPC9ZZWFyPjxS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Kasman, Del Giudice, &amp; Eisenberg, 2020)</w:t>
      </w:r>
      <w:r w:rsidRPr="00271841">
        <w:rPr>
          <w:rFonts w:eastAsia="Segoe UI"/>
          <w:lang w:eastAsia="ja-JP"/>
        </w:rPr>
        <w:fldChar w:fldCharType="end"/>
      </w:r>
      <w:r w:rsidRPr="00271841">
        <w:rPr>
          <w:rFonts w:eastAsia="Segoe UI"/>
          <w:lang w:eastAsia="ja-JP"/>
        </w:rPr>
        <w:t>.</w:t>
      </w:r>
    </w:p>
    <w:p w14:paraId="1FED6F42" w14:textId="77777777" w:rsidR="00271841" w:rsidRPr="00271841" w:rsidRDefault="00271841" w:rsidP="00C53994">
      <w:pPr>
        <w:rPr>
          <w:rFonts w:eastAsia="Segoe UI"/>
          <w:lang w:eastAsia="ja-JP"/>
        </w:rPr>
      </w:pPr>
    </w:p>
    <w:p w14:paraId="72D1FD42" w14:textId="77777777" w:rsidR="00271841" w:rsidRPr="00271841" w:rsidRDefault="00271841" w:rsidP="00C53994">
      <w:pPr>
        <w:rPr>
          <w:rFonts w:eastAsia="Segoe UI"/>
          <w:lang w:eastAsia="ja-JP"/>
        </w:rPr>
      </w:pPr>
      <w:r w:rsidRPr="00271841">
        <w:rPr>
          <w:rFonts w:eastAsia="Segoe UI"/>
          <w:lang w:eastAsia="ja-JP"/>
        </w:rPr>
        <w:t>Significant knowledge gaps related to male infertility persist. In particular, further research on modifiable risk factors and on the value of sperm testing for predicting fertility treatment outcomes is expected to have a substantial impact.</w:t>
      </w:r>
    </w:p>
    <w:p w14:paraId="7CEDB559" w14:textId="77777777" w:rsidR="00271841" w:rsidRPr="00271841" w:rsidRDefault="00271841" w:rsidP="00C53994">
      <w:pPr>
        <w:rPr>
          <w:rFonts w:eastAsia="Segoe UI"/>
          <w:lang w:eastAsia="ja-JP"/>
        </w:rPr>
      </w:pPr>
    </w:p>
    <w:p w14:paraId="46531895" w14:textId="21057A5B" w:rsidR="00271841" w:rsidRPr="00271841" w:rsidRDefault="00171C3A" w:rsidP="00C53994">
      <w:pPr>
        <w:pStyle w:val="Heading3"/>
      </w:pPr>
      <w:r>
        <w:t xml:space="preserve">Topic </w:t>
      </w:r>
      <w:r w:rsidR="00271841" w:rsidRPr="00271841">
        <w:t>5</w:t>
      </w:r>
      <w:r>
        <w:t>:</w:t>
      </w:r>
      <w:r w:rsidR="00271841" w:rsidRPr="00271841">
        <w:t xml:space="preserve"> Increased appreciation and understanding of male infertility and contributing risk factors to support prevention and treatment </w:t>
      </w:r>
    </w:p>
    <w:p w14:paraId="7CE2F2B4" w14:textId="77777777" w:rsidR="00271841" w:rsidRPr="00271841" w:rsidRDefault="00271841" w:rsidP="00C53994">
      <w:pPr>
        <w:rPr>
          <w:rFonts w:eastAsia="Segoe UI"/>
          <w:lang w:eastAsia="ja-JP"/>
        </w:rPr>
      </w:pPr>
      <w:r w:rsidRPr="00271841">
        <w:rPr>
          <w:rFonts w:eastAsia="Segoe UI"/>
          <w:lang w:eastAsia="ja-JP"/>
        </w:rPr>
        <w:t xml:space="preserve">Treatment strategies for male infertility often address modifiable risk factors. Lifestyle modifications, such as smoking cessation, weight management, and reduced alcohol and drug intake may improve sperm parameters and increase the chance of conception. Such lifestyle modifications may have additional benefits, one example being a possible link between healthy diet and offspring intelligence, reported in recent studies </w:t>
      </w:r>
      <w:r w:rsidRPr="00271841">
        <w:rPr>
          <w:rFonts w:eastAsia="Segoe UI"/>
          <w:lang w:eastAsia="ja-JP"/>
        </w:rPr>
        <w:fldChar w:fldCharType="begin">
          <w:fldData xml:space="preserve">PEVuZE5vdGU+PENpdGU+PEF1dGhvcj5MdjwvQXV0aG9yPjxZZWFyPjIwMjQ8L1llYXI+PFJlY051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MdjwvQXV0aG9yPjxZZWFyPjIwMjQ8L1llYXI+PFJlY051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Lv et al., 2024)</w:t>
      </w:r>
      <w:r w:rsidRPr="00271841">
        <w:rPr>
          <w:rFonts w:eastAsia="Segoe UI"/>
          <w:lang w:eastAsia="ja-JP"/>
        </w:rPr>
        <w:fldChar w:fldCharType="end"/>
      </w:r>
      <w:r w:rsidRPr="00271841">
        <w:rPr>
          <w:rFonts w:eastAsia="Segoe UI"/>
          <w:lang w:eastAsia="ja-JP"/>
        </w:rPr>
        <w:t xml:space="preserve">. </w:t>
      </w:r>
    </w:p>
    <w:p w14:paraId="2985D6C8" w14:textId="77777777" w:rsidR="00271841" w:rsidRPr="00271841" w:rsidRDefault="00271841" w:rsidP="00C53994">
      <w:pPr>
        <w:rPr>
          <w:rFonts w:eastAsia="Segoe UI"/>
          <w:lang w:eastAsia="ja-JP"/>
        </w:rPr>
      </w:pPr>
    </w:p>
    <w:p w14:paraId="0E8D8602" w14:textId="77777777" w:rsidR="00271841" w:rsidRPr="00271841" w:rsidRDefault="00271841" w:rsidP="00C53994">
      <w:pPr>
        <w:rPr>
          <w:rFonts w:eastAsia="Segoe UI"/>
          <w:lang w:eastAsia="ja-JP"/>
        </w:rPr>
      </w:pPr>
      <w:r w:rsidRPr="00271841">
        <w:rPr>
          <w:rFonts w:eastAsia="Segoe UI"/>
          <w:lang w:eastAsia="ja-JP"/>
        </w:rPr>
        <w:t xml:space="preserve">While assisted reproductive technologies, such as IVF and intracytoplasmic sperm injection (ICSI), offer couples with fertility issues a chance to have a child, they circumvent rather than resolve the issues. It is essential to recognize that increased paternal age can still have a significant impact on the foetus. </w:t>
      </w:r>
      <w:r w:rsidRPr="00271841">
        <w:rPr>
          <w:rFonts w:eastAsia="Segoe UI"/>
          <w:i/>
          <w:iCs/>
          <w:lang w:eastAsia="ja-JP"/>
        </w:rPr>
        <w:t>De novo</w:t>
      </w:r>
      <w:r w:rsidRPr="00271841">
        <w:rPr>
          <w:rFonts w:eastAsia="Segoe UI"/>
          <w:lang w:eastAsia="ja-JP"/>
        </w:rPr>
        <w:t xml:space="preserve"> mutations that accumulate in the testis with ageing can be passed on to the child. As such, increased paternal age has been linked with increased risk of genetic disorders in the offspring, birth defects, and even death in childhood </w:t>
      </w:r>
      <w:r w:rsidRPr="00271841">
        <w:rPr>
          <w:rFonts w:eastAsia="Segoe UI"/>
          <w:lang w:eastAsia="ja-JP"/>
        </w:rPr>
        <w:fldChar w:fldCharType="begin">
          <w:fldData xml:space="preserve">PEVuZE5vdGU+PENpdGU+PEF1dGhvcj5GYW5nPC9BdXRob3I+PFllYXI+MjAyMDwvWWVhcj48UmVj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I1MzczLTI1Mzk0PC9wYWdlcz48dm9s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GYW5nPC9BdXRob3I+PFllYXI+MjAyMDwvWWVhcj48UmVj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I1MzczLTI1Mzk0PC9wYWdlcz48dm9s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Aitken, 2024; Fang et al., 2020)</w:t>
      </w:r>
      <w:r w:rsidRPr="00271841">
        <w:rPr>
          <w:rFonts w:eastAsia="Segoe UI"/>
          <w:lang w:eastAsia="ja-JP"/>
        </w:rPr>
        <w:fldChar w:fldCharType="end"/>
      </w:r>
      <w:r w:rsidRPr="00271841">
        <w:rPr>
          <w:rFonts w:eastAsia="Segoe UI"/>
          <w:lang w:eastAsia="ja-JP"/>
        </w:rPr>
        <w:t xml:space="preserve">. </w:t>
      </w:r>
    </w:p>
    <w:p w14:paraId="665ABBEA" w14:textId="77777777" w:rsidR="00271841" w:rsidRPr="00271841" w:rsidRDefault="00271841" w:rsidP="00C53994">
      <w:pPr>
        <w:rPr>
          <w:rFonts w:eastAsia="Segoe UI"/>
          <w:lang w:eastAsia="ja-JP"/>
        </w:rPr>
      </w:pPr>
    </w:p>
    <w:p w14:paraId="41E7DAE5" w14:textId="77777777" w:rsidR="00271841" w:rsidRPr="00271841" w:rsidRDefault="00271841" w:rsidP="00C53994">
      <w:pPr>
        <w:rPr>
          <w:rFonts w:eastAsia="Segoe UI"/>
          <w:lang w:eastAsia="ja-JP"/>
        </w:rPr>
      </w:pPr>
      <w:r w:rsidRPr="00271841">
        <w:rPr>
          <w:rFonts w:eastAsia="Segoe UI"/>
          <w:lang w:eastAsia="ja-JP"/>
        </w:rPr>
        <w:t>Research to understand all aspects and implications of male fertility is essential. To improve reproductive health outcomes, men must be supported to modify their risk factors, as well as provided with new targeted treatments.</w:t>
      </w:r>
    </w:p>
    <w:p w14:paraId="76C569B1" w14:textId="77777777" w:rsidR="00271841" w:rsidRPr="00271841" w:rsidRDefault="00271841" w:rsidP="00C53994">
      <w:pPr>
        <w:rPr>
          <w:rFonts w:eastAsia="Segoe UI"/>
          <w:lang w:eastAsia="ja-JP"/>
        </w:rPr>
      </w:pPr>
    </w:p>
    <w:p w14:paraId="0E7497BA"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w:t>
      </w:r>
    </w:p>
    <w:p w14:paraId="29ED67C1" w14:textId="77777777" w:rsidR="00271841" w:rsidRPr="00C53994" w:rsidRDefault="00271841" w:rsidP="00614B00">
      <w:pPr>
        <w:pStyle w:val="ListParagraph"/>
        <w:numPr>
          <w:ilvl w:val="0"/>
          <w:numId w:val="5"/>
        </w:numPr>
        <w:rPr>
          <w:rFonts w:eastAsia="Segoe UI"/>
          <w:lang w:eastAsia="ja-JP"/>
        </w:rPr>
      </w:pPr>
      <w:r w:rsidRPr="00C53994">
        <w:rPr>
          <w:rFonts w:eastAsia="Segoe UI"/>
          <w:lang w:eastAsia="ja-JP"/>
        </w:rPr>
        <w:t>Studying the impact of lifestyle, environmental and pharmaceutical factors on sperm quality and consequently male fertility, child development and morbidity.</w:t>
      </w:r>
    </w:p>
    <w:p w14:paraId="13B21EE6" w14:textId="77777777" w:rsidR="00271841" w:rsidRPr="00C53994" w:rsidRDefault="00271841" w:rsidP="00614B00">
      <w:pPr>
        <w:pStyle w:val="ListParagraph"/>
        <w:numPr>
          <w:ilvl w:val="0"/>
          <w:numId w:val="5"/>
        </w:numPr>
        <w:rPr>
          <w:rFonts w:eastAsia="Segoe UI"/>
          <w:lang w:eastAsia="ja-JP"/>
        </w:rPr>
      </w:pPr>
      <w:r w:rsidRPr="00C53994">
        <w:rPr>
          <w:rFonts w:eastAsia="Segoe UI"/>
          <w:lang w:eastAsia="ja-JP"/>
        </w:rPr>
        <w:t>Studying the association between sperm characteristics and general male health.</w:t>
      </w:r>
    </w:p>
    <w:p w14:paraId="3358117B" w14:textId="77777777" w:rsidR="00271841" w:rsidRPr="00C53994" w:rsidRDefault="00271841" w:rsidP="00614B00">
      <w:pPr>
        <w:pStyle w:val="ListParagraph"/>
        <w:numPr>
          <w:ilvl w:val="0"/>
          <w:numId w:val="5"/>
        </w:numPr>
        <w:rPr>
          <w:rFonts w:eastAsia="Segoe UI"/>
          <w:lang w:eastAsia="ja-JP"/>
        </w:rPr>
      </w:pPr>
      <w:r w:rsidRPr="00C53994">
        <w:rPr>
          <w:rFonts w:eastAsia="Segoe UI"/>
          <w:lang w:eastAsia="ja-JP"/>
        </w:rPr>
        <w:t>Continuing research on molecular mechanisms and large-scale epidemiological studies, which should help towards the development of targeted interventions and novel treatments.</w:t>
      </w:r>
    </w:p>
    <w:p w14:paraId="54A370CD" w14:textId="77777777" w:rsidR="00271841" w:rsidRPr="00C53994" w:rsidRDefault="00271841" w:rsidP="00614B00">
      <w:pPr>
        <w:pStyle w:val="ListParagraph"/>
        <w:numPr>
          <w:ilvl w:val="0"/>
          <w:numId w:val="5"/>
        </w:numPr>
        <w:rPr>
          <w:rFonts w:eastAsia="Segoe UI"/>
          <w:lang w:eastAsia="ja-JP"/>
        </w:rPr>
      </w:pPr>
      <w:r w:rsidRPr="00C53994">
        <w:rPr>
          <w:rFonts w:eastAsia="Segoe UI"/>
          <w:lang w:eastAsia="ja-JP"/>
        </w:rPr>
        <w:t>Improving the methods to process and select sperm for fertility treatments (IVF/ICSI).</w:t>
      </w:r>
    </w:p>
    <w:p w14:paraId="1D2B4F80" w14:textId="77777777" w:rsidR="00271841" w:rsidRPr="00271841" w:rsidRDefault="00271841" w:rsidP="00271841">
      <w:pPr>
        <w:spacing w:line="279" w:lineRule="auto"/>
        <w:rPr>
          <w:rFonts w:ascii="Segoe UI" w:eastAsia="Segoe UI" w:hAnsi="Segoe UI" w:cs="Segoe UI"/>
          <w:sz w:val="22"/>
          <w:szCs w:val="22"/>
          <w:lang w:eastAsia="ja-JP"/>
        </w:rPr>
      </w:pPr>
    </w:p>
    <w:p w14:paraId="2195B1FA" w14:textId="356FC855" w:rsidR="00271841" w:rsidRPr="00271841" w:rsidRDefault="00171C3A" w:rsidP="00C53994">
      <w:pPr>
        <w:pStyle w:val="Heading3"/>
      </w:pPr>
      <w:r>
        <w:t xml:space="preserve">Topic </w:t>
      </w:r>
      <w:r w:rsidR="00271841" w:rsidRPr="00271841">
        <w:t>6</w:t>
      </w:r>
      <w:r>
        <w:t>:</w:t>
      </w:r>
      <w:r w:rsidR="00271841" w:rsidRPr="00271841">
        <w:t xml:space="preserve"> An improved male fertility work-up through advancing current sperm tests and developing new assays</w:t>
      </w:r>
    </w:p>
    <w:p w14:paraId="06D97A72" w14:textId="77777777" w:rsidR="00271841" w:rsidRPr="00271841" w:rsidDel="00561B95" w:rsidRDefault="00271841" w:rsidP="00C53994">
      <w:pPr>
        <w:rPr>
          <w:rFonts w:eastAsia="Segoe UI"/>
          <w:lang w:eastAsia="ja-JP"/>
        </w:rPr>
      </w:pPr>
      <w:r w:rsidRPr="00271841">
        <w:rPr>
          <w:rFonts w:eastAsia="Segoe UI"/>
          <w:lang w:eastAsia="ja-JP"/>
        </w:rPr>
        <w:lastRenderedPageBreak/>
        <w:t xml:space="preserve">Sperm cells (or spermatozoa) are highly differentiated cells that possess different structures responsible for several properties: the head, containing the acrosome and nucleus, allows for the interaction with the oocyte and the transmission of paternal genetic and epigenetic material after fertilisation; the flagellum (i.e. the tail) is responsible for sperm motility and ensures the sperm cell can move through the female genital tract. Sperm motility, and sperm morphology, but also sperm count have a significant impact on the chances of achieving a pregnancy, both through spontaneous conception and through fertility treatments </w:t>
      </w:r>
      <w:r w:rsidRPr="00271841">
        <w:rPr>
          <w:rFonts w:eastAsia="Segoe UI"/>
          <w:lang w:eastAsia="ja-JP"/>
        </w:rPr>
        <w:fldChar w:fldCharType="begin">
          <w:fldData xml:space="preserve">PEVuZE5vdGU+PENpdGU+PEF1dGhvcj5Db2xwaTwvQXV0aG9yPjxZZWFyPjIwMTg8L1llYXI+PFJl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b2xwaTwvQXV0aG9yPjxZZWFyPjIwMTg8L1llYXI+PFJl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olpi et al., 2018)</w:t>
      </w:r>
      <w:r w:rsidRPr="00271841">
        <w:rPr>
          <w:rFonts w:eastAsia="Segoe UI"/>
          <w:lang w:eastAsia="ja-JP"/>
        </w:rPr>
        <w:fldChar w:fldCharType="end"/>
      </w:r>
      <w:r w:rsidRPr="00271841">
        <w:rPr>
          <w:rFonts w:eastAsia="Segoe UI"/>
          <w:lang w:eastAsia="ja-JP"/>
        </w:rPr>
        <w:t>.</w:t>
      </w:r>
    </w:p>
    <w:p w14:paraId="603B2AD9" w14:textId="77777777" w:rsidR="00271841" w:rsidRPr="00271841" w:rsidRDefault="00271841" w:rsidP="00C53994">
      <w:pPr>
        <w:rPr>
          <w:rFonts w:eastAsia="Segoe UI"/>
          <w:lang w:eastAsia="ja-JP"/>
        </w:rPr>
      </w:pPr>
    </w:p>
    <w:p w14:paraId="58E7B2F4" w14:textId="77777777" w:rsidR="00271841" w:rsidRPr="00271841" w:rsidRDefault="00271841" w:rsidP="00C53994">
      <w:pPr>
        <w:rPr>
          <w:rFonts w:eastAsia="Segoe UI"/>
          <w:lang w:eastAsia="ja-JP"/>
        </w:rPr>
      </w:pPr>
      <w:r w:rsidRPr="00271841">
        <w:rPr>
          <w:rFonts w:eastAsia="Segoe UI"/>
          <w:lang w:eastAsia="ja-JP"/>
        </w:rPr>
        <w:t xml:space="preserve">Various sperm parameters and sperm function tests have been developed and serve as potential indicators in determining the chances for achieving a pregnancy or a live birth. In addition to these traditional sperm parameters, sperm function tests provide deeper insights into the functional capacity of spermatozoa. These tests evaluate various aspects of sperm function, such as capacitation, acrosome reaction, sperm-oocyte interaction, and sperm nucleus integrity </w:t>
      </w:r>
      <w:r w:rsidRPr="00271841">
        <w:rPr>
          <w:rFonts w:eastAsia="Segoe UI"/>
          <w:lang w:eastAsia="ja-JP"/>
        </w:rPr>
        <w:fldChar w:fldCharType="begin"/>
      </w:r>
      <w:r w:rsidRPr="00271841">
        <w:rPr>
          <w:rFonts w:eastAsia="Segoe UI"/>
          <w:lang w:eastAsia="ja-JP"/>
        </w:rPr>
        <w:instrText xml:space="preserve"> ADDIN EN.CITE &lt;EndNote&gt;&lt;Cite&gt;&lt;Author&gt;WHO&lt;/Author&gt;&lt;Year&gt;2021&lt;/Year&gt;&lt;RecNum&gt;17&lt;/RecNum&gt;&lt;DisplayText&gt;(WHO, 2021)&lt;/DisplayText&gt;&lt;record&gt;&lt;rec-number&gt;17&lt;/rec-number&gt;&lt;foreign-keys&gt;&lt;key app="EN" db-id="e0vvxf0wm0aardewstr592fstewr0rr5a592" timestamp="1719564448"&gt;17&lt;/key&gt;&lt;/foreign-keys&gt;&lt;ref-type name="Generic"&gt;13&lt;/ref-type&gt;&lt;contributors&gt;&lt;authors&gt;&lt;author&gt;WHO&lt;/author&gt;&lt;/authors&gt;&lt;/contributors&gt;&lt;titles&gt;&lt;title&gt;WHO laboratory manual for the examination and processing of human semen&lt;/title&gt;&lt;/titles&gt;&lt;edition&gt;Sixth&lt;/edition&gt;&lt;dates&gt;&lt;year&gt;2021&lt;/year&gt;&lt;/dates&gt;&lt;pub-location&gt;Geneva&lt;/pub-location&gt;&lt;publisher&gt;World Health Organisation&lt;/publisher&gt;&lt;isbn&gt;978 92 4 0030787&lt;/isbn&gt;&lt;urls&gt;&lt;/urls&gt;&lt;/record&gt;&lt;/Cite&gt;&lt;/EndNote&gt;</w:instrText>
      </w:r>
      <w:r w:rsidRPr="00271841">
        <w:rPr>
          <w:rFonts w:eastAsia="Segoe UI"/>
          <w:lang w:eastAsia="ja-JP"/>
        </w:rPr>
        <w:fldChar w:fldCharType="separate"/>
      </w:r>
      <w:r w:rsidRPr="00271841">
        <w:rPr>
          <w:rFonts w:eastAsia="Segoe UI"/>
          <w:noProof/>
          <w:lang w:eastAsia="ja-JP"/>
        </w:rPr>
        <w:t>(WHO, 2021)</w:t>
      </w:r>
      <w:r w:rsidRPr="00271841">
        <w:rPr>
          <w:rFonts w:eastAsia="Segoe UI"/>
          <w:lang w:eastAsia="ja-JP"/>
        </w:rPr>
        <w:fldChar w:fldCharType="end"/>
      </w:r>
      <w:r w:rsidRPr="00271841">
        <w:rPr>
          <w:rFonts w:eastAsia="Segoe UI"/>
          <w:lang w:eastAsia="ja-JP"/>
        </w:rPr>
        <w:t>, all of which are critical for successful fertilisation and embryo development.</w:t>
      </w:r>
    </w:p>
    <w:p w14:paraId="4BC9189A" w14:textId="77777777" w:rsidR="00271841" w:rsidRPr="00271841" w:rsidRDefault="00271841" w:rsidP="00C53994">
      <w:pPr>
        <w:rPr>
          <w:rFonts w:eastAsia="Segoe UI"/>
          <w:lang w:eastAsia="ja-JP"/>
        </w:rPr>
      </w:pPr>
    </w:p>
    <w:p w14:paraId="7CC19D3D" w14:textId="77777777" w:rsidR="00271841" w:rsidRPr="00271841" w:rsidRDefault="00271841" w:rsidP="00C53994">
      <w:pPr>
        <w:rPr>
          <w:rFonts w:eastAsia="Segoe UI"/>
          <w:lang w:eastAsia="ja-JP"/>
        </w:rPr>
      </w:pPr>
      <w:r w:rsidRPr="00271841">
        <w:rPr>
          <w:rFonts w:eastAsia="Segoe UI"/>
          <w:lang w:eastAsia="ja-JP"/>
        </w:rPr>
        <w:t>While significant advances have been made in the field of sperm testing, several areas remain under-researched and warrant further investigation to enhance our understanding and improve clinical practices. By addressing these research gaps, the field of sperm testing and ART can advance, leading to improved diagnostic accuracy, better-targeted treatments, and ultimately, higher chances of a healthy live birth in fertility treatments.</w:t>
      </w:r>
    </w:p>
    <w:p w14:paraId="2ABA3070" w14:textId="77777777" w:rsidR="00271841" w:rsidRPr="00271841" w:rsidRDefault="00271841" w:rsidP="00C53994">
      <w:pPr>
        <w:rPr>
          <w:rFonts w:eastAsia="Segoe UI"/>
          <w:lang w:eastAsia="ja-JP"/>
        </w:rPr>
      </w:pPr>
    </w:p>
    <w:p w14:paraId="43E0F528"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w:t>
      </w:r>
    </w:p>
    <w:p w14:paraId="2829C96A" w14:textId="77777777" w:rsidR="00271841" w:rsidRPr="00C53994" w:rsidRDefault="00271841" w:rsidP="00614B00">
      <w:pPr>
        <w:pStyle w:val="ListParagraph"/>
        <w:numPr>
          <w:ilvl w:val="0"/>
          <w:numId w:val="6"/>
        </w:numPr>
        <w:rPr>
          <w:rFonts w:eastAsia="Segoe UI"/>
          <w:lang w:eastAsia="ja-JP"/>
        </w:rPr>
      </w:pPr>
      <w:r w:rsidRPr="00C53994">
        <w:rPr>
          <w:rFonts w:eastAsia="Segoe UI"/>
          <w:lang w:eastAsia="ja-JP"/>
        </w:rPr>
        <w:t>Standardising testing protocols through thresholds for tests and universal guidelines to allow firm conclusions of the value of sperm tests.</w:t>
      </w:r>
    </w:p>
    <w:p w14:paraId="66209EBA" w14:textId="77777777" w:rsidR="00271841" w:rsidRPr="00C53994" w:rsidRDefault="00271841" w:rsidP="00614B00">
      <w:pPr>
        <w:pStyle w:val="ListParagraph"/>
        <w:numPr>
          <w:ilvl w:val="0"/>
          <w:numId w:val="6"/>
        </w:numPr>
        <w:rPr>
          <w:rFonts w:eastAsia="Segoe UI"/>
          <w:lang w:eastAsia="ja-JP"/>
        </w:rPr>
      </w:pPr>
      <w:r w:rsidRPr="00C53994">
        <w:rPr>
          <w:rFonts w:eastAsia="Segoe UI"/>
          <w:lang w:eastAsia="ja-JP"/>
        </w:rPr>
        <w:lastRenderedPageBreak/>
        <w:t>Evaluating the effects of sperm nucleus damage (chromosomes, DNA and chromatin) on embryo development, offspring health and development to determine the relevance of sperm nucleus integrity testing.</w:t>
      </w:r>
    </w:p>
    <w:p w14:paraId="0C7640C2" w14:textId="77777777" w:rsidR="00271841" w:rsidRPr="00C53994" w:rsidRDefault="00271841" w:rsidP="00614B00">
      <w:pPr>
        <w:pStyle w:val="ListParagraph"/>
        <w:numPr>
          <w:ilvl w:val="0"/>
          <w:numId w:val="6"/>
        </w:numPr>
        <w:rPr>
          <w:rFonts w:eastAsia="Segoe UI"/>
          <w:lang w:eastAsia="ja-JP"/>
        </w:rPr>
      </w:pPr>
      <w:r w:rsidRPr="00C53994">
        <w:rPr>
          <w:rFonts w:eastAsia="Segoe UI"/>
          <w:lang w:eastAsia="ja-JP"/>
        </w:rPr>
        <w:t>Determining the effectiveness of advanced sperm selection techniques and other interventions to improve IVF outcomes through robust clinical trials.</w:t>
      </w:r>
    </w:p>
    <w:p w14:paraId="2F9EF745" w14:textId="77777777" w:rsidR="00271841" w:rsidRPr="00C53994" w:rsidRDefault="00271841" w:rsidP="00614B00">
      <w:pPr>
        <w:pStyle w:val="ListParagraph"/>
        <w:numPr>
          <w:ilvl w:val="0"/>
          <w:numId w:val="6"/>
        </w:numPr>
        <w:rPr>
          <w:rFonts w:eastAsia="Segoe UI"/>
          <w:lang w:eastAsia="ja-JP"/>
        </w:rPr>
      </w:pPr>
      <w:r w:rsidRPr="00C53994">
        <w:rPr>
          <w:rFonts w:eastAsia="Segoe UI"/>
          <w:lang w:eastAsia="ja-JP"/>
        </w:rPr>
        <w:t xml:space="preserve">Investigating the (molecular and cellular) mechanisms underlying sperm function deficits and genetic and epigenetic factors underlying male infertility.  </w:t>
      </w:r>
    </w:p>
    <w:p w14:paraId="0080CCAA" w14:textId="77777777" w:rsidR="00271841" w:rsidRPr="00271841" w:rsidRDefault="00271841" w:rsidP="00C53994">
      <w:pPr>
        <w:rPr>
          <w:rFonts w:eastAsia="Segoe UI"/>
          <w:lang w:eastAsia="ja-JP"/>
        </w:rPr>
      </w:pPr>
    </w:p>
    <w:p w14:paraId="68384AE1" w14:textId="77777777" w:rsidR="00271841" w:rsidRPr="00271841" w:rsidRDefault="00271841" w:rsidP="00C53994">
      <w:pPr>
        <w:pStyle w:val="Heading2"/>
        <w:rPr>
          <w:rFonts w:eastAsia="MS Gothic"/>
          <w:lang w:eastAsia="ja-JP"/>
        </w:rPr>
      </w:pPr>
      <w:r w:rsidRPr="00271841">
        <w:rPr>
          <w:rFonts w:eastAsia="MS Gothic"/>
          <w:lang w:eastAsia="ja-JP"/>
        </w:rPr>
        <w:t>Optimising fertility treatments</w:t>
      </w:r>
    </w:p>
    <w:p w14:paraId="529D91A0" w14:textId="77777777" w:rsidR="00271841" w:rsidRPr="00271841" w:rsidRDefault="00271841" w:rsidP="00C53994">
      <w:pPr>
        <w:rPr>
          <w:rFonts w:eastAsia="Segoe UI"/>
          <w:lang w:eastAsia="ja-JP"/>
        </w:rPr>
      </w:pPr>
      <w:r w:rsidRPr="00271841">
        <w:rPr>
          <w:rFonts w:eastAsia="Segoe UI"/>
          <w:lang w:eastAsia="ja-JP"/>
        </w:rPr>
        <w:t xml:space="preserve">Fertility treatments often lack a precise and personalised approach, leaving patients and healthcare providers to navigate complex decisions without guidance that is specific to the patient’s case. </w:t>
      </w:r>
    </w:p>
    <w:p w14:paraId="01E87E0C" w14:textId="77777777" w:rsidR="00271841" w:rsidRPr="00271841" w:rsidRDefault="00271841" w:rsidP="00C53994">
      <w:pPr>
        <w:rPr>
          <w:rFonts w:eastAsia="Segoe UI"/>
          <w:lang w:eastAsia="ja-JP"/>
        </w:rPr>
      </w:pPr>
    </w:p>
    <w:p w14:paraId="4F383A72" w14:textId="131A1FA3" w:rsidR="00271841" w:rsidRPr="00271841" w:rsidRDefault="00171C3A" w:rsidP="00C53994">
      <w:pPr>
        <w:pStyle w:val="Heading3"/>
      </w:pPr>
      <w:r>
        <w:t xml:space="preserve">Topic </w:t>
      </w:r>
      <w:r w:rsidR="00271841" w:rsidRPr="00271841">
        <w:t>7</w:t>
      </w:r>
      <w:r>
        <w:t>:</w:t>
      </w:r>
      <w:r w:rsidR="00271841" w:rsidRPr="00271841">
        <w:t xml:space="preserve"> Personalised fertility treatment based on better patient characterisation </w:t>
      </w:r>
    </w:p>
    <w:p w14:paraId="3B270813" w14:textId="06AA52CC" w:rsidR="00271841" w:rsidRPr="00271841" w:rsidRDefault="00271841" w:rsidP="00C53994">
      <w:pPr>
        <w:rPr>
          <w:rFonts w:eastAsia="Segoe UI"/>
          <w:lang w:eastAsia="ja-JP"/>
        </w:rPr>
      </w:pPr>
      <w:r w:rsidRPr="00271841">
        <w:rPr>
          <w:rFonts w:eastAsia="Segoe UI"/>
          <w:lang w:eastAsia="ja-JP"/>
        </w:rPr>
        <w:t>A first aspect of personalised treatment is the diagnostic work</w:t>
      </w:r>
      <w:r w:rsidR="009212A6">
        <w:rPr>
          <w:rFonts w:eastAsia="Segoe UI"/>
          <w:lang w:eastAsia="ja-JP"/>
        </w:rPr>
        <w:t>-</w:t>
      </w:r>
      <w:r w:rsidRPr="00271841">
        <w:rPr>
          <w:rFonts w:eastAsia="Segoe UI"/>
          <w:lang w:eastAsia="ja-JP"/>
        </w:rPr>
        <w:t xml:space="preserve">up of couples struggling to conceive, which ideally would identify the underlying causes of the infertility and allow targeted treatment. However, infertility cannot always be attributed to a single underlying cause, with recent data reflecting that female and male factors can have a synergistic effect on each other, such that for instance reduced egg quality can lead to a stronger negative effect of poor sperm on prognosis </w:t>
      </w:r>
      <w:r w:rsidRPr="00271841">
        <w:rPr>
          <w:rFonts w:eastAsia="Segoe UI"/>
          <w:lang w:eastAsia="ja-JP"/>
        </w:rPr>
        <w:fldChar w:fldCharType="begin">
          <w:fldData xml:space="preserve">PEVuZE5vdGU+PENpdGU+PEF1dGhvcj5NYWtpZXZhPC9BdXRob3I+PFllYXI+MjAyMzwvWWVhcj48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NYWtpZXZhPC9BdXRob3I+PFllYXI+MjAyMzwvWWVhcj48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Kekäläinen, 2021; Makieva et al., 2023)</w:t>
      </w:r>
      <w:r w:rsidRPr="00271841">
        <w:rPr>
          <w:rFonts w:eastAsia="Segoe UI"/>
          <w:lang w:eastAsia="ja-JP"/>
        </w:rPr>
        <w:fldChar w:fldCharType="end"/>
      </w:r>
      <w:r w:rsidRPr="00271841">
        <w:rPr>
          <w:rFonts w:eastAsia="Segoe UI"/>
          <w:lang w:eastAsia="ja-JP"/>
        </w:rPr>
        <w:t xml:space="preserve">. Approximately 30% of couples affected by infertility are considered to experience “unexplained” or “idiopathic” infertility </w:t>
      </w:r>
      <w:r w:rsidRPr="00271841">
        <w:rPr>
          <w:rFonts w:eastAsia="Segoe UI"/>
          <w:lang w:eastAsia="ja-JP"/>
        </w:rPr>
        <w:fldChar w:fldCharType="begin"/>
      </w:r>
      <w:r w:rsidRPr="00271841">
        <w:rPr>
          <w:rFonts w:eastAsia="Segoe UI"/>
          <w:lang w:eastAsia="ja-JP"/>
        </w:rPr>
        <w:instrText xml:space="preserve"> ADDIN EN.CITE &lt;EndNote&gt;&lt;Cite&gt;&lt;Author&gt;The Guideline Group on Unexplained Infertility&lt;/Author&gt;&lt;Year&gt;2023&lt;/Year&gt;&lt;RecNum&gt;105&lt;/RecNum&gt;&lt;DisplayText&gt;(The Guideline Group on Unexplained Infertility et al., 2023)&lt;/DisplayText&gt;&lt;record&gt;&lt;rec-number&gt;105&lt;/rec-number&gt;&lt;foreign-keys&gt;&lt;key app="EN" db-id="e0vvxf0wm0aardewstr592fstewr0rr5a592" timestamp="1734029514"&gt;105&lt;/key&gt;&lt;/foreign-keys&gt;&lt;ref-type name="Journal Article"&gt;17&lt;/ref-type&gt;&lt;contributors&gt;&lt;authors&gt;&lt;author&gt;The Guideline Group on Unexplained Infertility,&lt;/author&gt;&lt;author&gt;Romualdi, D.&lt;/author&gt;&lt;author&gt;Ata, B.&lt;/author&gt;&lt;author&gt;Bhattacharya, S.&lt;/author&gt;&lt;author&gt;Bosch, E.&lt;/author&gt;&lt;author&gt;Costello, M.&lt;/author&gt;&lt;author&gt;Gersak, K.&lt;/author&gt;&lt;author&gt;Homburg, R.&lt;/author&gt;&lt;author&gt;Mincheva, M.&lt;/author&gt;&lt;author&gt;Norman, R. J.&lt;/author&gt;&lt;author&gt;Piltonen, T.&lt;/author&gt;&lt;author&gt;Dos Santos-Ribeiro, S.&lt;/author&gt;&lt;author&gt;Scicluna, D.&lt;/author&gt;&lt;author&gt;Somers, S.&lt;/author&gt;&lt;author&gt;Sunkara, S. K.&lt;/author&gt;&lt;author&gt;Verhoeve, H. R.&lt;/author&gt;&lt;author&gt;Le Clef, N.&lt;/author&gt;&lt;/authors&gt;&lt;/contributors&gt;&lt;titles&gt;&lt;title&gt;Evidence-based guideline: unexplained infertility†&lt;/title&gt;&lt;secondary-title&gt;Human Reproduction&lt;/secondary-title&gt;&lt;/titles&gt;&lt;periodical&gt;&lt;full-title&gt;Human Reproduction&lt;/full-title&gt;&lt;/periodical&gt;&lt;pages&gt;1881-1890&lt;/pages&gt;&lt;volume&gt;38&lt;/volume&gt;&lt;number&gt;10&lt;/number&gt;&lt;dates&gt;&lt;year&gt;2023&lt;/year&gt;&lt;/dates&gt;&lt;isbn&gt;0268-1161&lt;/isbn&gt;&lt;urls&gt;&lt;related-urls&gt;&lt;url&gt;https://doi.org/10.1093/humrep/dead150&lt;/url&gt;&lt;/related-urls&gt;&lt;/urls&gt;&lt;electronic-resource-num&gt;10.1093/humrep/dead150&lt;/electronic-resource-num&gt;&lt;access-date&gt;12/12/2024&lt;/access-date&gt;&lt;/record&gt;&lt;/Cite&gt;&lt;/EndNote&gt;</w:instrText>
      </w:r>
      <w:r w:rsidRPr="00271841">
        <w:rPr>
          <w:rFonts w:eastAsia="Segoe UI"/>
          <w:lang w:eastAsia="ja-JP"/>
        </w:rPr>
        <w:fldChar w:fldCharType="separate"/>
      </w:r>
      <w:r w:rsidRPr="00271841">
        <w:rPr>
          <w:rFonts w:eastAsia="Segoe UI"/>
          <w:noProof/>
          <w:lang w:eastAsia="ja-JP"/>
        </w:rPr>
        <w:t>(The Guideline Group on Unexplained Infertility et al., 2023)</w:t>
      </w:r>
      <w:r w:rsidRPr="00271841">
        <w:rPr>
          <w:rFonts w:eastAsia="Segoe UI"/>
          <w:lang w:eastAsia="ja-JP"/>
        </w:rPr>
        <w:fldChar w:fldCharType="end"/>
      </w:r>
      <w:r w:rsidRPr="00271841">
        <w:rPr>
          <w:rFonts w:eastAsia="Segoe UI"/>
          <w:lang w:eastAsia="ja-JP"/>
        </w:rPr>
        <w:t>.</w:t>
      </w:r>
      <w:r w:rsidRPr="00271841">
        <w:rPr>
          <w:rFonts w:ascii="Aptos" w:eastAsia="MS Mincho" w:hAnsi="Aptos" w:cs="Arial"/>
          <w:lang w:eastAsia="ja-JP"/>
        </w:rPr>
        <w:t xml:space="preserve"> </w:t>
      </w:r>
      <w:r w:rsidRPr="00271841">
        <w:rPr>
          <w:rFonts w:eastAsia="Segoe UI"/>
          <w:lang w:eastAsia="ja-JP"/>
        </w:rPr>
        <w:t xml:space="preserve">This diagnosis, made by exclusion when no abnormalities of the female and male reproductive systems are identified, inevitably leads to unspecific treatment. </w:t>
      </w:r>
    </w:p>
    <w:p w14:paraId="636D9785" w14:textId="77777777" w:rsidR="00271841" w:rsidRPr="00271841" w:rsidRDefault="00271841" w:rsidP="00C53994">
      <w:pPr>
        <w:rPr>
          <w:rFonts w:eastAsia="Segoe UI"/>
          <w:lang w:eastAsia="ja-JP"/>
        </w:rPr>
      </w:pPr>
    </w:p>
    <w:p w14:paraId="7E5AA241" w14:textId="691E9560" w:rsidR="00271841" w:rsidRPr="00271841" w:rsidRDefault="00271841" w:rsidP="00C53994">
      <w:pPr>
        <w:rPr>
          <w:rFonts w:eastAsia="Segoe UI"/>
          <w:lang w:eastAsia="ja-JP"/>
        </w:rPr>
      </w:pPr>
      <w:r w:rsidRPr="360B093C">
        <w:rPr>
          <w:rFonts w:eastAsia="Segoe UI"/>
          <w:lang w:eastAsia="ja-JP"/>
        </w:rPr>
        <w:lastRenderedPageBreak/>
        <w:t>Even in the case where a male or female underlying factor is identified, treatment decisions rely on standardised protocols rather than robust prognostic tools. Such tools could be built on the tests included in the current diagnostic work up protocols,</w:t>
      </w:r>
      <w:r w:rsidR="70C27BD4" w:rsidRPr="360B093C">
        <w:rPr>
          <w:rFonts w:eastAsia="Segoe UI"/>
          <w:lang w:eastAsia="ja-JP"/>
        </w:rPr>
        <w:t xml:space="preserve"> </w:t>
      </w:r>
      <w:r w:rsidRPr="360B093C">
        <w:rPr>
          <w:rFonts w:eastAsia="Segoe UI"/>
          <w:lang w:eastAsia="ja-JP"/>
        </w:rPr>
        <w:t xml:space="preserve">but would likely be much more precise and useful if genetic and molecular profiles could be included. </w:t>
      </w:r>
    </w:p>
    <w:p w14:paraId="760F88C1" w14:textId="77777777" w:rsidR="00271841" w:rsidRPr="00271841" w:rsidRDefault="00271841" w:rsidP="00C53994">
      <w:pPr>
        <w:rPr>
          <w:rFonts w:eastAsia="Segoe UI"/>
          <w:lang w:eastAsia="ja-JP"/>
        </w:rPr>
      </w:pPr>
    </w:p>
    <w:p w14:paraId="4CFE38BE" w14:textId="77777777" w:rsidR="00271841" w:rsidRPr="00271841" w:rsidRDefault="00271841" w:rsidP="00C53994">
      <w:pPr>
        <w:rPr>
          <w:rFonts w:eastAsia="Segoe UI"/>
          <w:lang w:eastAsia="ja-JP"/>
        </w:rPr>
      </w:pPr>
      <w:r w:rsidRPr="00271841">
        <w:rPr>
          <w:rFonts w:eastAsia="Segoe UI"/>
          <w:lang w:eastAsia="ja-JP"/>
        </w:rPr>
        <w:t>Building personalised treatment plans requires high quality data on the outcomes of previous treatments in a large number of different patients. However, data collection on medically assisted reproduction is challenging, since treatments are often segmented over several cycles and it is not uncommon for patients to change clinics or even seek treatment in a different country throughout the process. Therefore, a European registry of medically assisted reproduction that follows patients’ entire treatment trajectories would significantly improve the accuracy of treatment data and thereby have strong potential for advancing patient care.</w:t>
      </w:r>
    </w:p>
    <w:p w14:paraId="4FD3A8C4" w14:textId="77777777" w:rsidR="00271841" w:rsidRPr="00271841" w:rsidRDefault="00271841" w:rsidP="00C53994">
      <w:pPr>
        <w:rPr>
          <w:rFonts w:eastAsia="Segoe UI"/>
          <w:lang w:eastAsia="ja-JP"/>
        </w:rPr>
      </w:pPr>
    </w:p>
    <w:p w14:paraId="05FE3595" w14:textId="77777777" w:rsidR="00271841" w:rsidRPr="00271841" w:rsidRDefault="00271841" w:rsidP="00C53994">
      <w:pPr>
        <w:rPr>
          <w:rFonts w:eastAsia="Segoe UI"/>
          <w:lang w:eastAsia="ja-JP"/>
        </w:rPr>
      </w:pPr>
      <w:r w:rsidRPr="00271841">
        <w:rPr>
          <w:rFonts w:eastAsia="Segoe UI"/>
          <w:lang w:eastAsia="ja-JP"/>
        </w:rPr>
        <w:t>Addressing these research gaps in infertility could significantly enhance the effectiveness of personalized fertility treatments and improve live birth rates after IVF for various specific diagnoses and conditions.</w:t>
      </w:r>
    </w:p>
    <w:p w14:paraId="045A4875" w14:textId="77777777" w:rsidR="00271841" w:rsidRPr="00271841" w:rsidRDefault="00271841" w:rsidP="00C53994">
      <w:pPr>
        <w:rPr>
          <w:rFonts w:eastAsia="Segoe UI"/>
          <w:lang w:eastAsia="ja-JP"/>
        </w:rPr>
      </w:pPr>
    </w:p>
    <w:p w14:paraId="169A743E"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w:t>
      </w:r>
    </w:p>
    <w:p w14:paraId="3E6A29CB" w14:textId="5C307F0A" w:rsidR="00271841" w:rsidRPr="00C53994" w:rsidRDefault="00271841" w:rsidP="00614B00">
      <w:pPr>
        <w:pStyle w:val="ListParagraph"/>
        <w:numPr>
          <w:ilvl w:val="0"/>
          <w:numId w:val="7"/>
        </w:numPr>
        <w:rPr>
          <w:rFonts w:eastAsia="Segoe UI"/>
          <w:lang w:eastAsia="ja-JP"/>
        </w:rPr>
      </w:pPr>
      <w:r w:rsidRPr="360B093C">
        <w:rPr>
          <w:rFonts w:eastAsia="Segoe UI"/>
          <w:lang w:eastAsia="ja-JP"/>
        </w:rPr>
        <w:t>Identifying biomarkers and developing reliable biomarkers tests and diagnostic tools to help better understand the underlying causes of infertility</w:t>
      </w:r>
      <w:r w:rsidR="348F7527" w:rsidRPr="360B093C">
        <w:rPr>
          <w:rFonts w:eastAsia="Segoe UI"/>
          <w:lang w:eastAsia="ja-JP"/>
        </w:rPr>
        <w:t xml:space="preserve"> </w:t>
      </w:r>
      <w:r w:rsidRPr="360B093C">
        <w:rPr>
          <w:rFonts w:eastAsia="Segoe UI"/>
          <w:lang w:eastAsia="ja-JP"/>
        </w:rPr>
        <w:t xml:space="preserve">and reduce the number of couples diagnosed with unexplained infertility. Novel </w:t>
      </w:r>
      <w:r w:rsidRPr="360B093C">
        <w:rPr>
          <w:rFonts w:eastAsia="Segoe UI"/>
          <w:i/>
          <w:iCs/>
          <w:lang w:eastAsia="ja-JP"/>
        </w:rPr>
        <w:t>in vivo/in vitro</w:t>
      </w:r>
      <w:r w:rsidRPr="360B093C">
        <w:rPr>
          <w:rFonts w:eastAsia="Segoe UI"/>
          <w:lang w:eastAsia="ja-JP"/>
        </w:rPr>
        <w:t xml:space="preserve"> diagnostics can further support this.</w:t>
      </w:r>
    </w:p>
    <w:p w14:paraId="09D21E3A"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 xml:space="preserve">Identifying genetic and molecular markers and profiles in individuals and couples affected by infertility to support the development of tailored treatment protocols. This </w:t>
      </w:r>
      <w:r w:rsidRPr="00C53994">
        <w:rPr>
          <w:rFonts w:eastAsia="Segoe UI"/>
          <w:lang w:eastAsia="ja-JP"/>
        </w:rPr>
        <w:lastRenderedPageBreak/>
        <w:t>includes further exploration of the integration of genomic medicine into IVF protocols to tailor treatments based on patients' genetic profiles.</w:t>
      </w:r>
    </w:p>
    <w:p w14:paraId="5CDE4380"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Identifying immunological dysfunctions linked to fertility, their role and the relevance of immune-modulating treatments or personalized immunotherapy options to optimise fertility in patients with immune-related infertility issues.</w:t>
      </w:r>
    </w:p>
    <w:p w14:paraId="55D07AB0"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Developing and adapting treatment protocols (e.g., specific medications, dosing strategies) specifically for different subgroups of patients/couples affected by infertility.</w:t>
      </w:r>
    </w:p>
    <w:p w14:paraId="39FF8F13"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Exploring the potential of less invasive treatment methods such as intra-uterine insemination (IUI) for different patient groups.</w:t>
      </w:r>
    </w:p>
    <w:p w14:paraId="1C209D47"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Exploring new treatment strategies for low ovarian response, endometrial disease, adenomyosis, and recurrent implantation failure and recurrent miscarriage.</w:t>
      </w:r>
    </w:p>
    <w:p w14:paraId="2A3E6A50"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 xml:space="preserve">Exploring </w:t>
      </w:r>
      <w:r w:rsidRPr="00C53994">
        <w:rPr>
          <w:rFonts w:eastAsia="Segoe UI"/>
          <w:i/>
          <w:iCs/>
          <w:lang w:eastAsia="ja-JP"/>
        </w:rPr>
        <w:t>in vitro</w:t>
      </w:r>
      <w:r w:rsidRPr="00C53994">
        <w:rPr>
          <w:rFonts w:eastAsia="Segoe UI"/>
          <w:lang w:eastAsia="ja-JP"/>
        </w:rPr>
        <w:t xml:space="preserve"> maturation (IVM) for individuals with PCOS and people with excessive ovarian response.</w:t>
      </w:r>
    </w:p>
    <w:p w14:paraId="37813769"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 xml:space="preserve">Evaluating add-ons to treatment protocols and their relevance for different subgroups of patients/couples affected by infertility. </w:t>
      </w:r>
    </w:p>
    <w:p w14:paraId="73378165" w14:textId="77777777" w:rsidR="00271841" w:rsidRPr="00C53994" w:rsidRDefault="00271841" w:rsidP="00614B00">
      <w:pPr>
        <w:pStyle w:val="ListParagraph"/>
        <w:numPr>
          <w:ilvl w:val="0"/>
          <w:numId w:val="7"/>
        </w:numPr>
        <w:rPr>
          <w:rFonts w:eastAsia="Segoe UI"/>
          <w:lang w:eastAsia="ja-JP"/>
        </w:rPr>
      </w:pPr>
      <w:r w:rsidRPr="00C53994">
        <w:rPr>
          <w:rFonts w:eastAsia="Segoe UI"/>
          <w:lang w:eastAsia="ja-JP"/>
        </w:rPr>
        <w:t>Improving data collection on medically assisted reproduction through inter-institutional and cross-border follow-up.</w:t>
      </w:r>
    </w:p>
    <w:p w14:paraId="336C001F" w14:textId="77777777" w:rsidR="00271841" w:rsidRPr="00271841" w:rsidRDefault="00271841" w:rsidP="00C53994">
      <w:pPr>
        <w:rPr>
          <w:rFonts w:eastAsia="Segoe UI"/>
          <w:lang w:eastAsia="ja-JP"/>
        </w:rPr>
      </w:pPr>
    </w:p>
    <w:p w14:paraId="514D65A0" w14:textId="2FFB6CBE" w:rsidR="00271841" w:rsidRPr="00271841" w:rsidRDefault="00171C3A" w:rsidP="00C53994">
      <w:pPr>
        <w:pStyle w:val="Heading3"/>
      </w:pPr>
      <w:r>
        <w:t xml:space="preserve">Topic </w:t>
      </w:r>
      <w:r w:rsidR="00271841" w:rsidRPr="00271841">
        <w:t>8</w:t>
      </w:r>
      <w:r>
        <w:t>:</w:t>
      </w:r>
      <w:r w:rsidR="00271841" w:rsidRPr="00271841">
        <w:t xml:space="preserve"> Artificial intelligence, prediction and digital tools to advance infertility care</w:t>
      </w:r>
    </w:p>
    <w:p w14:paraId="21408617" w14:textId="77777777" w:rsidR="00271841" w:rsidRPr="00271841" w:rsidRDefault="00271841" w:rsidP="00C53994">
      <w:pPr>
        <w:rPr>
          <w:rFonts w:eastAsia="Segoe UI"/>
          <w:lang w:eastAsia="ja-JP"/>
        </w:rPr>
      </w:pPr>
      <w:r w:rsidRPr="00271841">
        <w:rPr>
          <w:rFonts w:eastAsia="Segoe UI"/>
          <w:lang w:eastAsia="ja-JP"/>
        </w:rPr>
        <w:t xml:space="preserve">In addition to more specific diagnostic tests and profiling of patients affected by infertility, development of digital tools - possibly including artificial intelligence (AI) - have the potential to substantially improve the efficacy and safety of fertility treatments and psychosocial care. With the current diagnostic tools and tests, treatment decisions rely on time-consuming manual </w:t>
      </w:r>
      <w:r w:rsidRPr="00271841">
        <w:rPr>
          <w:rFonts w:eastAsia="Segoe UI"/>
          <w:lang w:eastAsia="ja-JP"/>
        </w:rPr>
        <w:lastRenderedPageBreak/>
        <w:t xml:space="preserve">interpretations of limited data points; they also struggle to account for the interplay of relevant genetic, behavioural, psychosocial, lifestyle, and environmental factors. By analysing vast datasets, encompassing a potentially unlimited number of data points, and considering moderated and cumulative impacts of multiple factors, AI and digital prediction tools can dramatically enhance decision-making processes during fertility care. Therefore, they are being investigated to provide personalized psychosocial care, optimize laboratory procedures and offer evidence-based and objective clinical guidance </w:t>
      </w:r>
      <w:r w:rsidRPr="00271841">
        <w:rPr>
          <w:rFonts w:eastAsia="Segoe UI"/>
          <w:lang w:eastAsia="ja-JP"/>
        </w:rPr>
        <w:fldChar w:fldCharType="begin">
          <w:fldData xml:space="preserve">PEVuZE5vdGU+PENpdGU+PEF1dGhvcj5SaWVnbGVyPC9BdXRob3I+PFllYXI+MjAyMTwvWWVhcj48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yNDI5LTI0NDI8L3BhZ2VzPjx2b2x1bWU+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SaWVnbGVyPC9BdXRob3I+PFllYXI+MjAyMTwvWWVhcj48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yNDI5LTI0NDI8L3BhZ2VzPjx2b2x1bWU+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Riegler et al., 2021)</w:t>
      </w:r>
      <w:r w:rsidRPr="00271841">
        <w:rPr>
          <w:rFonts w:eastAsia="Segoe UI"/>
          <w:lang w:eastAsia="ja-JP"/>
        </w:rPr>
        <w:fldChar w:fldCharType="end"/>
      </w:r>
      <w:r w:rsidRPr="00271841">
        <w:rPr>
          <w:rFonts w:eastAsia="Segoe UI"/>
          <w:lang w:eastAsia="ja-JP"/>
        </w:rPr>
        <w:t>.</w:t>
      </w:r>
    </w:p>
    <w:p w14:paraId="4364E776" w14:textId="77777777" w:rsidR="00271841" w:rsidRPr="00271841" w:rsidRDefault="00271841" w:rsidP="00C53994">
      <w:pPr>
        <w:rPr>
          <w:rFonts w:eastAsia="Segoe UI"/>
          <w:lang w:eastAsia="ja-JP"/>
        </w:rPr>
      </w:pPr>
    </w:p>
    <w:p w14:paraId="1110822C" w14:textId="77777777" w:rsidR="00271841" w:rsidRPr="00271841" w:rsidRDefault="00271841" w:rsidP="00C53994">
      <w:pPr>
        <w:rPr>
          <w:rFonts w:eastAsia="Segoe UI"/>
          <w:lang w:eastAsia="ja-JP"/>
        </w:rPr>
      </w:pPr>
      <w:r w:rsidRPr="00271841">
        <w:rPr>
          <w:rFonts w:eastAsia="Segoe UI"/>
          <w:lang w:eastAsia="ja-JP"/>
        </w:rPr>
        <w:t xml:space="preserve">Clinically, AI tools can suggest more effective treatments tailored to each patient and forecast potential complications, allowing for proactive intervention and risk mitigation strategies </w:t>
      </w:r>
      <w:r w:rsidRPr="00271841">
        <w:rPr>
          <w:rFonts w:eastAsia="Segoe UI"/>
          <w:lang w:eastAsia="ja-JP"/>
        </w:rPr>
        <w:fldChar w:fldCharType="begin">
          <w:fldData xml:space="preserve">PEVuZE5vdGU+PENpdGU+PEF1dGhvcj5IYXJpdG9uPC9BdXRob3I+PFllYXI+MjAyMzwvWWVhcj48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IYXJpdG9uPC9BdXRob3I+PFllYXI+MjAyMzwvWWVhcj48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Hariton, Pavlovic, Fanton, &amp; Jiang, 2023)</w:t>
      </w:r>
      <w:r w:rsidRPr="00271841">
        <w:rPr>
          <w:rFonts w:eastAsia="Segoe UI"/>
          <w:lang w:eastAsia="ja-JP"/>
        </w:rPr>
        <w:fldChar w:fldCharType="end"/>
      </w:r>
      <w:r w:rsidRPr="00271841">
        <w:rPr>
          <w:rFonts w:eastAsia="Segoe UI"/>
          <w:lang w:eastAsia="ja-JP"/>
        </w:rPr>
        <w:t xml:space="preserve">. AI algorithms constructed to analyse images of sperm, oocytes and embryos developing </w:t>
      </w:r>
      <w:r w:rsidRPr="00271841">
        <w:rPr>
          <w:rFonts w:eastAsia="Segoe UI"/>
          <w:i/>
          <w:iCs/>
          <w:lang w:eastAsia="ja-JP"/>
        </w:rPr>
        <w:t>in vitro</w:t>
      </w:r>
      <w:r w:rsidRPr="00271841">
        <w:rPr>
          <w:rFonts w:eastAsia="Segoe UI"/>
          <w:lang w:eastAsia="ja-JP"/>
        </w:rPr>
        <w:t xml:space="preserve"> show promise in recognizing/assessing and selecting those with the best ability to lead to a healthy child. Preliminary research suggests AI-driven tools have the potential to outperform manual assessments and minimize operator-related subjectivity </w:t>
      </w:r>
      <w:r w:rsidRPr="00271841">
        <w:rPr>
          <w:rFonts w:eastAsia="Segoe UI"/>
          <w:lang w:eastAsia="ja-JP"/>
        </w:rPr>
        <w:fldChar w:fldCharType="begin">
          <w:fldData xml:space="preserve">PEVuZE5vdGU+PENpdGU+PEF1dGhvcj5GamVsZHN0YWQ8L0F1dGhvcj48WWVhcj4yMDI0PC9ZZWFy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DIzNTwvcGFnZXM+PHZvbHVtZT4xMzwvdm9sdW1lPjxudW1i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GamVsZHN0YWQ8L0F1dGhvcj48WWVhcj4yMDI0PC9ZZWFy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DIzNTwvcGFnZXM+PHZvbHVtZT4xMzwvdm9sdW1lPjxudW1i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Fjeldstad et al., 2024; Theilgaard Lassen, Fly Kragh, Rimestad, Nygård Johansen, &amp; Berntsen, 2023; Tran, Cooke, Illingworth, &amp; Gardner, 2019; VerMilyea et al., 2020)</w:t>
      </w:r>
      <w:r w:rsidRPr="00271841">
        <w:rPr>
          <w:rFonts w:eastAsia="Segoe UI"/>
          <w:lang w:eastAsia="ja-JP"/>
        </w:rPr>
        <w:fldChar w:fldCharType="end"/>
      </w:r>
      <w:r w:rsidRPr="00271841">
        <w:rPr>
          <w:rFonts w:eastAsia="Segoe UI"/>
          <w:lang w:eastAsia="ja-JP"/>
        </w:rPr>
        <w:t xml:space="preserve">. AI tools may also help in the psychosocial care of patients undergoing fertility treatments, by tailoring information provision, providing coping strategies and connecting patients with comprehensive support </w:t>
      </w:r>
      <w:r w:rsidRPr="00271841">
        <w:rPr>
          <w:rFonts w:eastAsia="Segoe UI"/>
          <w:lang w:eastAsia="ja-JP"/>
        </w:rPr>
        <w:fldChar w:fldCharType="begin">
          <w:fldData xml:space="preserve">PEVuZE5vdGU+PENpdGU+PEF1dGhvcj5KZW5raW5zPC9BdXRob3I+PFllYXI+MjAyMDwvWWVhcj48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KZW5raW5zPC9BdXRob3I+PFllYXI+MjAyMDwvWWVhcj48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Jenkins et al., 2020; Senapati et al.)</w:t>
      </w:r>
      <w:r w:rsidRPr="00271841">
        <w:rPr>
          <w:rFonts w:eastAsia="Segoe UI"/>
          <w:lang w:eastAsia="ja-JP"/>
        </w:rPr>
        <w:fldChar w:fldCharType="end"/>
      </w:r>
      <w:r w:rsidRPr="00271841">
        <w:rPr>
          <w:rFonts w:eastAsia="Segoe UI"/>
          <w:lang w:eastAsia="ja-JP"/>
        </w:rPr>
        <w:t>.</w:t>
      </w:r>
    </w:p>
    <w:p w14:paraId="415E7F77" w14:textId="77777777" w:rsidR="00271841" w:rsidRPr="00271841" w:rsidRDefault="00271841" w:rsidP="00C53994">
      <w:pPr>
        <w:rPr>
          <w:rFonts w:eastAsia="Segoe UI"/>
          <w:lang w:eastAsia="ja-JP"/>
        </w:rPr>
      </w:pPr>
    </w:p>
    <w:p w14:paraId="614CDBE2" w14:textId="77777777" w:rsidR="00271841" w:rsidRPr="00271841" w:rsidRDefault="00271841" w:rsidP="00C53994">
      <w:pPr>
        <w:rPr>
          <w:rFonts w:eastAsia="Segoe UI"/>
          <w:lang w:eastAsia="ja-JP"/>
        </w:rPr>
      </w:pPr>
      <w:r w:rsidRPr="00271841">
        <w:rPr>
          <w:rFonts w:eastAsia="Segoe UI"/>
          <w:lang w:eastAsia="ja-JP"/>
        </w:rPr>
        <w:t xml:space="preserve">So far, the effectiveness of most AI-driven tools is yet to be rigorously validated. Further investigation is required to better understand the real-world impact of these tools, while also exploring the ethical implications and addressing potential biases. A commitment to further research from all stakeholders across the healthcare landscape will pave the way for more </w:t>
      </w:r>
      <w:r w:rsidRPr="00271841">
        <w:rPr>
          <w:rFonts w:eastAsia="Segoe UI"/>
          <w:lang w:eastAsia="ja-JP"/>
        </w:rPr>
        <w:lastRenderedPageBreak/>
        <w:t>effective, patient-centred fertility care and reduce the financial burden to patients and to health care systems.</w:t>
      </w:r>
    </w:p>
    <w:p w14:paraId="5C9C5D45" w14:textId="77777777" w:rsidR="00271841" w:rsidRPr="00271841" w:rsidRDefault="00271841" w:rsidP="00C53994">
      <w:pPr>
        <w:rPr>
          <w:rFonts w:eastAsia="Segoe UI"/>
          <w:lang w:eastAsia="ja-JP"/>
        </w:rPr>
      </w:pPr>
    </w:p>
    <w:p w14:paraId="75B2F6AE"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w:t>
      </w:r>
    </w:p>
    <w:p w14:paraId="6DAE7083" w14:textId="77777777" w:rsidR="00271841" w:rsidRPr="00C53994" w:rsidRDefault="00271841" w:rsidP="00614B00">
      <w:pPr>
        <w:pStyle w:val="ListParagraph"/>
        <w:numPr>
          <w:ilvl w:val="0"/>
          <w:numId w:val="8"/>
        </w:numPr>
        <w:rPr>
          <w:rFonts w:eastAsia="Segoe UI"/>
          <w:lang w:eastAsia="ja-JP"/>
        </w:rPr>
      </w:pPr>
      <w:r w:rsidRPr="00C53994">
        <w:rPr>
          <w:rFonts w:eastAsia="Segoe UI"/>
          <w:lang w:eastAsia="ja-JP"/>
        </w:rPr>
        <w:t xml:space="preserve">Continuing and expanding work on the construction of AI algorithms that analyse images of gametes and embryos developing </w:t>
      </w:r>
      <w:r w:rsidRPr="00C53994">
        <w:rPr>
          <w:rFonts w:eastAsia="Segoe UI"/>
          <w:i/>
          <w:iCs/>
          <w:lang w:eastAsia="ja-JP"/>
        </w:rPr>
        <w:t>in vitro,</w:t>
      </w:r>
      <w:r w:rsidRPr="00C53994">
        <w:rPr>
          <w:rFonts w:eastAsia="Segoe UI"/>
          <w:lang w:eastAsia="ja-JP"/>
        </w:rPr>
        <w:t xml:space="preserve"> to select those with the best ability to lead to a healthy child.</w:t>
      </w:r>
    </w:p>
    <w:p w14:paraId="581F42CE" w14:textId="77777777" w:rsidR="00271841" w:rsidRPr="00C53994" w:rsidRDefault="00271841" w:rsidP="00614B00">
      <w:pPr>
        <w:pStyle w:val="ListParagraph"/>
        <w:numPr>
          <w:ilvl w:val="0"/>
          <w:numId w:val="8"/>
        </w:numPr>
        <w:rPr>
          <w:rFonts w:eastAsia="Segoe UI"/>
          <w:lang w:eastAsia="ja-JP"/>
        </w:rPr>
      </w:pPr>
      <w:r w:rsidRPr="00C53994">
        <w:rPr>
          <w:rFonts w:eastAsia="Segoe UI"/>
          <w:lang w:eastAsia="ja-JP"/>
        </w:rPr>
        <w:t xml:space="preserve">Developing automated decision-making AI-driven tools and evaluate against manual or subjective assessors. </w:t>
      </w:r>
    </w:p>
    <w:p w14:paraId="4252C45C" w14:textId="77777777" w:rsidR="00271841" w:rsidRPr="00C53994" w:rsidRDefault="00271841" w:rsidP="00614B00">
      <w:pPr>
        <w:pStyle w:val="ListParagraph"/>
        <w:numPr>
          <w:ilvl w:val="0"/>
          <w:numId w:val="8"/>
        </w:numPr>
        <w:rPr>
          <w:rFonts w:eastAsia="Segoe UI"/>
          <w:lang w:eastAsia="ja-JP"/>
        </w:rPr>
      </w:pPr>
      <w:r w:rsidRPr="00C53994">
        <w:rPr>
          <w:rFonts w:eastAsia="Segoe UI"/>
          <w:lang w:eastAsia="ja-JP"/>
        </w:rPr>
        <w:t>Exploring the potential of AI-tools to improve identification of patients at risk for poor mental health and quality of life, and personalisation of psychosocial care to patients undergoing fertility treatment.</w:t>
      </w:r>
    </w:p>
    <w:p w14:paraId="7C43C9FF" w14:textId="77777777" w:rsidR="00271841" w:rsidRPr="00C53994" w:rsidRDefault="00271841" w:rsidP="00614B00">
      <w:pPr>
        <w:pStyle w:val="ListParagraph"/>
        <w:numPr>
          <w:ilvl w:val="0"/>
          <w:numId w:val="8"/>
        </w:numPr>
        <w:rPr>
          <w:rFonts w:eastAsia="Segoe UI"/>
          <w:lang w:eastAsia="ja-JP"/>
        </w:rPr>
      </w:pPr>
      <w:r w:rsidRPr="00C53994">
        <w:rPr>
          <w:rFonts w:eastAsia="Segoe UI"/>
          <w:lang w:eastAsia="ja-JP"/>
        </w:rPr>
        <w:t>Developing methodological approaches to better evaluate the effectiveness of AI-driven tools in fertility care that address potential/current biases.</w:t>
      </w:r>
    </w:p>
    <w:p w14:paraId="4FA92DE7" w14:textId="77777777" w:rsidR="00271841" w:rsidRDefault="00271841" w:rsidP="00614B00">
      <w:pPr>
        <w:pStyle w:val="ListParagraph"/>
        <w:numPr>
          <w:ilvl w:val="0"/>
          <w:numId w:val="8"/>
        </w:numPr>
        <w:rPr>
          <w:rFonts w:eastAsia="Segoe UI"/>
          <w:lang w:eastAsia="ja-JP"/>
        </w:rPr>
      </w:pPr>
      <w:r w:rsidRPr="00C53994">
        <w:rPr>
          <w:rFonts w:eastAsia="Segoe UI"/>
          <w:lang w:eastAsia="ja-JP"/>
        </w:rPr>
        <w:t>Developing understanding about the ethical implications and the real-world impact of AI-tools.</w:t>
      </w:r>
    </w:p>
    <w:p w14:paraId="3B183FAB" w14:textId="77777777" w:rsidR="00C53994" w:rsidRPr="00C53994" w:rsidRDefault="00C53994" w:rsidP="00C53994">
      <w:pPr>
        <w:rPr>
          <w:rFonts w:eastAsia="Segoe UI"/>
          <w:lang w:eastAsia="ja-JP"/>
        </w:rPr>
      </w:pPr>
    </w:p>
    <w:p w14:paraId="2852D0E9" w14:textId="77777777" w:rsidR="00271841" w:rsidRPr="00271841" w:rsidRDefault="00271841" w:rsidP="00C53994">
      <w:pPr>
        <w:pStyle w:val="Heading2"/>
        <w:rPr>
          <w:rFonts w:eastAsia="MS Gothic"/>
          <w:lang w:eastAsia="ja-JP"/>
        </w:rPr>
      </w:pPr>
      <w:r w:rsidRPr="00271841">
        <w:rPr>
          <w:rFonts w:eastAsia="MS Gothic"/>
          <w:lang w:eastAsia="ja-JP"/>
        </w:rPr>
        <w:t xml:space="preserve">Optimising psychosocial support </w:t>
      </w:r>
    </w:p>
    <w:p w14:paraId="0C2533E5" w14:textId="77777777" w:rsidR="00271841" w:rsidRPr="00271841" w:rsidRDefault="00271841" w:rsidP="00C53994">
      <w:pPr>
        <w:rPr>
          <w:rFonts w:eastAsia="Segoe UI"/>
          <w:lang w:eastAsia="ja-JP"/>
        </w:rPr>
      </w:pPr>
      <w:r w:rsidRPr="00271841">
        <w:rPr>
          <w:rFonts w:eastAsia="Segoe UI"/>
          <w:lang w:eastAsia="ja-JP"/>
        </w:rPr>
        <w:t xml:space="preserve">Providing psychosocial support to infertility patients is of utmost importance, due to the potential long-term implications of infertility and fertility treatment for mental health </w:t>
      </w:r>
      <w:r w:rsidRPr="00271841">
        <w:rPr>
          <w:rFonts w:eastAsia="Segoe UI"/>
          <w:lang w:eastAsia="ja-JP"/>
        </w:rPr>
        <w:fldChar w:fldCharType="begin">
          <w:fldData xml:space="preserve">PEVuZE5vdGU+PENpdGU+PEF1dGhvcj5HYW1laXJvPC9BdXRob3I+PFllYXI+MjAxNTwvWWVhcj48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HYW1laXJvPC9BdXRob3I+PFllYXI+MjAxNTwvWWVhcj48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Gameiro et al., 2015)</w:t>
      </w:r>
      <w:r w:rsidRPr="00271841">
        <w:rPr>
          <w:rFonts w:eastAsia="Segoe UI"/>
          <w:lang w:eastAsia="ja-JP"/>
        </w:rPr>
        <w:fldChar w:fldCharType="end"/>
      </w:r>
      <w:r w:rsidRPr="00271841">
        <w:rPr>
          <w:rFonts w:eastAsia="Segoe UI"/>
          <w:lang w:eastAsia="ja-JP"/>
        </w:rPr>
        <w:t>. In this field, there is a particular need for further research on how to support patients ending fertility care without the children they desire and on how to support all different parties involved in third-party reproduction.</w:t>
      </w:r>
    </w:p>
    <w:p w14:paraId="0A4482FB" w14:textId="77777777" w:rsidR="00271841" w:rsidRPr="00271841" w:rsidRDefault="00271841" w:rsidP="00C53994">
      <w:pPr>
        <w:rPr>
          <w:rFonts w:eastAsia="Segoe UI"/>
          <w:lang w:eastAsia="ja-JP"/>
        </w:rPr>
      </w:pPr>
    </w:p>
    <w:p w14:paraId="01617FCD" w14:textId="37BD24E0" w:rsidR="00271841" w:rsidRPr="00271841" w:rsidRDefault="00171C3A" w:rsidP="00C53994">
      <w:pPr>
        <w:pStyle w:val="Heading3"/>
      </w:pPr>
      <w:r>
        <w:lastRenderedPageBreak/>
        <w:t xml:space="preserve">Topic </w:t>
      </w:r>
      <w:r w:rsidR="00271841" w:rsidRPr="00271841">
        <w:t>9</w:t>
      </w:r>
      <w:r>
        <w:t>:</w:t>
      </w:r>
      <w:r w:rsidR="00271841" w:rsidRPr="00271841">
        <w:t xml:space="preserve"> Adequate psychosocial support for patients, offspring,</w:t>
      </w:r>
      <w:r w:rsidR="00F64FFD">
        <w:t xml:space="preserve"> donor-conceived people,</w:t>
      </w:r>
      <w:r w:rsidR="00271841" w:rsidRPr="00271841">
        <w:t xml:space="preserve"> donors and surrogates in view of the long-term implications of fertility treatment</w:t>
      </w:r>
    </w:p>
    <w:p w14:paraId="147079D2" w14:textId="77777777" w:rsidR="00271841" w:rsidRPr="00271841" w:rsidRDefault="00271841" w:rsidP="00C53994">
      <w:pPr>
        <w:rPr>
          <w:rFonts w:eastAsia="Segoe UI"/>
          <w:lang w:eastAsia="ja-JP"/>
        </w:rPr>
      </w:pPr>
      <w:r w:rsidRPr="00271841">
        <w:rPr>
          <w:rFonts w:eastAsia="Segoe UI"/>
          <w:lang w:eastAsia="ja-JP"/>
        </w:rPr>
        <w:t xml:space="preserve">Approximately 188,000 of the 400,000 people who undergo fertility treatment in Europe every year end treatment without achieving their parenthood goals, despite its high physical and mental burden </w:t>
      </w:r>
      <w:r w:rsidRPr="00271841">
        <w:rPr>
          <w:rFonts w:eastAsia="Segoe UI"/>
          <w:lang w:eastAsia="ja-JP"/>
        </w:rPr>
        <w:fldChar w:fldCharType="begin">
          <w:fldData xml:space="preserve">PEVuZE5vdGU+PENpdGU+PEF1dGhvcj5NY0xlcm5vbjwvQXV0aG9yPjxZZWFyPjIwMTY8L1llYXI+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1NzItODE8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NY0xlcm5vbjwvQXV0aG9yPjxZZWFyPjIwMTY8L1llYXI+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1NzItODE8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McLernon, Maheshwari, Lee, &amp; Bhattacharya, 2016; The European I. V. F. Monitoring Consortium for the European Society of Human Reproduction and Embryology et al., 2023)</w:t>
      </w:r>
      <w:r w:rsidRPr="00271841">
        <w:rPr>
          <w:rFonts w:eastAsia="Segoe UI"/>
          <w:lang w:eastAsia="ja-JP"/>
        </w:rPr>
        <w:fldChar w:fldCharType="end"/>
      </w:r>
      <w:r w:rsidRPr="00271841">
        <w:rPr>
          <w:rFonts w:eastAsia="Segoe UI"/>
          <w:lang w:eastAsia="ja-JP"/>
        </w:rPr>
        <w:t xml:space="preserve">. Inequalities in fertility outcomes arise due to a variation in factors such as national funding and access to care policies, patients’ ability to afford care in private clinics, the geographic location of clinics and levels of fertility awareness </w:t>
      </w:r>
      <w:r w:rsidRPr="00271841">
        <w:rPr>
          <w:rFonts w:eastAsia="Segoe UI"/>
          <w:lang w:eastAsia="ja-JP"/>
        </w:rPr>
        <w:fldChar w:fldCharType="begin">
          <w:fldData xml:space="preserve">PEVuZE5vdGU+PENpdGU+PEF1dGhvcj5Fa2VjaGk8L0F1dGhvcj48WWVhcj4yMDIxPC9ZZWFyPjxS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jQ1LTY0NjwvcGFnZXM+PHZvbHVtZT4zOTg8L3ZvbHVtZT48bnVtYmVyPjEwMzAxPC9udW1iZXI+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Fa2VjaGk8L0F1dGhvcj48WWVhcj4yMDIxPC9ZZWFyPjxS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jQ1LTY0NjwvcGFnZXM+PHZvbHVtZT4zOTg8L3ZvbHVtZT48bnVtYmVyPjEwMzAxPC9udW1iZXI+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Ekechi, 2021; The European I. V. F. Monitoring Consortium for the European Society of Human Reproduction and Embryology et al., 2024)</w:t>
      </w:r>
      <w:r w:rsidRPr="00271841">
        <w:rPr>
          <w:rFonts w:eastAsia="Segoe UI"/>
          <w:lang w:eastAsia="ja-JP"/>
        </w:rPr>
        <w:fldChar w:fldCharType="end"/>
      </w:r>
      <w:r w:rsidRPr="00271841">
        <w:rPr>
          <w:rFonts w:eastAsia="Segoe UI"/>
          <w:lang w:eastAsia="ja-JP"/>
        </w:rPr>
        <w:t xml:space="preserve">. </w:t>
      </w:r>
    </w:p>
    <w:p w14:paraId="39FE366C" w14:textId="77777777" w:rsidR="00271841" w:rsidRPr="00271841" w:rsidRDefault="00271841" w:rsidP="00C53994">
      <w:pPr>
        <w:rPr>
          <w:rFonts w:eastAsia="Segoe UI"/>
          <w:lang w:eastAsia="ja-JP"/>
        </w:rPr>
      </w:pPr>
    </w:p>
    <w:p w14:paraId="687A9700" w14:textId="77777777" w:rsidR="00271841" w:rsidRPr="00271841" w:rsidRDefault="00271841" w:rsidP="00C53994">
      <w:pPr>
        <w:rPr>
          <w:rFonts w:eastAsia="Segoe UI"/>
          <w:lang w:eastAsia="ja-JP"/>
        </w:rPr>
      </w:pPr>
      <w:r w:rsidRPr="00271841">
        <w:rPr>
          <w:rFonts w:eastAsia="Segoe UI"/>
          <w:lang w:eastAsia="ja-JP"/>
        </w:rPr>
        <w:t xml:space="preserve">Evidence from meta-synthesis shows that ending treatment without children is associated with poorer mental health and well-being, and that patients describe this as a devastating experience associated with intense grief, sadness, and profound existential crisis, taking, on average, two years to overcome </w:t>
      </w:r>
      <w:r w:rsidRPr="00271841">
        <w:rPr>
          <w:rFonts w:eastAsia="Segoe UI"/>
          <w:lang w:eastAsia="ja-JP"/>
        </w:rPr>
        <w:fldChar w:fldCharType="begin">
          <w:fldData xml:space="preserve">PEVuZE5vdGU+PENpdGU+PEF1dGhvcj5HYW1laXJvPC9BdXRob3I+PFllYXI+MjAxNzwvWWVhcj48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HYW1laXJvPC9BdXRob3I+PFllYXI+MjAxNzwvWWVhcj48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Gameiro &amp; Finnigan, 2017)</w:t>
      </w:r>
      <w:r w:rsidRPr="00271841">
        <w:rPr>
          <w:rFonts w:eastAsia="Segoe UI"/>
          <w:lang w:eastAsia="ja-JP"/>
        </w:rPr>
        <w:fldChar w:fldCharType="end"/>
      </w:r>
      <w:r w:rsidRPr="00271841">
        <w:rPr>
          <w:rFonts w:eastAsia="Segoe UI"/>
          <w:lang w:eastAsia="ja-JP"/>
        </w:rPr>
        <w:t xml:space="preserve">. Despite this profound impact, there is a striking lack of investment in supporting patients’ healthy adjustment after their treatment ends without the children they desire. To date, only three psychosocial interventions have been developed and evaluated that focus on supporting this patient group </w:t>
      </w:r>
      <w:r w:rsidRPr="00271841">
        <w:rPr>
          <w:rFonts w:eastAsia="Segoe UI"/>
          <w:lang w:eastAsia="ja-JP"/>
        </w:rPr>
        <w:fldChar w:fldCharType="begin">
          <w:fldData xml:space="preserve">PEVuZE5vdGU+PENpdGU+PEF1dGhvcj5LcmFhaWo8L0F1dGhvcj48WWVhcj4yMDE2PC9ZZWFyPjxS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LcmFhaWo8L0F1dGhvcj48WWVhcj4yMDE2PC9ZZWFyPjxS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Kraaij, Garnefski, Fles, Brands, &amp; van Tricht, 2016; Rowbottom, Galhardo, Donovan, &amp; Gameiro, 2022; Sousa-Leite, 2024)</w:t>
      </w:r>
      <w:r w:rsidRPr="00271841">
        <w:rPr>
          <w:rFonts w:eastAsia="Segoe UI"/>
          <w:lang w:eastAsia="ja-JP"/>
        </w:rPr>
        <w:fldChar w:fldCharType="end"/>
      </w:r>
      <w:r w:rsidRPr="00271841">
        <w:rPr>
          <w:rFonts w:eastAsia="Segoe UI"/>
          <w:lang w:eastAsia="ja-JP"/>
        </w:rPr>
        <w:t xml:space="preserve"> and current guidance from fertility guidelines and regulation is insufficient.</w:t>
      </w:r>
    </w:p>
    <w:p w14:paraId="41FFC15A" w14:textId="77777777" w:rsidR="00271841" w:rsidRPr="00271841" w:rsidRDefault="00271841" w:rsidP="00C53994">
      <w:pPr>
        <w:rPr>
          <w:rFonts w:eastAsia="Segoe UI"/>
          <w:lang w:eastAsia="ja-JP"/>
        </w:rPr>
      </w:pPr>
    </w:p>
    <w:p w14:paraId="0BA9782F" w14:textId="306C583A" w:rsidR="00271841" w:rsidRPr="00271841" w:rsidRDefault="00271841" w:rsidP="00C53994">
      <w:pPr>
        <w:rPr>
          <w:rFonts w:eastAsia="Segoe UI"/>
          <w:lang w:eastAsia="ja-JP"/>
        </w:rPr>
      </w:pPr>
      <w:r w:rsidRPr="00271841">
        <w:rPr>
          <w:rFonts w:eastAsia="Segoe UI"/>
          <w:lang w:eastAsia="ja-JP"/>
        </w:rPr>
        <w:t xml:space="preserve">Even when fertility treatment does result in patients having the children they desire, evidence suggests that the experience of infertility and fertility treatment can have long-term psychological implications for parents and offspring. These can be particularly pronounced in </w:t>
      </w:r>
      <w:r w:rsidRPr="00271841">
        <w:rPr>
          <w:rFonts w:eastAsia="Segoe UI"/>
          <w:lang w:eastAsia="ja-JP"/>
        </w:rPr>
        <w:lastRenderedPageBreak/>
        <w:t>the case of third-party reproduction (gamete donation and surrogacy), due to multiple factors. First, the lack of genetic link between donor-conceived people</w:t>
      </w:r>
      <w:r w:rsidR="00F72DA5">
        <w:rPr>
          <w:rFonts w:eastAsia="Segoe UI"/>
          <w:lang w:eastAsia="ja-JP"/>
        </w:rPr>
        <w:t xml:space="preserve"> (DCP)</w:t>
      </w:r>
      <w:r w:rsidRPr="00271841">
        <w:rPr>
          <w:rFonts w:eastAsia="Segoe UI"/>
          <w:lang w:eastAsia="ja-JP"/>
        </w:rPr>
        <w:t xml:space="preserve"> and their parent(s) can impact relationships and creates challenges for disclosing donor conception </w:t>
      </w:r>
      <w:r w:rsidRPr="00271841">
        <w:rPr>
          <w:rFonts w:eastAsia="Segoe UI"/>
          <w:lang w:eastAsia="ja-JP"/>
        </w:rPr>
        <w:fldChar w:fldCharType="begin">
          <w:fldData xml:space="preserve">PEVuZE5vdGU+PENpdGU+PEF1dGhvcj5Hb2xvbWJvazwvQXV0aG9yPjxZZWFyPjIwMTg8L1llYXI+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Hb2xvbWJvazwvQXV0aG9yPjxZZWFyPjIwMTg8L1llYXI+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Golombok et al., 2018; Zadeh, Ilioi, Jadva, &amp; Golombok, 2018)</w:t>
      </w:r>
      <w:r w:rsidRPr="00271841">
        <w:rPr>
          <w:rFonts w:eastAsia="Segoe UI"/>
          <w:lang w:eastAsia="ja-JP"/>
        </w:rPr>
        <w:fldChar w:fldCharType="end"/>
      </w:r>
      <w:r w:rsidRPr="00271841">
        <w:rPr>
          <w:rFonts w:eastAsia="Segoe UI"/>
          <w:lang w:eastAsia="ja-JP"/>
        </w:rPr>
        <w:t xml:space="preserve">. Second, the removal of donor anonymity across many countries in Europe and the growth in use of direct-to-consumer DNA testing has enabled the easy establishment of links between </w:t>
      </w:r>
      <w:r w:rsidR="00F72DA5">
        <w:rPr>
          <w:rFonts w:eastAsia="Segoe UI"/>
          <w:lang w:eastAsia="ja-JP"/>
        </w:rPr>
        <w:t>DCP</w:t>
      </w:r>
      <w:r w:rsidRPr="00271841">
        <w:rPr>
          <w:rFonts w:eastAsia="Segoe UI"/>
          <w:lang w:eastAsia="ja-JP"/>
        </w:rPr>
        <w:t xml:space="preserve"> and their donors, as well as between </w:t>
      </w:r>
      <w:r w:rsidR="00F72DA5">
        <w:rPr>
          <w:rFonts w:eastAsia="Segoe UI"/>
          <w:lang w:eastAsia="ja-JP"/>
        </w:rPr>
        <w:t xml:space="preserve">DCP from the </w:t>
      </w:r>
      <w:r w:rsidRPr="00271841">
        <w:rPr>
          <w:rFonts w:eastAsia="Segoe UI"/>
          <w:lang w:eastAsia="ja-JP"/>
        </w:rPr>
        <w:t>same</w:t>
      </w:r>
      <w:r w:rsidR="00F72DA5">
        <w:rPr>
          <w:rFonts w:eastAsia="Segoe UI"/>
          <w:lang w:eastAsia="ja-JP"/>
        </w:rPr>
        <w:t xml:space="preserve"> </w:t>
      </w:r>
      <w:r w:rsidRPr="00271841">
        <w:rPr>
          <w:rFonts w:eastAsia="Segoe UI"/>
          <w:lang w:eastAsia="ja-JP"/>
        </w:rPr>
        <w:t xml:space="preserve">donor, often referred to as “half-siblings” </w:t>
      </w:r>
      <w:r w:rsidRPr="00271841">
        <w:rPr>
          <w:rFonts w:eastAsia="Segoe UI"/>
          <w:lang w:eastAsia="ja-JP"/>
        </w:rPr>
        <w:fldChar w:fldCharType="begin">
          <w:fldData xml:space="preserve">PEVuZE5vdGU+PENpdGU+PEF1dGhvcj5DcmF3c2hhdzwvQXV0aG9yPjxZZWFyPjIwMTg8L1llYXI+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=
</w:fldData>
        </w:fldChar>
      </w:r>
      <w:r w:rsidR="006967C7">
        <w:rPr>
          <w:rFonts w:eastAsia="Segoe UI"/>
          <w:lang w:eastAsia="ja-JP"/>
        </w:rPr>
        <w:instrText xml:space="preserve"> ADDIN EN.CITE </w:instrText>
      </w:r>
      <w:r w:rsidR="006967C7">
        <w:rPr>
          <w:rFonts w:eastAsia="Segoe UI"/>
          <w:lang w:eastAsia="ja-JP"/>
        </w:rPr>
        <w:fldChar w:fldCharType="begin">
          <w:fldData xml:space="preserve">PEVuZE5vdGU+PENpdGU+PEF1dGhvcj5DcmF3c2hhdzwvQXV0aG9yPjxZZWFyPjIwMTg8L1llYXI+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=
</w:fldData>
        </w:fldChar>
      </w:r>
      <w:r w:rsidR="006967C7">
        <w:rPr>
          <w:rFonts w:eastAsia="Segoe UI"/>
          <w:lang w:eastAsia="ja-JP"/>
        </w:rPr>
        <w:instrText xml:space="preserve"> ADDIN EN.CITE.DATA </w:instrText>
      </w:r>
      <w:r w:rsidR="006967C7">
        <w:rPr>
          <w:rFonts w:eastAsia="Segoe UI"/>
          <w:lang w:eastAsia="ja-JP"/>
        </w:rPr>
      </w:r>
      <w:r w:rsidR="006967C7">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006967C7">
        <w:rPr>
          <w:rFonts w:eastAsia="Segoe UI"/>
          <w:noProof/>
          <w:lang w:eastAsia="ja-JP"/>
        </w:rPr>
        <w:t>(Crawshaw, 2018; Gilman et al., 2024; Widbom, Sydsjö, &amp; Lampic, 2022)</w:t>
      </w:r>
      <w:r w:rsidRPr="00271841">
        <w:rPr>
          <w:rFonts w:eastAsia="Segoe UI"/>
          <w:lang w:eastAsia="ja-JP"/>
        </w:rPr>
        <w:fldChar w:fldCharType="end"/>
      </w:r>
      <w:r w:rsidRPr="00271841">
        <w:rPr>
          <w:rFonts w:eastAsia="Segoe UI"/>
          <w:lang w:eastAsia="ja-JP"/>
        </w:rPr>
        <w:t>. Third, the association of third-party reproduction with the establishment of complex non-traditional families and novel treatments that allow for shared biological parenting has always and will continue to make it challenging for all family members to navigate these novel family compositions. It also raises concerns about the welfare of offspring</w:t>
      </w:r>
      <w:r w:rsidR="00F72DA5">
        <w:rPr>
          <w:rFonts w:eastAsia="Segoe UI"/>
          <w:lang w:eastAsia="ja-JP"/>
        </w:rPr>
        <w:t xml:space="preserve"> and DCP</w:t>
      </w:r>
      <w:r w:rsidRPr="00271841">
        <w:rPr>
          <w:rFonts w:eastAsia="Segoe UI"/>
          <w:lang w:eastAsia="ja-JP"/>
        </w:rPr>
        <w:t xml:space="preserve"> that need addressing </w:t>
      </w:r>
      <w:r w:rsidRPr="00271841">
        <w:rPr>
          <w:rFonts w:eastAsia="Segoe UI"/>
          <w:lang w:eastAsia="ja-JP"/>
        </w:rPr>
        <w:fldChar w:fldCharType="begin">
          <w:fldData xml:space="preserve">PEVuZE5vdGU+PENpdGU+PEF1dGhvcj5HYXJ0cmVsbDwvQXV0aG9yPjxZZWFyPjIwMTg8L1llYXI+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HYXJ0cmVsbDwvQXV0aG9yPjxZZWFyPjIwMTg8L1llYXI+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Gartrell, Bos, &amp; Koh, 2018; Golombok, Zadeh, Imrie, Smith, &amp; Freeman, 2016)</w:t>
      </w:r>
      <w:r w:rsidRPr="00271841">
        <w:rPr>
          <w:rFonts w:eastAsia="Segoe UI"/>
          <w:lang w:eastAsia="ja-JP"/>
        </w:rPr>
        <w:fldChar w:fldCharType="end"/>
      </w:r>
      <w:r w:rsidRPr="00271841">
        <w:rPr>
          <w:rFonts w:eastAsia="Segoe UI"/>
          <w:lang w:eastAsia="ja-JP"/>
        </w:rPr>
        <w:t>. In sum, the complex biopsychosocial context in which third-party reproduction tends to occur requires in-depth understanding of the short and long-term psychological impacts for parents</w:t>
      </w:r>
      <w:r w:rsidR="00EB08EB" w:rsidRPr="00271841">
        <w:rPr>
          <w:rFonts w:eastAsia="Segoe UI"/>
          <w:lang w:eastAsia="ja-JP"/>
        </w:rPr>
        <w:t>, offspring,</w:t>
      </w:r>
      <w:r w:rsidR="00EB08EB">
        <w:rPr>
          <w:rFonts w:eastAsia="Segoe UI"/>
          <w:lang w:eastAsia="ja-JP"/>
        </w:rPr>
        <w:t xml:space="preserve"> DCP</w:t>
      </w:r>
      <w:r w:rsidRPr="00271841">
        <w:rPr>
          <w:rFonts w:eastAsia="Segoe UI"/>
          <w:lang w:eastAsia="ja-JP"/>
        </w:rPr>
        <w:t>, donors, surrogates and their families. Therefore, professional organisations have called for expanding psychosocial support over the life</w:t>
      </w:r>
      <w:r w:rsidR="00BB492C">
        <w:rPr>
          <w:rFonts w:eastAsia="Segoe UI"/>
          <w:lang w:eastAsia="ja-JP"/>
        </w:rPr>
        <w:t xml:space="preserve"> </w:t>
      </w:r>
      <w:r w:rsidRPr="00271841">
        <w:rPr>
          <w:rFonts w:eastAsia="Segoe UI"/>
          <w:lang w:eastAsia="ja-JP"/>
        </w:rPr>
        <w:t xml:space="preserve">course </w:t>
      </w:r>
      <w:r w:rsidRPr="00271841">
        <w:rPr>
          <w:rFonts w:eastAsia="Segoe UI"/>
          <w:lang w:eastAsia="ja-JP"/>
        </w:rPr>
        <w:fldChar w:fldCharType="begin"/>
      </w:r>
      <w:r w:rsidRPr="00271841">
        <w:rPr>
          <w:rFonts w:eastAsia="Segoe UI"/>
          <w:lang w:eastAsia="ja-JP"/>
        </w:rPr>
        <w:instrText xml:space="preserve"> ADDIN EN.CITE &lt;EndNote&gt;&lt;Cite&gt;&lt;Author&gt;International Infertility Counselling Organisation&lt;/Author&gt;&lt;Year&gt;2024&lt;/Year&gt;&lt;RecNum&gt;122&lt;/RecNum&gt;&lt;DisplayText&gt;(International Infertility Counselling Organisation, 2024)&lt;/DisplayText&gt;&lt;record&gt;&lt;rec-number&gt;122&lt;/rec-number&gt;&lt;foreign-keys&gt;&lt;key app="EN" db-id="e0vvxf0wm0aardewstr592fstewr0rr5a592" timestamp="1738934422"&gt;122&lt;/key&gt;&lt;/foreign-keys&gt;&lt;ref-type name="Generic"&gt;13&lt;/ref-type&gt;&lt;contributors&gt;&lt;authors&gt;&lt;author&gt;International Infertility Counselling Organisation,&lt;/author&gt;&lt;/authors&gt;&lt;/contributors&gt;&lt;titles&gt;&lt;title&gt;IICO Statement about Psychosocial Counselling and Professional Support &amp;#xD;related to involuntary childlessness, including Implications over the life-course&lt;/title&gt;&lt;/titles&gt;&lt;dates&gt;&lt;year&gt;2024&lt;/year&gt;&lt;/dates&gt;&lt;urls&gt;&lt;related-urls&gt;&lt;url&gt;https://www.iico-infertilitycounseling.org/wp-content/uploads/2024/09/IICO-Statement-about-Psychosocial-Counselling-and-Professional-Support-related-to-involuntary-childlessness-and-its-life-course-implications-September-2024.pdf&lt;/url&gt;&lt;/related-urls&gt;&lt;/urls&gt;&lt;/record&gt;&lt;/Cite&gt;&lt;/EndNote&gt;</w:instrText>
      </w:r>
      <w:r w:rsidRPr="00271841">
        <w:rPr>
          <w:rFonts w:eastAsia="Segoe UI"/>
          <w:lang w:eastAsia="ja-JP"/>
        </w:rPr>
        <w:fldChar w:fldCharType="separate"/>
      </w:r>
      <w:r w:rsidRPr="00271841">
        <w:rPr>
          <w:rFonts w:eastAsia="Segoe UI"/>
          <w:noProof/>
          <w:lang w:eastAsia="ja-JP"/>
        </w:rPr>
        <w:t>(International Infertility Counselling Organisation, 2024)</w:t>
      </w:r>
      <w:r w:rsidRPr="00271841">
        <w:rPr>
          <w:rFonts w:eastAsia="Segoe UI"/>
          <w:lang w:eastAsia="ja-JP"/>
        </w:rPr>
        <w:fldChar w:fldCharType="end"/>
      </w:r>
      <w:r w:rsidRPr="00271841">
        <w:rPr>
          <w:rFonts w:eastAsia="Segoe UI"/>
          <w:lang w:eastAsia="ja-JP"/>
        </w:rPr>
        <w:t>. However, research on how these groups can be adequately supported in their psychological adjustment is lacking.</w:t>
      </w:r>
    </w:p>
    <w:p w14:paraId="7F74586B" w14:textId="77777777" w:rsidR="00271841" w:rsidRPr="00271841" w:rsidRDefault="00271841" w:rsidP="00C53994">
      <w:pPr>
        <w:rPr>
          <w:rFonts w:eastAsia="Segoe UI"/>
          <w:lang w:eastAsia="ja-JP"/>
        </w:rPr>
      </w:pPr>
    </w:p>
    <w:p w14:paraId="2D710DAA" w14:textId="6D3EFE44" w:rsidR="00271841" w:rsidRPr="00271841" w:rsidRDefault="00271841" w:rsidP="00C53994">
      <w:pPr>
        <w:rPr>
          <w:rFonts w:eastAsia="Segoe UI"/>
          <w:lang w:eastAsia="ja-JP"/>
        </w:rPr>
      </w:pPr>
      <w:r w:rsidRPr="00271841">
        <w:rPr>
          <w:rFonts w:eastAsia="Segoe UI"/>
          <w:lang w:eastAsia="ja-JP"/>
        </w:rPr>
        <w:t>Further research on this topic will enable European fertility clinics to fully address the unmet and urgent duty of care to fertility patients,</w:t>
      </w:r>
      <w:r w:rsidR="00EB08EB">
        <w:rPr>
          <w:rFonts w:eastAsia="Segoe UI"/>
          <w:lang w:eastAsia="ja-JP"/>
        </w:rPr>
        <w:t xml:space="preserve"> offspring, DCP,</w:t>
      </w:r>
      <w:r w:rsidRPr="00271841">
        <w:rPr>
          <w:rFonts w:eastAsia="Segoe UI"/>
          <w:lang w:eastAsia="ja-JP"/>
        </w:rPr>
        <w:t xml:space="preserve"> gamete donors</w:t>
      </w:r>
      <w:r w:rsidR="0055473D">
        <w:rPr>
          <w:rFonts w:eastAsia="Segoe UI"/>
          <w:lang w:eastAsia="ja-JP"/>
        </w:rPr>
        <w:t xml:space="preserve"> and</w:t>
      </w:r>
      <w:r w:rsidRPr="00271841">
        <w:rPr>
          <w:rFonts w:eastAsia="Segoe UI"/>
          <w:lang w:eastAsia="ja-JP"/>
        </w:rPr>
        <w:t xml:space="preserve"> surrogates</w:t>
      </w:r>
      <w:r w:rsidR="0055473D">
        <w:rPr>
          <w:rFonts w:eastAsia="Segoe UI"/>
          <w:lang w:eastAsia="ja-JP"/>
        </w:rPr>
        <w:t>,</w:t>
      </w:r>
      <w:r w:rsidRPr="00271841">
        <w:rPr>
          <w:rFonts w:eastAsia="Segoe UI"/>
          <w:lang w:eastAsia="ja-JP"/>
        </w:rPr>
        <w:t xml:space="preserve"> as well as their families.</w:t>
      </w:r>
    </w:p>
    <w:p w14:paraId="6525F1EC" w14:textId="77777777" w:rsidR="00271841" w:rsidRPr="00271841" w:rsidRDefault="00271841" w:rsidP="00C53994">
      <w:pPr>
        <w:rPr>
          <w:rFonts w:eastAsia="Segoe UI"/>
          <w:lang w:eastAsia="ja-JP"/>
        </w:rPr>
      </w:pPr>
    </w:p>
    <w:p w14:paraId="7BBEC94A"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w:t>
      </w:r>
    </w:p>
    <w:p w14:paraId="613D24ED" w14:textId="77777777" w:rsidR="00271841" w:rsidRPr="00C53994" w:rsidRDefault="00271841" w:rsidP="00614B00">
      <w:pPr>
        <w:pStyle w:val="ListParagraph"/>
        <w:numPr>
          <w:ilvl w:val="0"/>
          <w:numId w:val="9"/>
        </w:numPr>
        <w:rPr>
          <w:rFonts w:eastAsia="Segoe UI"/>
          <w:lang w:eastAsia="ja-JP"/>
        </w:rPr>
      </w:pPr>
      <w:r w:rsidRPr="00C53994">
        <w:rPr>
          <w:rFonts w:eastAsia="Segoe UI"/>
          <w:lang w:eastAsia="ja-JP"/>
        </w:rPr>
        <w:lastRenderedPageBreak/>
        <w:t>Mapping the heterogeneity of treatment trajectories from the moment patients seek fertility care to when they decide to stop treatment, regardless of outcome.</w:t>
      </w:r>
    </w:p>
    <w:p w14:paraId="01BE7A7C" w14:textId="2A3AFCF8" w:rsidR="00271841" w:rsidRPr="00C53994" w:rsidRDefault="00271841" w:rsidP="00614B00">
      <w:pPr>
        <w:pStyle w:val="ListParagraph"/>
        <w:numPr>
          <w:ilvl w:val="0"/>
          <w:numId w:val="9"/>
        </w:numPr>
        <w:rPr>
          <w:rFonts w:eastAsia="Segoe UI"/>
          <w:lang w:eastAsia="ja-JP"/>
        </w:rPr>
      </w:pPr>
      <w:r w:rsidRPr="00C53994">
        <w:rPr>
          <w:rFonts w:eastAsia="Segoe UI"/>
          <w:lang w:eastAsia="ja-JP"/>
        </w:rPr>
        <w:t xml:space="preserve">Mapping the heterogeneity of </w:t>
      </w:r>
      <w:r w:rsidR="0055473D">
        <w:rPr>
          <w:rFonts w:eastAsia="Segoe UI"/>
          <w:lang w:eastAsia="ja-JP"/>
        </w:rPr>
        <w:t xml:space="preserve">trajectories for </w:t>
      </w:r>
      <w:r w:rsidRPr="00C53994">
        <w:rPr>
          <w:rFonts w:eastAsia="Segoe UI"/>
          <w:lang w:eastAsia="ja-JP"/>
        </w:rPr>
        <w:t xml:space="preserve">those exploring other options (adoption, fostering, life without children) </w:t>
      </w:r>
      <w:r w:rsidR="0055473D">
        <w:rPr>
          <w:rFonts w:eastAsia="Segoe UI"/>
          <w:lang w:eastAsia="ja-JP"/>
        </w:rPr>
        <w:t xml:space="preserve">instead of or after fertility treatment, </w:t>
      </w:r>
      <w:r w:rsidRPr="00C53994">
        <w:rPr>
          <w:rFonts w:eastAsia="Segoe UI"/>
          <w:lang w:eastAsia="ja-JP"/>
        </w:rPr>
        <w:t>and understanding their experiences and needs.</w:t>
      </w:r>
    </w:p>
    <w:p w14:paraId="036D871F" w14:textId="31B9B440" w:rsidR="00271841" w:rsidRPr="00C53994" w:rsidRDefault="00271841" w:rsidP="00614B00">
      <w:pPr>
        <w:pStyle w:val="ListParagraph"/>
        <w:numPr>
          <w:ilvl w:val="0"/>
          <w:numId w:val="9"/>
        </w:numPr>
        <w:rPr>
          <w:rFonts w:eastAsia="Segoe UI"/>
          <w:lang w:eastAsia="ja-JP"/>
        </w:rPr>
      </w:pPr>
      <w:r w:rsidRPr="00C53994">
        <w:rPr>
          <w:rFonts w:eastAsia="Segoe UI"/>
          <w:lang w:eastAsia="ja-JP"/>
        </w:rPr>
        <w:t xml:space="preserve">Mapping the full range of individual and social impacts experienced </w:t>
      </w:r>
      <w:r w:rsidR="00EB4B91">
        <w:rPr>
          <w:rFonts w:eastAsia="Segoe UI"/>
          <w:lang w:eastAsia="ja-JP"/>
        </w:rPr>
        <w:t>because</w:t>
      </w:r>
      <w:r w:rsidRPr="00C53994">
        <w:rPr>
          <w:rFonts w:eastAsia="Segoe UI"/>
          <w:lang w:eastAsia="ja-JP"/>
        </w:rPr>
        <w:t xml:space="preserve"> of different</w:t>
      </w:r>
      <w:r w:rsidR="00EB4B91">
        <w:rPr>
          <w:rFonts w:eastAsia="Segoe UI"/>
          <w:lang w:eastAsia="ja-JP"/>
        </w:rPr>
        <w:t xml:space="preserve"> trajectories and</w:t>
      </w:r>
      <w:r w:rsidRPr="00C53994">
        <w:rPr>
          <w:rFonts w:eastAsia="Segoe UI"/>
          <w:lang w:eastAsia="ja-JP"/>
        </w:rPr>
        <w:t xml:space="preserve"> outcomes of fertility treatment on patients,</w:t>
      </w:r>
      <w:r w:rsidR="00EB4B91">
        <w:rPr>
          <w:rFonts w:eastAsia="Segoe UI"/>
          <w:lang w:eastAsia="ja-JP"/>
        </w:rPr>
        <w:t xml:space="preserve"> offspring, DCP,</w:t>
      </w:r>
      <w:r w:rsidRPr="00C53994">
        <w:rPr>
          <w:rFonts w:eastAsia="Segoe UI"/>
          <w:lang w:eastAsia="ja-JP"/>
        </w:rPr>
        <w:t xml:space="preserve"> gamete donors, surrogates, and their families.</w:t>
      </w:r>
    </w:p>
    <w:p w14:paraId="1BE559DA" w14:textId="7FEB1659" w:rsidR="00271841" w:rsidRPr="00C53994" w:rsidRDefault="00271841" w:rsidP="00614B00">
      <w:pPr>
        <w:pStyle w:val="ListParagraph"/>
        <w:numPr>
          <w:ilvl w:val="0"/>
          <w:numId w:val="9"/>
        </w:numPr>
        <w:rPr>
          <w:rFonts w:eastAsia="Segoe UI"/>
          <w:lang w:eastAsia="ja-JP"/>
        </w:rPr>
      </w:pPr>
      <w:r w:rsidRPr="00C53994">
        <w:rPr>
          <w:rFonts w:eastAsia="Segoe UI"/>
          <w:lang w:eastAsia="ja-JP"/>
        </w:rPr>
        <w:t>Identifying individual, social, treatment, and care factors associated with (short and long-term) poor mental health, wellbeing, and quality of life in fertility patients,</w:t>
      </w:r>
      <w:r w:rsidR="00EB4B91">
        <w:rPr>
          <w:rFonts w:eastAsia="Segoe UI"/>
          <w:lang w:eastAsia="ja-JP"/>
        </w:rPr>
        <w:t xml:space="preserve"> offspring, DCP,</w:t>
      </w:r>
      <w:r w:rsidRPr="00C53994">
        <w:rPr>
          <w:rFonts w:eastAsia="Segoe UI"/>
          <w:lang w:eastAsia="ja-JP"/>
        </w:rPr>
        <w:t xml:space="preserve"> gamete donors, surrogates, and their families.</w:t>
      </w:r>
    </w:p>
    <w:p w14:paraId="48B4C365" w14:textId="0867D15E" w:rsidR="00271841" w:rsidRPr="00C53994" w:rsidRDefault="00271841" w:rsidP="00614B00">
      <w:pPr>
        <w:pStyle w:val="ListParagraph"/>
        <w:numPr>
          <w:ilvl w:val="0"/>
          <w:numId w:val="9"/>
        </w:numPr>
        <w:rPr>
          <w:rFonts w:eastAsia="Segoe UI"/>
          <w:lang w:eastAsia="ja-JP"/>
        </w:rPr>
      </w:pPr>
      <w:r w:rsidRPr="00C53994">
        <w:rPr>
          <w:rFonts w:eastAsia="Segoe UI"/>
          <w:lang w:eastAsia="ja-JP"/>
        </w:rPr>
        <w:t xml:space="preserve">Developing and evaluating </w:t>
      </w:r>
      <w:r w:rsidR="00EB4B91">
        <w:rPr>
          <w:rFonts w:eastAsia="Segoe UI"/>
          <w:lang w:eastAsia="ja-JP"/>
        </w:rPr>
        <w:t xml:space="preserve">models of care, </w:t>
      </w:r>
      <w:r w:rsidRPr="00C53994">
        <w:rPr>
          <w:rFonts w:eastAsia="Segoe UI"/>
          <w:lang w:eastAsia="ja-JP"/>
        </w:rPr>
        <w:t>tools</w:t>
      </w:r>
      <w:r w:rsidR="00EB4B91">
        <w:rPr>
          <w:rFonts w:eastAsia="Segoe UI"/>
          <w:lang w:eastAsia="ja-JP"/>
        </w:rPr>
        <w:t>,</w:t>
      </w:r>
      <w:r w:rsidRPr="00C53994">
        <w:rPr>
          <w:rFonts w:eastAsia="Segoe UI"/>
          <w:lang w:eastAsia="ja-JP"/>
        </w:rPr>
        <w:t xml:space="preserve"> and psychosocial interventions that use cutting-edge knowledge and technology (e.g., AI, telemedicine, big data, wearables) to promote healthy adjustment</w:t>
      </w:r>
      <w:r w:rsidR="00EB4B91">
        <w:rPr>
          <w:rFonts w:eastAsia="Segoe UI"/>
          <w:lang w:eastAsia="ja-JP"/>
        </w:rPr>
        <w:t xml:space="preserve"> across the life</w:t>
      </w:r>
      <w:r w:rsidR="00BB492C">
        <w:rPr>
          <w:rFonts w:eastAsia="Segoe UI"/>
          <w:lang w:eastAsia="ja-JP"/>
        </w:rPr>
        <w:t xml:space="preserve"> </w:t>
      </w:r>
      <w:r w:rsidR="00EB4B91">
        <w:rPr>
          <w:rFonts w:eastAsia="Segoe UI"/>
          <w:lang w:eastAsia="ja-JP"/>
        </w:rPr>
        <w:t>course</w:t>
      </w:r>
      <w:r w:rsidRPr="00C53994">
        <w:rPr>
          <w:rFonts w:eastAsia="Segoe UI"/>
          <w:lang w:eastAsia="ja-JP"/>
        </w:rPr>
        <w:t xml:space="preserve"> for fertility patients, </w:t>
      </w:r>
      <w:r w:rsidR="00BB492C">
        <w:rPr>
          <w:rFonts w:eastAsia="Segoe UI"/>
          <w:lang w:eastAsia="ja-JP"/>
        </w:rPr>
        <w:t xml:space="preserve">offspring, DCP, </w:t>
      </w:r>
      <w:r w:rsidRPr="00C53994">
        <w:rPr>
          <w:rFonts w:eastAsia="Segoe UI"/>
          <w:lang w:eastAsia="ja-JP"/>
        </w:rPr>
        <w:t>gamete donors, surrogates, and their families.</w:t>
      </w:r>
    </w:p>
    <w:p w14:paraId="59B8E806" w14:textId="7745B960" w:rsidR="00271841" w:rsidRPr="00C53994" w:rsidRDefault="00271841" w:rsidP="00614B00">
      <w:pPr>
        <w:pStyle w:val="ListParagraph"/>
        <w:numPr>
          <w:ilvl w:val="0"/>
          <w:numId w:val="9"/>
        </w:numPr>
        <w:rPr>
          <w:rFonts w:eastAsia="Segoe UI"/>
          <w:lang w:eastAsia="ja-JP"/>
        </w:rPr>
      </w:pPr>
      <w:r w:rsidRPr="00C53994">
        <w:rPr>
          <w:rFonts w:eastAsia="Segoe UI"/>
          <w:lang w:eastAsia="ja-JP"/>
        </w:rPr>
        <w:t>Developing care models to support planning and value-based decisions for all possible fertility treatment options</w:t>
      </w:r>
      <w:r w:rsidR="00C360EE">
        <w:rPr>
          <w:rFonts w:eastAsia="Segoe UI"/>
          <w:lang w:eastAsia="ja-JP"/>
        </w:rPr>
        <w:t xml:space="preserve"> and resulting families</w:t>
      </w:r>
      <w:r w:rsidRPr="00C53994">
        <w:rPr>
          <w:rFonts w:eastAsia="Segoe UI"/>
          <w:lang w:eastAsia="ja-JP"/>
        </w:rPr>
        <w:t>, including discussion of alternative paths to, and beyond, parenthood.</w:t>
      </w:r>
    </w:p>
    <w:p w14:paraId="25AA06BF" w14:textId="77777777" w:rsidR="00271841" w:rsidRPr="00C53994" w:rsidRDefault="00271841" w:rsidP="00614B00">
      <w:pPr>
        <w:pStyle w:val="ListParagraph"/>
        <w:numPr>
          <w:ilvl w:val="0"/>
          <w:numId w:val="9"/>
        </w:numPr>
        <w:rPr>
          <w:rFonts w:eastAsia="Segoe UI"/>
          <w:lang w:eastAsia="ja-JP"/>
        </w:rPr>
      </w:pPr>
      <w:r w:rsidRPr="00C53994">
        <w:rPr>
          <w:rFonts w:eastAsia="Segoe UI"/>
          <w:lang w:eastAsia="ja-JP"/>
        </w:rPr>
        <w:t>Implementing and testing the integration of quality-of-life measures as outcomes that matter in fertility care and monitor these in European Medically Assisted Reproduction registries.</w:t>
      </w:r>
    </w:p>
    <w:p w14:paraId="06D19BB1" w14:textId="77777777" w:rsidR="00271841" w:rsidRPr="00271841" w:rsidRDefault="00271841" w:rsidP="00C53994">
      <w:pPr>
        <w:rPr>
          <w:rFonts w:eastAsia="Segoe UI"/>
          <w:lang w:eastAsia="ja-JP"/>
        </w:rPr>
      </w:pPr>
    </w:p>
    <w:p w14:paraId="324E81A9" w14:textId="77777777" w:rsidR="00271841" w:rsidRPr="00271841" w:rsidRDefault="00271841" w:rsidP="00C53994">
      <w:pPr>
        <w:pStyle w:val="Heading2"/>
        <w:rPr>
          <w:rFonts w:eastAsia="MS Gothic"/>
          <w:lang w:eastAsia="ja-JP"/>
        </w:rPr>
      </w:pPr>
      <w:r w:rsidRPr="00271841">
        <w:rPr>
          <w:rFonts w:eastAsia="MS Gothic"/>
          <w:lang w:eastAsia="ja-JP"/>
        </w:rPr>
        <w:t>Deepening knowledge on pre-implantation development and early pregnancy </w:t>
      </w:r>
    </w:p>
    <w:p w14:paraId="53D09082" w14:textId="77777777" w:rsidR="00271841" w:rsidRPr="00271841" w:rsidRDefault="00271841" w:rsidP="00C53994">
      <w:pPr>
        <w:rPr>
          <w:rFonts w:eastAsia="Segoe UI"/>
          <w:lang w:eastAsia="ja-JP"/>
        </w:rPr>
      </w:pPr>
      <w:r w:rsidRPr="00271841">
        <w:rPr>
          <w:rFonts w:eastAsia="Segoe UI"/>
          <w:lang w:eastAsia="ja-JP"/>
        </w:rPr>
        <w:lastRenderedPageBreak/>
        <w:t xml:space="preserve">As infertility caused by external factors like infections decreases, the proportion of patients suffering from genetic, immunological, endocrine, and anatomical causes of infertility come to the forefront </w:t>
      </w:r>
      <w:r w:rsidRPr="00271841">
        <w:rPr>
          <w:rFonts w:eastAsia="Segoe UI"/>
          <w:lang w:eastAsia="ja-JP"/>
        </w:rPr>
        <w:fldChar w:fldCharType="begin">
          <w:fldData xml:space="preserve">PEVuZE5vdGU+PENpdGU+PEF1dGhvcj5Eb3VnaGVydHk8L0F1dGhvcj48WWVhcj4yMDIzPC9ZZWFy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NTUtMTA1NjwvcGFnZXM+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Eb3VnaGVydHk8L0F1dGhvcj48WWVhcj4yMDIzPC9ZZWFy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NTUtMTA1NjwvcGFnZXM+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Dougherty et al., 2023; Inhorn &amp; Patrizio, 2015; Randeva et al., 2012; Raperport, Chronopoulou, Homburg, Khan, &amp; Bhide, 2023)</w:t>
      </w:r>
      <w:r w:rsidRPr="00271841">
        <w:rPr>
          <w:rFonts w:eastAsia="Segoe UI"/>
          <w:lang w:eastAsia="ja-JP"/>
        </w:rPr>
        <w:fldChar w:fldCharType="end"/>
      </w:r>
      <w:r w:rsidRPr="00271841">
        <w:rPr>
          <w:rFonts w:eastAsia="Segoe UI"/>
          <w:lang w:eastAsia="ja-JP"/>
        </w:rPr>
        <w:t xml:space="preserve">. However, there is still much to be learned about these causes of infertility and further research in this field could have a substantial impact. </w:t>
      </w:r>
    </w:p>
    <w:p w14:paraId="03449C3A" w14:textId="77777777" w:rsidR="00271841" w:rsidRPr="00271841" w:rsidRDefault="00271841" w:rsidP="00C53994">
      <w:pPr>
        <w:rPr>
          <w:rFonts w:eastAsia="Segoe UI"/>
          <w:lang w:eastAsia="ja-JP"/>
        </w:rPr>
      </w:pPr>
    </w:p>
    <w:p w14:paraId="7A2A1E1B" w14:textId="77777777" w:rsidR="00271841" w:rsidRPr="00271841" w:rsidRDefault="00271841" w:rsidP="00C53994">
      <w:pPr>
        <w:rPr>
          <w:rFonts w:eastAsia="Segoe UI"/>
          <w:lang w:eastAsia="ja-JP"/>
        </w:rPr>
      </w:pPr>
      <w:r w:rsidRPr="00271841">
        <w:rPr>
          <w:rFonts w:eastAsia="Segoe UI"/>
          <w:lang w:eastAsia="ja-JP"/>
        </w:rPr>
        <w:t xml:space="preserve">Recently, a number of new infertility types of presumed genetic aetiology were identified </w:t>
      </w:r>
      <w:r w:rsidRPr="00271841">
        <w:rPr>
          <w:rFonts w:eastAsia="Segoe UI"/>
          <w:lang w:eastAsia="ja-JP"/>
        </w:rPr>
        <w:fldChar w:fldCharType="begin">
          <w:fldData xml:space="preserve">PEVuZE5vdGU+PENpdGU+PEF1dGhvcj5DYXBhbGJvPC9BdXRob3I+PFllYXI+MjAyMTwvWWVhcj48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YXBhbGJvPC9BdXRob3I+PFllYXI+MjAyMTwvWWVhcj48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apalbo et al., 2021; Picchetta et al., 2022)</w:t>
      </w:r>
      <w:r w:rsidRPr="00271841">
        <w:rPr>
          <w:rFonts w:eastAsia="Segoe UI"/>
          <w:lang w:eastAsia="ja-JP"/>
        </w:rPr>
        <w:fldChar w:fldCharType="end"/>
      </w:r>
      <w:r w:rsidRPr="00271841">
        <w:rPr>
          <w:rFonts w:eastAsia="Segoe UI"/>
          <w:lang w:eastAsia="ja-JP"/>
        </w:rPr>
        <w:t xml:space="preserve">. IVF procedures allow close observation of gametes and embryos performance during </w:t>
      </w:r>
      <w:r w:rsidRPr="00271841">
        <w:rPr>
          <w:rFonts w:eastAsia="Segoe UI"/>
          <w:i/>
          <w:iCs/>
          <w:lang w:eastAsia="ja-JP"/>
        </w:rPr>
        <w:t xml:space="preserve">in vitro </w:t>
      </w:r>
      <w:r w:rsidRPr="00271841">
        <w:rPr>
          <w:rFonts w:eastAsia="Segoe UI"/>
          <w:lang w:eastAsia="ja-JP"/>
        </w:rPr>
        <w:t xml:space="preserve">maturation and development, revealing specific phenotypes causing oocyte maturation arrest, fertilisation failures, and embryo development arrest—issues that would remain undetected in spontaneous pregnancies and be classified as idiopathic or unexplained infertility. Some patients experience recurring patterns of embryonic developmental issues across multiple cycles </w:t>
      </w:r>
      <w:r w:rsidRPr="00271841">
        <w:rPr>
          <w:rFonts w:eastAsia="Segoe UI"/>
          <w:lang w:eastAsia="ja-JP"/>
        </w:rPr>
        <w:fldChar w:fldCharType="begin">
          <w:fldData xml:space="preserve">PEVuZE5vdGU+PENpdGU+PEF1dGhvcj5DYXBhbGJvPC9BdXRob3I+PFllYXI+MjAyMjwvWWVhcj48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YXBhbGJvPC9BdXRob3I+PFllYXI+MjAyMjwvWWVhcj48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apalbo, Buonaiuto, et al., 2022)</w:t>
      </w:r>
      <w:r w:rsidRPr="00271841">
        <w:rPr>
          <w:rFonts w:eastAsia="Segoe UI"/>
          <w:lang w:eastAsia="ja-JP"/>
        </w:rPr>
        <w:fldChar w:fldCharType="end"/>
      </w:r>
      <w:r w:rsidRPr="00271841">
        <w:rPr>
          <w:rFonts w:eastAsia="Segoe UI"/>
          <w:lang w:eastAsia="ja-JP"/>
        </w:rPr>
        <w:t xml:space="preserve">, suggesting genetic causes rather than random factors like laboratory conditions or hormonal influences </w:t>
      </w:r>
      <w:r w:rsidRPr="00271841">
        <w:rPr>
          <w:rFonts w:eastAsia="Segoe UI"/>
          <w:lang w:eastAsia="ja-JP"/>
        </w:rPr>
        <w:fldChar w:fldCharType="begin">
          <w:fldData xml:space="preserve">PEVuZE5vdGU+PENpdGU+PEF1dGhvcj5DaW1hZG9tbzwvQXV0aG9yPjxZZWFyPjIwMjM8L1llYXI+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aW1hZG9tbzwvQXV0aG9yPjxZZWFyPjIwMjM8L1llYXI+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imadomo et al., 2023)</w:t>
      </w:r>
      <w:r w:rsidRPr="00271841">
        <w:rPr>
          <w:rFonts w:eastAsia="Segoe UI"/>
          <w:lang w:eastAsia="ja-JP"/>
        </w:rPr>
        <w:fldChar w:fldCharType="end"/>
      </w:r>
      <w:r w:rsidRPr="00271841">
        <w:rPr>
          <w:rFonts w:eastAsia="Segoe UI"/>
          <w:lang w:eastAsia="ja-JP"/>
        </w:rPr>
        <w:t>.  </w:t>
      </w:r>
    </w:p>
    <w:p w14:paraId="3CD1E520" w14:textId="77777777" w:rsidR="00271841" w:rsidRPr="00271841" w:rsidRDefault="00271841" w:rsidP="00C53994">
      <w:pPr>
        <w:rPr>
          <w:rFonts w:eastAsia="Segoe UI"/>
          <w:lang w:eastAsia="ja-JP"/>
        </w:rPr>
      </w:pPr>
    </w:p>
    <w:p w14:paraId="5B4FDC02" w14:textId="77777777" w:rsidR="00271841" w:rsidRPr="00271841" w:rsidRDefault="00271841" w:rsidP="00C53994">
      <w:pPr>
        <w:rPr>
          <w:rFonts w:eastAsia="Segoe UI"/>
          <w:lang w:eastAsia="ja-JP"/>
        </w:rPr>
      </w:pPr>
      <w:r w:rsidRPr="00271841">
        <w:rPr>
          <w:rFonts w:eastAsia="Segoe UI"/>
          <w:lang w:eastAsia="ja-JP"/>
        </w:rPr>
        <w:t>We have identified three areas of heretofore poorly researched fundamental causes of infertility: oocyte/zygote/embryo maturation arrest, (recurrent) implantation failure and (recurrent) pregnancy loss. </w:t>
      </w:r>
    </w:p>
    <w:p w14:paraId="21B81B56" w14:textId="77777777" w:rsidR="00271841" w:rsidRPr="00271841" w:rsidRDefault="00271841" w:rsidP="00C53994">
      <w:pPr>
        <w:rPr>
          <w:rFonts w:eastAsia="Segoe UI"/>
          <w:lang w:eastAsia="ja-JP"/>
        </w:rPr>
      </w:pPr>
      <w:r w:rsidRPr="00271841">
        <w:rPr>
          <w:rFonts w:eastAsia="Segoe UI"/>
          <w:lang w:eastAsia="ja-JP"/>
        </w:rPr>
        <w:t> </w:t>
      </w:r>
    </w:p>
    <w:p w14:paraId="2EFD6738" w14:textId="14290F04" w:rsidR="00271841" w:rsidRPr="00271841" w:rsidRDefault="00171C3A" w:rsidP="00C53994">
      <w:pPr>
        <w:pStyle w:val="Heading3"/>
      </w:pPr>
      <w:r>
        <w:t xml:space="preserve">Topic </w:t>
      </w:r>
      <w:r w:rsidR="00271841" w:rsidRPr="00271841">
        <w:t>10</w:t>
      </w:r>
      <w:r>
        <w:t>:</w:t>
      </w:r>
      <w:r w:rsidR="00271841" w:rsidRPr="00271841">
        <w:t xml:space="preserve"> Greater insight into oocyte and embryo development by identifying the genetic variants involved  </w:t>
      </w:r>
    </w:p>
    <w:p w14:paraId="4A6D92EE" w14:textId="77777777" w:rsidR="00271841" w:rsidRPr="00271841" w:rsidRDefault="00271841" w:rsidP="00C53994">
      <w:pPr>
        <w:rPr>
          <w:rFonts w:eastAsia="Segoe UI"/>
          <w:lang w:eastAsia="ja-JP"/>
        </w:rPr>
      </w:pPr>
      <w:r w:rsidRPr="00271841">
        <w:rPr>
          <w:rFonts w:eastAsia="Segoe UI"/>
          <w:lang w:eastAsia="ja-JP"/>
        </w:rPr>
        <w:lastRenderedPageBreak/>
        <w:t xml:space="preserve">Genetics of infertility has made considerable progress in recent years, since genetic causes are now the last ones to still be resistant to fertility treatment. While the focus was initially on the male part, this has now shifted to the genetics of female infertility </w:t>
      </w:r>
      <w:r w:rsidRPr="00271841">
        <w:rPr>
          <w:rFonts w:eastAsia="Segoe UI"/>
          <w:lang w:eastAsia="ja-JP"/>
        </w:rPr>
        <w:fldChar w:fldCharType="begin">
          <w:fldData xml:space="preserve">PEVuZE5vdGU+PENpdGU+PEF1dGhvcj5WYW4gRGVyIEtlbGVuPC9BdXRob3I+PFllYXI+MjAyMzwv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WYW4gRGVyIEtlbGVuPC9BdXRob3I+PFllYXI+MjAyMzwv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Van Der Kelen et al., 2023)</w:t>
      </w:r>
      <w:r w:rsidRPr="00271841">
        <w:rPr>
          <w:rFonts w:eastAsia="Segoe UI"/>
          <w:lang w:eastAsia="ja-JP"/>
        </w:rPr>
        <w:fldChar w:fldCharType="end"/>
      </w:r>
      <w:r w:rsidRPr="00271841">
        <w:rPr>
          <w:rFonts w:eastAsia="Segoe UI"/>
          <w:lang w:eastAsia="ja-JP"/>
        </w:rPr>
        <w:t xml:space="preserve">. </w:t>
      </w:r>
    </w:p>
    <w:p w14:paraId="68AA8827" w14:textId="77777777" w:rsidR="00271841" w:rsidRPr="00271841" w:rsidRDefault="00271841" w:rsidP="00C53994">
      <w:pPr>
        <w:rPr>
          <w:rFonts w:eastAsia="Segoe UI"/>
          <w:lang w:eastAsia="ja-JP"/>
        </w:rPr>
      </w:pPr>
      <w:r w:rsidRPr="00271841">
        <w:rPr>
          <w:rFonts w:eastAsia="Segoe UI"/>
          <w:lang w:eastAsia="ja-JP"/>
        </w:rPr>
        <w:t> </w:t>
      </w:r>
    </w:p>
    <w:p w14:paraId="71363C3F" w14:textId="77777777" w:rsidR="00271841" w:rsidRPr="00271841" w:rsidRDefault="00271841" w:rsidP="00C53994">
      <w:pPr>
        <w:rPr>
          <w:rFonts w:eastAsia="Segoe UI"/>
          <w:lang w:eastAsia="ja-JP"/>
        </w:rPr>
      </w:pPr>
      <w:r w:rsidRPr="00271841">
        <w:rPr>
          <w:rFonts w:eastAsia="Segoe UI"/>
          <w:lang w:eastAsia="ja-JP"/>
        </w:rPr>
        <w:t xml:space="preserve">Improvements in genomic research, especially through whole exome sequencing (WES), have made significant progress in identifying causative genes for infertility such as PADI6, TUBB8, and WEE2 </w:t>
      </w:r>
      <w:r w:rsidRPr="00271841">
        <w:rPr>
          <w:rFonts w:eastAsia="Segoe UI"/>
          <w:lang w:eastAsia="ja-JP"/>
        </w:rPr>
        <w:fldChar w:fldCharType="begin">
          <w:fldData xml:space="preserve">PEVuZE5vdGU+PENpdGU+PEF1dGhvcj5DaGk8L0F1dGhvcj48WWVhcj4yMDI0PC9ZZWFyPjxSZWNO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aGk8L0F1dGhvcj48WWVhcj4yMDI0PC9ZZWFyPjxSZWNO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hi et al., 2024; A. Wang et al., 2021; X. Wang et al., 2022; Yao et al., 2022)</w:t>
      </w:r>
      <w:r w:rsidRPr="00271841">
        <w:rPr>
          <w:rFonts w:eastAsia="Segoe UI"/>
          <w:lang w:eastAsia="ja-JP"/>
        </w:rPr>
        <w:fldChar w:fldCharType="end"/>
      </w:r>
      <w:r w:rsidRPr="00271841">
        <w:rPr>
          <w:rFonts w:eastAsia="Segoe UI"/>
          <w:lang w:eastAsia="ja-JP"/>
        </w:rPr>
        <w:t xml:space="preserve">. Genes responsible for premature ovarian failure (POI) have been known for several years, and more recently three additional phenotypes - Oocyte Maturation Defect (OMD), fertilisation failure, </w:t>
      </w:r>
      <w:proofErr w:type="spellStart"/>
      <w:r w:rsidRPr="00271841">
        <w:rPr>
          <w:rFonts w:eastAsia="Segoe UI"/>
          <w:lang w:eastAsia="ja-JP"/>
        </w:rPr>
        <w:t>PReimplantation</w:t>
      </w:r>
      <w:proofErr w:type="spellEnd"/>
      <w:r w:rsidRPr="00271841">
        <w:rPr>
          <w:rFonts w:eastAsia="Segoe UI"/>
          <w:lang w:eastAsia="ja-JP"/>
        </w:rPr>
        <w:t xml:space="preserve"> </w:t>
      </w:r>
      <w:proofErr w:type="spellStart"/>
      <w:r w:rsidRPr="00271841">
        <w:rPr>
          <w:rFonts w:eastAsia="Segoe UI"/>
          <w:lang w:eastAsia="ja-JP"/>
        </w:rPr>
        <w:t>EMBryonic</w:t>
      </w:r>
      <w:proofErr w:type="spellEnd"/>
      <w:r w:rsidRPr="00271841">
        <w:rPr>
          <w:rFonts w:eastAsia="Segoe UI"/>
          <w:lang w:eastAsia="ja-JP"/>
        </w:rPr>
        <w:t xml:space="preserve"> Lethality (PREMBL) - have been the subject of genetic studies. Initially considered to be different entities, Online Mendelian Inheritance in Man (</w:t>
      </w:r>
      <w:hyperlink r:id="rId17" w:history="1">
        <w:r w:rsidRPr="00271841">
          <w:rPr>
            <w:rFonts w:eastAsia="Segoe UI"/>
            <w:color w:val="00B2B2"/>
            <w:u w:val="single"/>
            <w:lang w:eastAsia="ja-JP"/>
          </w:rPr>
          <w:t>OMIM</w:t>
        </w:r>
      </w:hyperlink>
      <w:r w:rsidRPr="00271841">
        <w:rPr>
          <w:rFonts w:eastAsia="Segoe UI"/>
          <w:lang w:eastAsia="ja-JP"/>
        </w:rPr>
        <w:t>), have taken the view that they are the same pathology but with varying degrees of expression, and have reclassified these phenotypes under the single label of oocyte/zygote/embryo maturation arrest (OZEMA).  </w:t>
      </w:r>
    </w:p>
    <w:p w14:paraId="48B2354C" w14:textId="77777777" w:rsidR="00271841" w:rsidRPr="00271841" w:rsidRDefault="00271841" w:rsidP="00C53994">
      <w:pPr>
        <w:rPr>
          <w:rFonts w:eastAsia="Segoe UI"/>
          <w:lang w:eastAsia="ja-JP"/>
        </w:rPr>
      </w:pPr>
      <w:r w:rsidRPr="00271841">
        <w:rPr>
          <w:rFonts w:eastAsia="Segoe UI"/>
          <w:lang w:eastAsia="ja-JP"/>
        </w:rPr>
        <w:t> </w:t>
      </w:r>
    </w:p>
    <w:p w14:paraId="77B37A8D" w14:textId="77777777" w:rsidR="00271841" w:rsidRPr="00271841" w:rsidRDefault="00271841" w:rsidP="00C53994">
      <w:pPr>
        <w:rPr>
          <w:rFonts w:eastAsia="Segoe UI"/>
          <w:lang w:eastAsia="ja-JP"/>
        </w:rPr>
      </w:pPr>
      <w:r w:rsidRPr="00271841">
        <w:rPr>
          <w:rFonts w:eastAsia="Segoe UI"/>
          <w:lang w:eastAsia="ja-JP"/>
        </w:rPr>
        <w:t xml:space="preserve">To date, only </w:t>
      </w:r>
      <w:hyperlink r:id="rId18">
        <w:r w:rsidRPr="00271841">
          <w:rPr>
            <w:rFonts w:eastAsia="Segoe UI"/>
            <w:color w:val="00B2B2"/>
            <w:u w:val="single"/>
            <w:lang w:eastAsia="ja-JP"/>
          </w:rPr>
          <w:t>twenty genes</w:t>
        </w:r>
      </w:hyperlink>
      <w:r w:rsidRPr="00271841">
        <w:rPr>
          <w:rFonts w:eastAsia="Segoe UI"/>
          <w:lang w:eastAsia="ja-JP"/>
        </w:rPr>
        <w:t xml:space="preserve"> have been identified as responsible for an OZEMA phenotype. These genes are involved in several complex processes, including meiosis, with its specific features in female gametes; oocyte maturation, indispensable for correctly executed meiosis; fertilisation and the early stages of embryonic development. It is estimated that several hundred genes have yet to be identified. Although it is currently not possible to put a figure on the number of women affected, the identification of genes remains a priority for the management of infertility patients as it stands as the last aetiology of infertility for which very little treatment can be offered. Identifying genes involved in an OZEMA phenotype opens up the possibility of developing diagnostic tools and, consequently, appropriate/personalised treatments. A genetic diagnosis also allows genetic counselling for members of the patient's family </w:t>
      </w:r>
      <w:r w:rsidRPr="00271841">
        <w:rPr>
          <w:rFonts w:eastAsia="Segoe UI"/>
          <w:lang w:eastAsia="ja-JP"/>
        </w:rPr>
        <w:fldChar w:fldCharType="begin">
          <w:fldData xml:space="preserve">PEVuZE5vdGU+PENpdGU+PEF1dGhvcj5WZXJwb2VzdDwvQXV0aG9yPjxZZWFyPjIwMjM8L1llYXI+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Y0OS02NTc8L3BhZ2VzPjx2b2x1bWU+MTAyPC92b2x1bWU+PG51bWJlcj40PC9udW1i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WZXJwb2VzdDwvQXV0aG9yPjxZZWFyPjIwMjM8L1llYXI+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Y0OS02NTc8L3BhZ2VzPjx2b2x1bWU+MTAyPC92b2x1bWU+PG51bWJlcj40PC9udW1i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 xml:space="preserve">(Sang et </w:t>
      </w:r>
      <w:r w:rsidRPr="00271841">
        <w:rPr>
          <w:rFonts w:eastAsia="Segoe UI"/>
          <w:noProof/>
          <w:lang w:eastAsia="ja-JP"/>
        </w:rPr>
        <w:lastRenderedPageBreak/>
        <w:t>al., 2018; Verpoest, Okutman, Van Der Kelen, Sermon, &amp; Viville, 2023)</w:t>
      </w:r>
      <w:r w:rsidRPr="00271841">
        <w:rPr>
          <w:rFonts w:eastAsia="Segoe UI"/>
          <w:lang w:eastAsia="ja-JP"/>
        </w:rPr>
        <w:fldChar w:fldCharType="end"/>
      </w:r>
      <w:r w:rsidRPr="00271841">
        <w:rPr>
          <w:rFonts w:eastAsia="Segoe UI"/>
          <w:lang w:eastAsia="ja-JP"/>
        </w:rPr>
        <w:t xml:space="preserve">. In addition, this research is leading to a better understanding of the physiology of female fertility, and thus to an overall improvement in the proposed treatments for ovarian stimulation and embryo culture.  As in other fields of medical genetics, the ethical aspect of this research should not be neglected. While other considerations such as reproductive autonomy, the right (not) to know and privacy issues are still at play here, the profound effect of the presence of variants leading to infertility in patients with a child wish needs careful reflection </w:t>
      </w:r>
      <w:r w:rsidRPr="00271841">
        <w:rPr>
          <w:rFonts w:eastAsia="Segoe UI"/>
          <w:lang w:eastAsia="ja-JP"/>
        </w:rPr>
        <w:fldChar w:fldCharType="begin">
          <w:fldData xml:space="preserve">PEVuZE5vdGU+PENpdGU+PEF1dGhvcj5WZXJwb2VzdDwvQXV0aG9yPjxZZWFyPjIwMjM8L1llYXI+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WZXJwb2VzdDwvQXV0aG9yPjxZZWFyPjIwMjM8L1llYXI+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Verpoest et al., 2023)</w:t>
      </w:r>
      <w:r w:rsidRPr="00271841">
        <w:rPr>
          <w:rFonts w:eastAsia="Segoe UI"/>
          <w:lang w:eastAsia="ja-JP"/>
        </w:rPr>
        <w:fldChar w:fldCharType="end"/>
      </w:r>
      <w:r w:rsidRPr="00271841">
        <w:rPr>
          <w:rFonts w:eastAsia="Segoe UI"/>
          <w:lang w:eastAsia="ja-JP"/>
        </w:rPr>
        <w:t>.</w:t>
      </w:r>
    </w:p>
    <w:p w14:paraId="3B715A2D" w14:textId="77777777" w:rsidR="00271841" w:rsidRPr="00271841" w:rsidRDefault="00271841" w:rsidP="00C53994">
      <w:pPr>
        <w:rPr>
          <w:rFonts w:eastAsia="Segoe UI"/>
          <w:lang w:eastAsia="ja-JP"/>
        </w:rPr>
      </w:pPr>
      <w:r w:rsidRPr="00271841">
        <w:rPr>
          <w:rFonts w:eastAsia="Segoe UI"/>
          <w:lang w:eastAsia="ja-JP"/>
        </w:rPr>
        <w:t> </w:t>
      </w:r>
    </w:p>
    <w:p w14:paraId="069D3A02"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 </w:t>
      </w:r>
    </w:p>
    <w:p w14:paraId="58C7010B" w14:textId="77777777" w:rsidR="00271841" w:rsidRPr="00C53994" w:rsidRDefault="00271841" w:rsidP="00614B00">
      <w:pPr>
        <w:pStyle w:val="ListParagraph"/>
        <w:numPr>
          <w:ilvl w:val="0"/>
          <w:numId w:val="10"/>
        </w:numPr>
        <w:rPr>
          <w:rFonts w:eastAsia="Segoe UI"/>
          <w:lang w:eastAsia="ja-JP"/>
        </w:rPr>
      </w:pPr>
      <w:r w:rsidRPr="00C53994">
        <w:rPr>
          <w:rFonts w:eastAsia="Segoe UI"/>
          <w:lang w:eastAsia="ja-JP"/>
        </w:rPr>
        <w:t>Continuing efforts to identify further genes responsible for an OZEMA phenotype.</w:t>
      </w:r>
    </w:p>
    <w:p w14:paraId="657FE42D" w14:textId="77777777" w:rsidR="00271841" w:rsidRPr="00C53994" w:rsidRDefault="00271841" w:rsidP="00614B00">
      <w:pPr>
        <w:pStyle w:val="ListParagraph"/>
        <w:numPr>
          <w:ilvl w:val="0"/>
          <w:numId w:val="10"/>
        </w:numPr>
        <w:rPr>
          <w:rFonts w:eastAsia="Segoe UI"/>
          <w:lang w:eastAsia="ja-JP"/>
        </w:rPr>
      </w:pPr>
      <w:r w:rsidRPr="00C53994">
        <w:rPr>
          <w:rFonts w:eastAsia="Segoe UI"/>
          <w:lang w:eastAsia="ja-JP"/>
        </w:rPr>
        <w:t xml:space="preserve">Developing gene therapies for identified genes. The first gene therapy studies have begun, with convincing results for some genes and failures for others, emphasizing the need to continue these studies </w:t>
      </w:r>
      <w:r w:rsidRPr="00C53994">
        <w:rPr>
          <w:rFonts w:eastAsia="Segoe UI"/>
          <w:lang w:eastAsia="ja-JP"/>
        </w:rPr>
        <w:fldChar w:fldCharType="begin">
          <w:fldData xml:space="preserve">PEVuZE5vdGU+PENpdGU+PEF1dGhvcj5TYW5nPC9BdXRob3I+PFllYXI+MjAxODwvWWVhcj48UmVj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Y0OS02NTc8L3BhZ2VzPjx2b2x1bWU+MTAyPC92b2x1bWU+PG51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</w:fldData>
        </w:fldChar>
      </w:r>
      <w:r w:rsidRPr="00C53994">
        <w:rPr>
          <w:rFonts w:eastAsia="Segoe UI"/>
          <w:lang w:eastAsia="ja-JP"/>
        </w:rPr>
        <w:instrText xml:space="preserve"> ADDIN EN.CITE </w:instrText>
      </w:r>
      <w:r w:rsidRPr="00C53994">
        <w:rPr>
          <w:rFonts w:eastAsia="Segoe UI"/>
          <w:lang w:eastAsia="ja-JP"/>
        </w:rPr>
        <w:fldChar w:fldCharType="begin">
          <w:fldData xml:space="preserve">PEVuZE5vdGU+PENpdGU+PEF1dGhvcj5TYW5nPC9BdXRob3I+PFllYXI+MjAxODwvWWVhcj48UmVj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Y0OS02NTc8L3BhZ2VzPjx2b2x1bWU+MTAyPC92b2x1bWU+PG51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</w:fldData>
        </w:fldChar>
      </w:r>
      <w:r w:rsidRPr="00C53994">
        <w:rPr>
          <w:rFonts w:eastAsia="Segoe UI"/>
          <w:lang w:eastAsia="ja-JP"/>
        </w:rPr>
        <w:instrText xml:space="preserve"> ADDIN EN.CITE.DATA </w:instrText>
      </w:r>
      <w:r w:rsidRPr="00C53994">
        <w:rPr>
          <w:rFonts w:eastAsia="Segoe UI"/>
          <w:lang w:eastAsia="ja-JP"/>
        </w:rPr>
      </w:r>
      <w:r w:rsidRPr="00C53994">
        <w:rPr>
          <w:rFonts w:eastAsia="Segoe UI"/>
          <w:lang w:eastAsia="ja-JP"/>
        </w:rPr>
        <w:fldChar w:fldCharType="end"/>
      </w:r>
      <w:r w:rsidRPr="00C53994">
        <w:rPr>
          <w:rFonts w:eastAsia="Segoe UI"/>
          <w:lang w:eastAsia="ja-JP"/>
        </w:rPr>
      </w:r>
      <w:r w:rsidRPr="00C53994">
        <w:rPr>
          <w:rFonts w:eastAsia="Segoe UI"/>
          <w:lang w:eastAsia="ja-JP"/>
        </w:rPr>
        <w:fldChar w:fldCharType="separate"/>
      </w:r>
      <w:r w:rsidRPr="00C53994">
        <w:rPr>
          <w:rFonts w:eastAsia="Segoe UI"/>
          <w:noProof/>
          <w:lang w:eastAsia="ja-JP"/>
        </w:rPr>
        <w:t>(Sang et al., 2018)</w:t>
      </w:r>
      <w:r w:rsidRPr="00C53994">
        <w:rPr>
          <w:rFonts w:eastAsia="Segoe UI"/>
          <w:lang w:eastAsia="ja-JP"/>
        </w:rPr>
        <w:fldChar w:fldCharType="end"/>
      </w:r>
      <w:r w:rsidRPr="00C53994">
        <w:rPr>
          <w:rFonts w:eastAsia="Segoe UI"/>
          <w:lang w:eastAsia="ja-JP"/>
        </w:rPr>
        <w:t>. </w:t>
      </w:r>
    </w:p>
    <w:p w14:paraId="766182BD" w14:textId="77777777" w:rsidR="00271841" w:rsidRPr="00271841" w:rsidRDefault="00271841" w:rsidP="00C53994">
      <w:pPr>
        <w:rPr>
          <w:rFonts w:eastAsia="Segoe UI"/>
          <w:lang w:eastAsia="ja-JP"/>
        </w:rPr>
      </w:pPr>
      <w:r w:rsidRPr="00271841">
        <w:rPr>
          <w:rFonts w:eastAsia="Segoe UI"/>
          <w:lang w:eastAsia="ja-JP"/>
        </w:rPr>
        <w:t> </w:t>
      </w:r>
    </w:p>
    <w:p w14:paraId="05CC6FBB" w14:textId="285F4611" w:rsidR="00271841" w:rsidRPr="00271841" w:rsidRDefault="00171C3A" w:rsidP="00C53994">
      <w:pPr>
        <w:pStyle w:val="Heading3"/>
      </w:pPr>
      <w:r>
        <w:t xml:space="preserve">Topic </w:t>
      </w:r>
      <w:r w:rsidR="00271841" w:rsidRPr="00271841">
        <w:t>11</w:t>
      </w:r>
      <w:r>
        <w:t>:</w:t>
      </w:r>
      <w:r w:rsidR="00271841" w:rsidRPr="00271841">
        <w:t xml:space="preserve"> A better understanding of embryo implantation through in vitro models and genetic studies  </w:t>
      </w:r>
    </w:p>
    <w:p w14:paraId="0EE70572" w14:textId="77777777" w:rsidR="00271841" w:rsidRPr="00271841" w:rsidRDefault="00271841" w:rsidP="00C53994">
      <w:pPr>
        <w:rPr>
          <w:rFonts w:eastAsia="Segoe UI"/>
          <w:lang w:eastAsia="ja-JP"/>
        </w:rPr>
      </w:pPr>
      <w:r w:rsidRPr="00271841">
        <w:rPr>
          <w:rFonts w:eastAsia="Segoe UI"/>
          <w:lang w:eastAsia="ja-JP"/>
        </w:rPr>
        <w:t xml:space="preserve">Implantation failure is the situation where a high-quality embryo is not implanting after transfer to the uterus </w:t>
      </w:r>
      <w:r w:rsidRPr="00271841">
        <w:rPr>
          <w:rFonts w:eastAsia="Segoe UI"/>
          <w:lang w:eastAsia="ja-JP"/>
        </w:rPr>
        <w:fldChar w:fldCharType="begin"/>
      </w:r>
      <w:r w:rsidRPr="00271841">
        <w:rPr>
          <w:rFonts w:eastAsia="Segoe UI"/>
          <w:lang w:eastAsia="ja-JP"/>
        </w:rPr>
        <w:instrText xml:space="preserve"> ADDIN EN.CITE &lt;EndNote&gt;&lt;Cite&gt;&lt;Author&gt;ESHRE Working Group on Recurrent Implantation Failure&lt;/Author&gt;&lt;Year&gt;2023&lt;/Year&gt;&lt;RecNum&gt;101&lt;/RecNum&gt;&lt;DisplayText&gt;(ESHRE Working Group on Recurrent Implantation Failure et al., 2023)&lt;/DisplayText&gt;&lt;record&gt;&lt;rec-number&gt;101&lt;/rec-number&gt;&lt;foreign-keys&gt;&lt;key app="EN" db-id="e0vvxf0wm0aardewstr592fstewr0rr5a592" timestamp="1730714217"&gt;101&lt;/key&gt;&lt;/foreign-keys&gt;&lt;ref-type name="Journal Article"&gt;17&lt;/ref-type&gt;&lt;contributors&gt;&lt;authors&gt;&lt;author&gt;ESHRE Working Group on Recurrent Implantation Failure,&lt;/author&gt;&lt;author&gt;Cimadomo, D.&lt;/author&gt;&lt;author&gt;de los Santos, M. J.&lt;/author&gt;&lt;author&gt;Griesinger, G.&lt;/author&gt;&lt;author&gt;Lainas, G.&lt;/author&gt;&lt;author&gt;Le Clef, N.&lt;/author&gt;&lt;author&gt;McLernon, D. J.&lt;/author&gt;&lt;author&gt;Montjean, D.&lt;/author&gt;&lt;author&gt;Toth, B.&lt;/author&gt;&lt;author&gt;Vermeulen, N.&lt;/author&gt;&lt;author&gt;Macklon, N.&lt;/author&gt;&lt;/authors&gt;&lt;/contributors&gt;&lt;titles&gt;&lt;title&gt;ESHRE good practice recommendations on recurrent implantation failure†&lt;/title&gt;&lt;secondary-title&gt;Human Reproduction Open&lt;/secondary-title&gt;&lt;/titles&gt;&lt;periodical&gt;&lt;full-title&gt;Human Reproduction Open&lt;/full-title&gt;&lt;/periodical&gt;&lt;pages&gt;hoad023&lt;/pages&gt;&lt;volume&gt;2023&lt;/volume&gt;&lt;number&gt;3&lt;/number&gt;&lt;dates&gt;&lt;year&gt;2023&lt;/year&gt;&lt;/dates&gt;&lt;isbn&gt;2399-3529&lt;/isbn&gt;&lt;urls&gt;&lt;related-urls&gt;&lt;url&gt;https://doi.org/10.1093/hropen/hoad023&lt;/url&gt;&lt;/related-urls&gt;&lt;/urls&gt;&lt;electronic-resource-num&gt;10.1093/hropen/hoad023&lt;/electronic-resource-num&gt;&lt;access-date&gt;11/4/2024&lt;/access-date&gt;&lt;/record&gt;&lt;/Cite&gt;&lt;/EndNote&gt;</w:instrText>
      </w:r>
      <w:r w:rsidRPr="00271841">
        <w:rPr>
          <w:rFonts w:eastAsia="Segoe UI"/>
          <w:lang w:eastAsia="ja-JP"/>
        </w:rPr>
        <w:fldChar w:fldCharType="separate"/>
      </w:r>
      <w:r w:rsidRPr="00271841">
        <w:rPr>
          <w:rFonts w:eastAsia="Segoe UI"/>
          <w:noProof/>
          <w:lang w:eastAsia="ja-JP"/>
        </w:rPr>
        <w:t>(ESHRE Working Group on Recurrent Implantation Failure et al., 2023)</w:t>
      </w:r>
      <w:r w:rsidRPr="00271841">
        <w:rPr>
          <w:rFonts w:eastAsia="Segoe UI"/>
          <w:lang w:eastAsia="ja-JP"/>
        </w:rPr>
        <w:fldChar w:fldCharType="end"/>
      </w:r>
      <w:r w:rsidRPr="00271841">
        <w:rPr>
          <w:rFonts w:eastAsia="Segoe UI"/>
          <w:lang w:eastAsia="ja-JP"/>
        </w:rPr>
        <w:t>.</w:t>
      </w:r>
    </w:p>
    <w:p w14:paraId="4FC895D8" w14:textId="77777777" w:rsidR="00271841" w:rsidRPr="00271841" w:rsidRDefault="00271841" w:rsidP="00C53994">
      <w:pPr>
        <w:rPr>
          <w:rFonts w:eastAsia="Segoe UI"/>
          <w:lang w:eastAsia="ja-JP"/>
        </w:rPr>
      </w:pPr>
      <w:r w:rsidRPr="00271841">
        <w:rPr>
          <w:rFonts w:eastAsia="Segoe UI"/>
          <w:lang w:eastAsia="ja-JP"/>
        </w:rPr>
        <w:t xml:space="preserve">Even good quality embryos resulting from mature oocytes often fail to implant and result in pregnancy. A significant portion of this failure is due to chromosomal aberrations, such as aneuploidies, that are uniformly present within the embryo and most commonly inherited from the female gamete </w:t>
      </w:r>
      <w:r w:rsidRPr="00271841">
        <w:rPr>
          <w:rFonts w:eastAsia="Segoe UI"/>
          <w:lang w:eastAsia="ja-JP"/>
        </w:rPr>
        <w:fldChar w:fldCharType="begin">
          <w:fldData xml:space="preserve">PEVuZE5vdGU+PENpdGU+PEF1dGhvcj5DYXBhbGJvPC9BdXRob3I+PFllYXI+MjAyMjwvWWVhcj48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1NzItMTU4MTwvcGFnZXM+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4MC05MTwvcGFnZXM+PHZvbHVtZT4yPC92b2x1bWU+PG51bWJlcj40PC9udW1iZXI+PGVkaXRp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==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YXBhbGJvPC9BdXRob3I+PFllYXI+MjAyMjwvWWVhcj48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1NzItMTU4MTwvcGFnZXM+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I4MC05MTwvcGFnZXM+PHZvbHVtZT4yPC92b2x1bWU+PG51bWJlcj40PC9udW1iZXI+PGVkaXRp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==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apalbo, Poli, Jalas, Forman, &amp; Treff, 2022; Hassold &amp; Hunt, 2001)</w:t>
      </w:r>
      <w:r w:rsidRPr="00271841">
        <w:rPr>
          <w:rFonts w:eastAsia="Segoe UI"/>
          <w:lang w:eastAsia="ja-JP"/>
        </w:rPr>
        <w:fldChar w:fldCharType="end"/>
      </w:r>
      <w:r w:rsidRPr="00271841">
        <w:rPr>
          <w:rFonts w:eastAsia="Segoe UI"/>
          <w:lang w:eastAsia="ja-JP"/>
        </w:rPr>
        <w:t xml:space="preserve">. However, even when using preimplantation genetic testing for aneuploidies (PGT-A) to identify euploid embryos for transfer, still half of them fail to implant and lead to a successful </w:t>
      </w:r>
      <w:r w:rsidRPr="00271841">
        <w:rPr>
          <w:rFonts w:eastAsia="Segoe UI"/>
          <w:lang w:eastAsia="ja-JP"/>
        </w:rPr>
        <w:lastRenderedPageBreak/>
        <w:t xml:space="preserve">pregnancy, explaining why IVF remains inefficient in a significant proportion of patients </w:t>
      </w:r>
      <w:r w:rsidRPr="00271841">
        <w:rPr>
          <w:rFonts w:eastAsia="Segoe UI"/>
          <w:lang w:eastAsia="ja-JP"/>
        </w:rPr>
        <w:fldChar w:fldCharType="begin">
          <w:fldData xml:space="preserve">PEVuZE5vdGU+PENpdGU+PEF1dGhvcj5DaW1hZG9tbzwvQXV0aG9yPjxZZWFyPjIwMjM8L1llYXI+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aW1hZG9tbzwvQXV0aG9yPjxZZWFyPjIwMjM8L1llYXI+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imadomo et al., 2023; Tiegs et al., 2021)</w:t>
      </w:r>
      <w:r w:rsidRPr="00271841">
        <w:rPr>
          <w:rFonts w:eastAsia="Segoe UI"/>
          <w:lang w:eastAsia="ja-JP"/>
        </w:rPr>
        <w:fldChar w:fldCharType="end"/>
      </w:r>
      <w:r w:rsidRPr="00271841">
        <w:rPr>
          <w:rFonts w:eastAsia="Segoe UI"/>
          <w:lang w:eastAsia="ja-JP"/>
        </w:rPr>
        <w:t>.  </w:t>
      </w:r>
    </w:p>
    <w:p w14:paraId="5D29587B" w14:textId="77777777" w:rsidR="00271841" w:rsidRPr="00271841" w:rsidRDefault="00271841" w:rsidP="00C53994">
      <w:pPr>
        <w:rPr>
          <w:rFonts w:eastAsia="Segoe UI"/>
          <w:lang w:eastAsia="ja-JP"/>
        </w:rPr>
      </w:pPr>
      <w:r w:rsidRPr="00271841">
        <w:rPr>
          <w:rFonts w:eastAsia="Segoe UI"/>
          <w:lang w:eastAsia="ja-JP"/>
        </w:rPr>
        <w:t> </w:t>
      </w:r>
    </w:p>
    <w:p w14:paraId="16345ECC" w14:textId="77777777" w:rsidR="00271841" w:rsidRPr="00271841" w:rsidRDefault="00271841" w:rsidP="00C53994">
      <w:pPr>
        <w:rPr>
          <w:rFonts w:eastAsia="Segoe UI"/>
          <w:lang w:eastAsia="ja-JP"/>
        </w:rPr>
      </w:pPr>
      <w:r w:rsidRPr="00271841">
        <w:rPr>
          <w:rFonts w:eastAsia="Segoe UI"/>
          <w:lang w:eastAsia="ja-JP"/>
        </w:rPr>
        <w:t xml:space="preserve">New approaches to address the black box of embryo implantation are continuously being developed. One such approach is embryo outgrowth, which involves extending the culture of an embryo up to day 14 of </w:t>
      </w:r>
      <w:r w:rsidRPr="00271841">
        <w:rPr>
          <w:rFonts w:eastAsia="Segoe UI"/>
          <w:i/>
          <w:iCs/>
          <w:lang w:eastAsia="ja-JP"/>
        </w:rPr>
        <w:t>in vitro</w:t>
      </w:r>
      <w:r w:rsidRPr="00271841">
        <w:rPr>
          <w:rFonts w:eastAsia="Segoe UI"/>
          <w:lang w:eastAsia="ja-JP"/>
        </w:rPr>
        <w:t xml:space="preserve"> development </w:t>
      </w:r>
      <w:r w:rsidRPr="00271841">
        <w:rPr>
          <w:rFonts w:eastAsia="Segoe UI"/>
          <w:lang w:eastAsia="ja-JP"/>
        </w:rPr>
        <w:fldChar w:fldCharType="begin">
          <w:fldData xml:space="preserve">PEVuZE5vdGU+PENpdGU+PEF1dGhvcj5Qb3BvdmljPC9BdXRob3I+PFllYXI+MjAxOTwvWWVhcj48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Qb3BvdmljPC9BdXRob3I+PFllYXI+MjAxOTwvWWVhcj48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Popovic et al., 2019)</w:t>
      </w:r>
      <w:r w:rsidRPr="00271841">
        <w:rPr>
          <w:rFonts w:eastAsia="Segoe UI"/>
          <w:lang w:eastAsia="ja-JP"/>
        </w:rPr>
        <w:fldChar w:fldCharType="end"/>
      </w:r>
      <w:r w:rsidRPr="00271841">
        <w:rPr>
          <w:rFonts w:eastAsia="Segoe UI"/>
          <w:lang w:eastAsia="ja-JP"/>
        </w:rPr>
        <w:t xml:space="preserve">. The development of organoids mimicking the endometrial environment that allow human embryos to initiate implantation </w:t>
      </w:r>
      <w:r w:rsidRPr="00271841">
        <w:rPr>
          <w:rFonts w:eastAsia="Segoe UI"/>
          <w:i/>
          <w:iCs/>
          <w:lang w:eastAsia="ja-JP"/>
        </w:rPr>
        <w:t>in vitro</w:t>
      </w:r>
      <w:r w:rsidRPr="00271841">
        <w:rPr>
          <w:rFonts w:eastAsia="Segoe UI"/>
          <w:lang w:eastAsia="ja-JP"/>
        </w:rPr>
        <w:t xml:space="preserve"> have taken implantation models to a new level </w:t>
      </w:r>
      <w:r w:rsidRPr="00271841">
        <w:rPr>
          <w:rFonts w:eastAsia="Segoe UI"/>
          <w:lang w:eastAsia="ja-JP"/>
        </w:rPr>
        <w:fldChar w:fldCharType="begin">
          <w:fldData xml:space="preserve">PEVuZE5vdGU+PENpdGU+PEF1dGhvcj5SYXdsaW5nczwvQXV0aG9yPjxZZWFyPjIwMjQ8L1llYXI+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SYXdsaW5nczwvQXV0aG9yPjxZZWFyPjIwMjQ8L1llYXI+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Rawlings et al., 2024; Santamaria et al., 2023)</w:t>
      </w:r>
      <w:r w:rsidRPr="00271841">
        <w:rPr>
          <w:rFonts w:eastAsia="Segoe UI"/>
          <w:lang w:eastAsia="ja-JP"/>
        </w:rPr>
        <w:fldChar w:fldCharType="end"/>
      </w:r>
      <w:r w:rsidRPr="00271841">
        <w:rPr>
          <w:rFonts w:eastAsia="Segoe UI"/>
          <w:lang w:eastAsia="ja-JP"/>
        </w:rPr>
        <w:t xml:space="preserve">. Combined with the use of stem cell derived embryo models </w:t>
      </w:r>
      <w:r w:rsidRPr="00271841">
        <w:rPr>
          <w:rFonts w:eastAsia="Segoe UI"/>
          <w:lang w:eastAsia="ja-JP"/>
        </w:rPr>
        <w:fldChar w:fldCharType="begin"/>
      </w:r>
      <w:r w:rsidRPr="00271841">
        <w:rPr>
          <w:rFonts w:eastAsia="Segoe UI"/>
          <w:lang w:eastAsia="ja-JP"/>
        </w:rPr>
        <w:instrText xml:space="preserve"> ADDIN EN.CITE &lt;EndNote&gt;&lt;Cite&gt;&lt;Author&gt;Rivron&lt;/Author&gt;&lt;Year&gt;2023&lt;/Year&gt;&lt;RecNum&gt;85&lt;/RecNum&gt;&lt;DisplayText&gt;(Rivron et al., 2023)&lt;/DisplayText&gt;&lt;record&gt;&lt;rec-number&gt;85&lt;/rec-number&gt;&lt;foreign-keys&gt;&lt;key app="EN" db-id="e0vvxf0wm0aardewstr592fstewr0rr5a592" timestamp="1719578763"&gt;85&lt;/key&gt;&lt;/foreign-keys&gt;&lt;ref-type name="Journal Article"&gt;17&lt;/ref-type&gt;&lt;contributors&gt;&lt;authors&gt;&lt;author&gt;Rivron, Nicolas C.&lt;/author&gt;&lt;author&gt;Martinez-Arias, Alfonso&lt;/author&gt;&lt;author&gt;Sermon, Karen&lt;/author&gt;&lt;author&gt;Mummery, Christine&lt;/author&gt;&lt;author&gt;Schöler, Hans R.&lt;/author&gt;&lt;author&gt;Wells, James&lt;/author&gt;&lt;author&gt;Nichols, Jenny&lt;/author&gt;&lt;author&gt;Hadjantonakis, Anna-Katerina&lt;/author&gt;&lt;author&gt;Lancaster, Madeline A.&lt;/author&gt;&lt;author&gt;Moris, Naomi&lt;/author&gt;&lt;author&gt;Fu, Jianping&lt;/author&gt;&lt;author&gt;Sturmey, Roger G.&lt;/author&gt;&lt;author&gt;Niakan, Kathy&lt;/author&gt;&lt;author&gt;Rossant, Janet&lt;/author&gt;&lt;author&gt;Kato, Kazuto&lt;/author&gt;&lt;/authors&gt;&lt;/contributors&gt;&lt;titles&gt;&lt;title&gt;Changing the public perception of human embryology&lt;/title&gt;&lt;secondary-title&gt;Nature Cell Biology&lt;/secondary-title&gt;&lt;/titles&gt;&lt;periodical&gt;&lt;full-title&gt;Nature Cell Biology&lt;/full-title&gt;&lt;/periodical&gt;&lt;pages&gt;1717-1719&lt;/pages&gt;&lt;volume&gt;25&lt;/volume&gt;&lt;number&gt;12&lt;/number&gt;&lt;dates&gt;&lt;year&gt;2023&lt;/year&gt;&lt;pub-dates&gt;&lt;date&gt;2023/12/01&lt;/date&gt;&lt;/pub-dates&gt;&lt;/dates&gt;&lt;isbn&gt;1476-4679&lt;/isbn&gt;&lt;urls&gt;&lt;related-urls&gt;&lt;url&gt;https://doi.org/10.1038/s41556-023-01289-4&lt;/url&gt;&lt;/related-urls&gt;&lt;/urls&gt;&lt;electronic-resource-num&gt;10.1038/s41556-023-01289-4&lt;/electronic-resource-num&gt;&lt;/record&gt;&lt;/Cite&gt;&lt;/EndNote&gt;</w:instrText>
      </w:r>
      <w:r w:rsidRPr="00271841">
        <w:rPr>
          <w:rFonts w:eastAsia="Segoe UI"/>
          <w:lang w:eastAsia="ja-JP"/>
        </w:rPr>
        <w:fldChar w:fldCharType="separate"/>
      </w:r>
      <w:r w:rsidRPr="00271841">
        <w:rPr>
          <w:rFonts w:eastAsia="Segoe UI"/>
          <w:noProof/>
          <w:lang w:eastAsia="ja-JP"/>
        </w:rPr>
        <w:t>(Rivron et al., 2023)</w:t>
      </w:r>
      <w:r w:rsidRPr="00271841">
        <w:rPr>
          <w:rFonts w:eastAsia="Segoe UI"/>
          <w:lang w:eastAsia="ja-JP"/>
        </w:rPr>
        <w:fldChar w:fldCharType="end"/>
      </w:r>
      <w:r w:rsidRPr="00271841">
        <w:rPr>
          <w:rFonts w:eastAsia="Segoe UI"/>
          <w:lang w:eastAsia="ja-JP"/>
        </w:rPr>
        <w:t xml:space="preserve"> that alleviate the scarcity of human embryos for research and are unencumbered by the 14-day rule for embryo culture, new powerful </w:t>
      </w:r>
      <w:r w:rsidRPr="00271841">
        <w:rPr>
          <w:rFonts w:eastAsia="Segoe UI"/>
          <w:i/>
          <w:iCs/>
          <w:lang w:eastAsia="ja-JP"/>
        </w:rPr>
        <w:t>in vitro</w:t>
      </w:r>
      <w:r w:rsidRPr="00271841">
        <w:rPr>
          <w:rFonts w:eastAsia="Segoe UI"/>
          <w:lang w:eastAsia="ja-JP"/>
        </w:rPr>
        <w:t xml:space="preserve"> models applicable at large scale become available. These models are amenable to large-scale genome editing, which can be valuable for studying the impact of lethal genes, helping to elucidate specific pathways associated with implantation and their impact on its correct fulfilment </w:t>
      </w:r>
      <w:r w:rsidRPr="00271841">
        <w:rPr>
          <w:rFonts w:eastAsia="Segoe UI"/>
          <w:lang w:eastAsia="ja-JP"/>
        </w:rPr>
        <w:fldChar w:fldCharType="begin">
          <w:fldData xml:space="preserve">PEVuZE5vdGU+PENpdGU+PEF1dGhvcj5DYWNoZWlybzwvQXV0aG9yPjxZZWFyPjIwMjQ8L1llYXI+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HBhZ2Vz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NzQ2PC9wYWdlcz48dm9sdW1lPjIxPC92b2x1bWU+PG51bWJlcj4xPC9udW1i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YWNoZWlybzwvQXV0aG9yPjxZZWFyPjIwMjQ8L1llYXI+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HBhZ2Vz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NzQ2PC9wYWdlcz48dm9sdW1lPjIxPC92b2x1bWU+PG51bWJlcj4xPC9udW1i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acheiro et al., 2024; Kline et al., 2021; Zhang, Yin, &amp; Zhou, 2023)</w:t>
      </w:r>
      <w:r w:rsidRPr="00271841">
        <w:rPr>
          <w:rFonts w:eastAsia="Segoe UI"/>
          <w:lang w:eastAsia="ja-JP"/>
        </w:rPr>
        <w:fldChar w:fldCharType="end"/>
      </w:r>
      <w:r w:rsidRPr="00271841">
        <w:rPr>
          <w:rFonts w:eastAsia="Segoe UI"/>
          <w:lang w:eastAsia="ja-JP"/>
        </w:rPr>
        <w:t>. </w:t>
      </w:r>
    </w:p>
    <w:p w14:paraId="7225721A" w14:textId="77777777" w:rsidR="00271841" w:rsidRPr="00271841" w:rsidRDefault="00271841" w:rsidP="00C53994">
      <w:pPr>
        <w:rPr>
          <w:rFonts w:eastAsia="Segoe UI"/>
          <w:lang w:eastAsia="ja-JP"/>
        </w:rPr>
      </w:pPr>
    </w:p>
    <w:p w14:paraId="21973FEA"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 </w:t>
      </w:r>
    </w:p>
    <w:p w14:paraId="427BC036" w14:textId="77777777" w:rsidR="00271841" w:rsidRPr="00C53994" w:rsidRDefault="00271841" w:rsidP="00614B00">
      <w:pPr>
        <w:pStyle w:val="ListParagraph"/>
        <w:numPr>
          <w:ilvl w:val="0"/>
          <w:numId w:val="11"/>
        </w:numPr>
        <w:rPr>
          <w:rFonts w:eastAsia="Segoe UI"/>
          <w:lang w:eastAsia="ja-JP"/>
        </w:rPr>
      </w:pPr>
      <w:r w:rsidRPr="00C53994">
        <w:rPr>
          <w:rFonts w:eastAsia="Segoe UI"/>
          <w:lang w:eastAsia="ja-JP"/>
        </w:rPr>
        <w:t>Investing in research focused on genome editing tools is a prerequisite to be able to carry out functional studies into genetic variants causing infertility.</w:t>
      </w:r>
    </w:p>
    <w:p w14:paraId="2089A70B" w14:textId="77777777" w:rsidR="00271841" w:rsidRPr="00C53994" w:rsidRDefault="00271841" w:rsidP="00614B00">
      <w:pPr>
        <w:pStyle w:val="ListParagraph"/>
        <w:numPr>
          <w:ilvl w:val="0"/>
          <w:numId w:val="11"/>
        </w:numPr>
        <w:rPr>
          <w:rFonts w:eastAsia="Segoe UI"/>
          <w:lang w:eastAsia="ja-JP"/>
        </w:rPr>
      </w:pPr>
      <w:r w:rsidRPr="00C53994">
        <w:rPr>
          <w:rFonts w:eastAsia="Segoe UI"/>
          <w:lang w:eastAsia="ja-JP"/>
        </w:rPr>
        <w:t xml:space="preserve">Making use of </w:t>
      </w:r>
      <w:r w:rsidRPr="00C53994">
        <w:rPr>
          <w:rFonts w:eastAsia="Segoe UI"/>
          <w:i/>
          <w:iCs/>
          <w:lang w:eastAsia="ja-JP"/>
        </w:rPr>
        <w:t>in vitro</w:t>
      </w:r>
      <w:r w:rsidRPr="00C53994">
        <w:rPr>
          <w:rFonts w:eastAsia="Segoe UI"/>
          <w:lang w:eastAsia="ja-JP"/>
        </w:rPr>
        <w:t xml:space="preserve"> models to study genetic variants associated with poor implantation. </w:t>
      </w:r>
    </w:p>
    <w:p w14:paraId="5BDA1927" w14:textId="77777777" w:rsidR="00271841" w:rsidRPr="00271841" w:rsidRDefault="00271841" w:rsidP="00C53994">
      <w:pPr>
        <w:rPr>
          <w:rFonts w:eastAsia="Segoe UI"/>
          <w:lang w:eastAsia="ja-JP"/>
        </w:rPr>
      </w:pPr>
      <w:r w:rsidRPr="00271841">
        <w:rPr>
          <w:rFonts w:eastAsia="Segoe UI"/>
          <w:lang w:eastAsia="ja-JP"/>
        </w:rPr>
        <w:t> </w:t>
      </w:r>
    </w:p>
    <w:p w14:paraId="5903C3EF" w14:textId="41304FB5" w:rsidR="00271841" w:rsidRPr="00271841" w:rsidRDefault="00171C3A" w:rsidP="00C53994">
      <w:pPr>
        <w:pStyle w:val="Heading3"/>
      </w:pPr>
      <w:r>
        <w:t xml:space="preserve">Topic </w:t>
      </w:r>
      <w:r w:rsidR="00271841" w:rsidRPr="00271841">
        <w:t>12</w:t>
      </w:r>
      <w:r>
        <w:t>:</w:t>
      </w:r>
      <w:r w:rsidR="00271841" w:rsidRPr="00271841">
        <w:t xml:space="preserve"> Improved knowledge of the causes and risk factors of (recurrent) pregnancy loss  </w:t>
      </w:r>
    </w:p>
    <w:p w14:paraId="00808EB4" w14:textId="77777777" w:rsidR="00271841" w:rsidRPr="00271841" w:rsidRDefault="00271841" w:rsidP="00C53994">
      <w:pPr>
        <w:rPr>
          <w:rFonts w:eastAsia="Segoe UI"/>
          <w:lang w:eastAsia="ja-JP"/>
        </w:rPr>
      </w:pPr>
      <w:r w:rsidRPr="00271841">
        <w:rPr>
          <w:rFonts w:eastAsia="Segoe UI"/>
          <w:lang w:eastAsia="ja-JP"/>
        </w:rPr>
        <w:t xml:space="preserve">Pregnancy loss is defined as the spontaneous demise of a pregnancy before the foetus reaches viability </w:t>
      </w:r>
      <w:r w:rsidRPr="00271841">
        <w:rPr>
          <w:rFonts w:eastAsia="Segoe UI"/>
          <w:lang w:eastAsia="ja-JP"/>
        </w:rPr>
        <w:fldChar w:fldCharType="begin">
          <w:fldData xml:space="preserve">PEVuZE5vdGU+PENpdGU+PEF1dGhvcj5CZW5kZXIgQXRpazwvQXV0aG9yPjxZZWFyPjIwMjM8L1ll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CZW5kZXIgQXRpazwvQXV0aG9yPjxZZWFyPjIwMjM8L1ll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Bender Atik et al., 2023)</w:t>
      </w:r>
      <w:r w:rsidRPr="00271841">
        <w:rPr>
          <w:rFonts w:eastAsia="Segoe UI"/>
          <w:lang w:eastAsia="ja-JP"/>
        </w:rPr>
        <w:fldChar w:fldCharType="end"/>
      </w:r>
      <w:r w:rsidRPr="00271841">
        <w:rPr>
          <w:rFonts w:eastAsia="Segoe UI"/>
          <w:lang w:eastAsia="ja-JP"/>
        </w:rPr>
        <w:t xml:space="preserve">. A significant proportion of pregnancies ends in a pregnancy </w:t>
      </w:r>
      <w:r w:rsidRPr="00271841">
        <w:rPr>
          <w:rFonts w:eastAsia="Segoe UI"/>
          <w:lang w:eastAsia="ja-JP"/>
        </w:rPr>
        <w:lastRenderedPageBreak/>
        <w:t xml:space="preserve">loss. This holds for both spontaneous and assisted conceptions. Accordingly, every year more than 30 million pregnancy losses happen. The authors of The Lancet miscarriage series 2021 </w:t>
      </w:r>
      <w:r w:rsidRPr="00271841">
        <w:rPr>
          <w:rFonts w:eastAsia="Segoe UI"/>
          <w:lang w:eastAsia="ja-JP"/>
        </w:rPr>
        <w:fldChar w:fldCharType="begin">
          <w:fldData xml:space="preserve">PEVuZE5vdGU+PENpdGU+PEF1dGhvcj5Db29tYXJhc2FteTwvQXV0aG9yPjxZZWFyPjIwMjE8L1ll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Y3NS0xNjgyPC9wYWdlcz48dm9s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2NjgtMTY3NDwvcGFnZXM+PHZvbHVtZT4zOTc8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jU4LTE2Njc8L3BhZ2VzPjx2b2x1bWU+Mzk3PC92b2x1bWU+PG51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Db29tYXJhc2FteTwvQXV0aG9yPjxZZWFyPjIwMjE8L1ll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Y3NS0xNjgyPC9wYWdlcz48dm9s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2NjgtMTY3NDwvcGFnZXM+PHZvbHVtZT4zOTc8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jU4LTE2Njc8L3BhZ2VzPjx2b2x1bWU+Mzk3PC92b2x1bWU+PG51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Coomarasamy, Dhillon-Smith, et al., 2021; Coomarasamy, Gallos, et al., 2021; Quenby et al., 2021)</w:t>
      </w:r>
      <w:r w:rsidRPr="00271841">
        <w:rPr>
          <w:rFonts w:eastAsia="Segoe UI"/>
          <w:lang w:eastAsia="ja-JP"/>
        </w:rPr>
        <w:fldChar w:fldCharType="end"/>
      </w:r>
      <w:r w:rsidRPr="00271841">
        <w:rPr>
          <w:rFonts w:eastAsia="Segoe UI"/>
          <w:lang w:eastAsia="ja-JP"/>
        </w:rPr>
        <w:t xml:space="preserve"> called for a complete rethink of the narrative around pregnancy loss and a comprehensive overhaul of medical care and advice offered to individuals with recurrent pregnancy loss. The ESHRE recurrent pregnancy loss guideline concludes similarly that evidence-based understanding is sparse and evidence-based treatments are lacking </w:t>
      </w:r>
      <w:r w:rsidRPr="00271841">
        <w:rPr>
          <w:rFonts w:eastAsia="Segoe UI"/>
          <w:lang w:eastAsia="ja-JP"/>
        </w:rPr>
        <w:fldChar w:fldCharType="begin">
          <w:fldData xml:space="preserve">PEVuZE5vdGU+PENpdGU+PEF1dGhvcj5CZW5kZXIgQXRpazwvQXV0aG9yPjxZZWFyPjIwMjM8L1ll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</w:fldData>
        </w:fldChar>
      </w:r>
      <w:r w:rsidRPr="00271841">
        <w:rPr>
          <w:rFonts w:eastAsia="Segoe UI"/>
          <w:lang w:eastAsia="ja-JP"/>
        </w:rPr>
        <w:instrText xml:space="preserve"> ADDIN EN.CITE </w:instrText>
      </w:r>
      <w:r w:rsidRPr="00271841">
        <w:rPr>
          <w:rFonts w:eastAsia="Segoe UI"/>
          <w:lang w:eastAsia="ja-JP"/>
        </w:rPr>
        <w:fldChar w:fldCharType="begin">
          <w:fldData xml:space="preserve">PEVuZE5vdGU+PENpdGU+PEF1dGhvcj5CZW5kZXIgQXRpazwvQXV0aG9yPjxZZWFyPjIwMjM8L1ll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</w:fldData>
        </w:fldChar>
      </w:r>
      <w:r w:rsidRPr="00271841">
        <w:rPr>
          <w:rFonts w:eastAsia="Segoe UI"/>
          <w:lang w:eastAsia="ja-JP"/>
        </w:rPr>
        <w:instrText xml:space="preserve"> ADDIN EN.CITE.DATA </w:instrText>
      </w:r>
      <w:r w:rsidRPr="00271841">
        <w:rPr>
          <w:rFonts w:eastAsia="Segoe UI"/>
          <w:lang w:eastAsia="ja-JP"/>
        </w:rPr>
      </w:r>
      <w:r w:rsidRPr="00271841">
        <w:rPr>
          <w:rFonts w:eastAsia="Segoe UI"/>
          <w:lang w:eastAsia="ja-JP"/>
        </w:rPr>
        <w:fldChar w:fldCharType="end"/>
      </w:r>
      <w:r w:rsidRPr="00271841">
        <w:rPr>
          <w:rFonts w:eastAsia="Segoe UI"/>
          <w:lang w:eastAsia="ja-JP"/>
        </w:rPr>
      </w:r>
      <w:r w:rsidRPr="00271841">
        <w:rPr>
          <w:rFonts w:eastAsia="Segoe UI"/>
          <w:lang w:eastAsia="ja-JP"/>
        </w:rPr>
        <w:fldChar w:fldCharType="separate"/>
      </w:r>
      <w:r w:rsidRPr="00271841">
        <w:rPr>
          <w:rFonts w:eastAsia="Segoe UI"/>
          <w:noProof/>
          <w:lang w:eastAsia="ja-JP"/>
        </w:rPr>
        <w:t>(Bender Atik et al., 2023)</w:t>
      </w:r>
      <w:r w:rsidRPr="00271841">
        <w:rPr>
          <w:rFonts w:eastAsia="Segoe UI"/>
          <w:lang w:eastAsia="ja-JP"/>
        </w:rPr>
        <w:fldChar w:fldCharType="end"/>
      </w:r>
      <w:r w:rsidRPr="00271841">
        <w:rPr>
          <w:rFonts w:eastAsia="Segoe UI"/>
          <w:lang w:eastAsia="ja-JP"/>
        </w:rPr>
        <w:t>. Simultaneously, there is an increasing demand from patients and society to provide answers on why a pregnancy loss happened and what can be done to avoid another loss.  </w:t>
      </w:r>
    </w:p>
    <w:p w14:paraId="5EEF51ED" w14:textId="77777777" w:rsidR="00271841" w:rsidRPr="00271841" w:rsidRDefault="00271841" w:rsidP="00C53994">
      <w:pPr>
        <w:rPr>
          <w:rFonts w:eastAsia="Segoe UI"/>
          <w:lang w:eastAsia="ja-JP"/>
        </w:rPr>
      </w:pPr>
      <w:r w:rsidRPr="00271841">
        <w:rPr>
          <w:rFonts w:eastAsia="Segoe UI"/>
          <w:lang w:eastAsia="ja-JP"/>
        </w:rPr>
        <w:t> </w:t>
      </w:r>
    </w:p>
    <w:p w14:paraId="1E26D654" w14:textId="57BA5A8B" w:rsidR="00271841" w:rsidRPr="00271841" w:rsidRDefault="00271841" w:rsidP="00C53994">
      <w:pPr>
        <w:rPr>
          <w:rFonts w:eastAsia="Segoe UI"/>
          <w:lang w:eastAsia="ja-JP"/>
        </w:rPr>
      </w:pPr>
      <w:r w:rsidRPr="00271841">
        <w:rPr>
          <w:rFonts w:eastAsia="Segoe UI"/>
          <w:lang w:eastAsia="ja-JP"/>
        </w:rPr>
        <w:t>Studies have shown a mental burden for the patients, an increasing risk of losing a pregnancy with each consecutive pregnancy loss, and an increasing association with diseases such as diabetes, cardiovascular, autoimmune, and mental diseases and mental health issues 10-15 years after pregnancy loss. It is evident that part of the problem is due to foetal conditions that are incompatible with life</w:t>
      </w:r>
      <w:r w:rsidR="004932A6">
        <w:rPr>
          <w:rFonts w:eastAsia="Segoe UI"/>
          <w:lang w:eastAsia="ja-JP"/>
        </w:rPr>
        <w:t>,</w:t>
      </w:r>
      <w:r w:rsidRPr="00271841">
        <w:rPr>
          <w:rFonts w:eastAsia="Segoe UI"/>
          <w:lang w:eastAsia="ja-JP"/>
        </w:rPr>
        <w:t xml:space="preserve"> but for about half of pregnancy losses no such condition is identified, and the cause of the pregnancy loss could be a range of disturbances where the womb rejects a potentially viable pregnancy. Future research is needed to understand the causes of recurrent pregnancy loss and to identify risk factors that can inform a preventative approach through prognostic tools to increase the chances of a live birth in these patients.  It will also lead to new insights on fertility and infertility.</w:t>
      </w:r>
    </w:p>
    <w:p w14:paraId="52F922AA" w14:textId="77777777" w:rsidR="00271841" w:rsidRPr="00271841" w:rsidRDefault="00271841" w:rsidP="00C53994">
      <w:pPr>
        <w:rPr>
          <w:rFonts w:eastAsia="Segoe UI"/>
          <w:lang w:eastAsia="ja-JP"/>
        </w:rPr>
      </w:pPr>
      <w:r w:rsidRPr="00271841">
        <w:rPr>
          <w:rFonts w:eastAsia="Segoe UI"/>
          <w:lang w:eastAsia="ja-JP"/>
        </w:rPr>
        <w:t> </w:t>
      </w:r>
    </w:p>
    <w:p w14:paraId="3AB3BEE8" w14:textId="77777777" w:rsidR="00271841" w:rsidRPr="00271841" w:rsidRDefault="00271841" w:rsidP="00C53994">
      <w:pPr>
        <w:rPr>
          <w:rFonts w:eastAsia="Segoe UI"/>
          <w:b/>
          <w:bCs/>
          <w:lang w:eastAsia="ja-JP"/>
        </w:rPr>
      </w:pPr>
      <w:r w:rsidRPr="00271841">
        <w:rPr>
          <w:rFonts w:eastAsia="Segoe UI"/>
          <w:b/>
          <w:bCs/>
          <w:lang w:eastAsia="ja-JP"/>
        </w:rPr>
        <w:t>Specific recommendations include: </w:t>
      </w:r>
    </w:p>
    <w:p w14:paraId="1CAF9A62" w14:textId="77777777" w:rsidR="00271841" w:rsidRPr="00C53994" w:rsidRDefault="00271841" w:rsidP="00614B00">
      <w:pPr>
        <w:pStyle w:val="ListParagraph"/>
        <w:numPr>
          <w:ilvl w:val="0"/>
          <w:numId w:val="12"/>
        </w:numPr>
        <w:rPr>
          <w:rFonts w:eastAsia="Segoe UI"/>
          <w:lang w:eastAsia="ja-JP"/>
        </w:rPr>
      </w:pPr>
      <w:r w:rsidRPr="00C53994">
        <w:rPr>
          <w:rFonts w:eastAsia="Segoe UI"/>
          <w:lang w:eastAsia="ja-JP"/>
        </w:rPr>
        <w:t>Investigating causes of and risk factors for (recurrent) pregnancy loss and the underlying mechanisms through large and in-depth population studies. </w:t>
      </w:r>
    </w:p>
    <w:p w14:paraId="3556312A" w14:textId="7594C785" w:rsidR="005D4AA6" w:rsidRDefault="00271841" w:rsidP="00614B00">
      <w:pPr>
        <w:pStyle w:val="ListParagraph"/>
        <w:numPr>
          <w:ilvl w:val="0"/>
          <w:numId w:val="12"/>
        </w:numPr>
        <w:rPr>
          <w:rFonts w:eastAsia="Segoe UI"/>
          <w:lang w:eastAsia="ja-JP"/>
        </w:rPr>
      </w:pPr>
      <w:r w:rsidRPr="00C53994">
        <w:rPr>
          <w:rFonts w:eastAsia="Segoe UI"/>
          <w:lang w:eastAsia="ja-JP"/>
        </w:rPr>
        <w:lastRenderedPageBreak/>
        <w:t>Increasing the understanding of the processes involved in early pregnancy and foetal-maternal interactions through fundamental research.  </w:t>
      </w:r>
    </w:p>
    <w:p w14:paraId="33556804" w14:textId="77777777" w:rsidR="00C53994" w:rsidRPr="00C53994" w:rsidRDefault="00C53994" w:rsidP="00C53994">
      <w:pPr>
        <w:rPr>
          <w:rFonts w:eastAsia="Segoe UI"/>
          <w:lang w:eastAsia="ja-JP"/>
        </w:rPr>
      </w:pPr>
    </w:p>
    <w:p w14:paraId="65C1F862" w14:textId="2B22904E" w:rsidR="00F95A11" w:rsidRDefault="00AC7BA0" w:rsidP="004E35F5">
      <w:pPr>
        <w:pStyle w:val="Heading1"/>
      </w:pPr>
      <w:r w:rsidRPr="001348F5">
        <w:t>D</w:t>
      </w:r>
      <w:r w:rsidR="00BF4509" w:rsidRPr="001348F5">
        <w:t>iscussion</w:t>
      </w:r>
    </w:p>
    <w:p w14:paraId="4F7B22D6" w14:textId="14062521" w:rsidR="009D6C84" w:rsidRDefault="00475E8F" w:rsidP="00475E8F">
      <w:r>
        <w:t>There are many research gaps related to infertility</w:t>
      </w:r>
      <w:r w:rsidR="000C7193">
        <w:t xml:space="preserve">, making it important to set priorities </w:t>
      </w:r>
      <w:r w:rsidR="00616166">
        <w:t xml:space="preserve">to ensure appropriate allocation of research </w:t>
      </w:r>
      <w:r w:rsidR="00A94FCB">
        <w:t>resources</w:t>
      </w:r>
      <w:r>
        <w:t xml:space="preserve">. </w:t>
      </w:r>
      <w:r w:rsidR="009D6C84">
        <w:t>This paper identifies twelve key topics where further research is expected to have a particularly high and beneficial impact</w:t>
      </w:r>
      <w:r w:rsidR="00280913">
        <w:t xml:space="preserve"> for individuals, society, and scientific advancement.</w:t>
      </w:r>
    </w:p>
    <w:p w14:paraId="4C3124B5" w14:textId="77777777" w:rsidR="009D6C84" w:rsidRDefault="009D6C84" w:rsidP="00475E8F"/>
    <w:p w14:paraId="62FA10DA" w14:textId="313CB5D9" w:rsidR="00DB29E5" w:rsidRDefault="00355385" w:rsidP="00475E8F">
      <w:r>
        <w:t xml:space="preserve">Several previous papers have put forward research priorities </w:t>
      </w:r>
      <w:r w:rsidR="00DD49C4">
        <w:t xml:space="preserve">related to </w:t>
      </w:r>
      <w:r>
        <w:t>infertility</w:t>
      </w:r>
      <w:r w:rsidR="00C9451E">
        <w:t>, usually presenting lists of top ten research priorities for different sub-areas of infertility</w:t>
      </w:r>
      <w:r w:rsidR="00A342D1">
        <w:t xml:space="preserve"> </w:t>
      </w:r>
      <w:r w:rsidR="004E79C8">
        <w:fldChar w:fldCharType="begin">
          <w:fldData xml:space="preserve">PEVuZE5vdGU+PENpdGU+PEF1dGhvcj5Ib3JuZTwvQXV0aG9yPjxZZWFyPjIwMTc8L1llYXI+PFJl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</w:fldData>
        </w:fldChar>
      </w:r>
      <w:r w:rsidR="006F1C8B">
        <w:instrText xml:space="preserve"> ADDIN EN.CITE </w:instrText>
      </w:r>
      <w:r w:rsidR="006F1C8B">
        <w:fldChar w:fldCharType="begin">
          <w:fldData xml:space="preserve">PEVuZE5vdGU+PENpdGU+PEF1dGhvcj5Ib3JuZTwvQXV0aG9yPjxZZWFyPjIwMTc8L1llYXI+PFJl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</w:fldData>
        </w:fldChar>
      </w:r>
      <w:r w:rsidR="006F1C8B">
        <w:instrText xml:space="preserve"> ADDIN EN.CITE.DATA </w:instrText>
      </w:r>
      <w:r w:rsidR="006F1C8B">
        <w:fldChar w:fldCharType="end"/>
      </w:r>
      <w:r w:rsidR="004E79C8">
        <w:fldChar w:fldCharType="separate"/>
      </w:r>
      <w:r w:rsidR="006F1C8B">
        <w:rPr>
          <w:noProof/>
        </w:rPr>
        <w:t>(Duffy et al., 2020; Horne, Saunders, Abokhrais, &amp; Hogg, 2017; Prior et al., 2017; H. J. Teede et al., 2024)</w:t>
      </w:r>
      <w:r w:rsidR="004E79C8">
        <w:fldChar w:fldCharType="end"/>
      </w:r>
      <w:r>
        <w:t xml:space="preserve">. </w:t>
      </w:r>
      <w:r w:rsidR="00DD49C4">
        <w:t xml:space="preserve">The contributions of this paper are twofold: firstly, </w:t>
      </w:r>
      <w:r w:rsidR="00134088">
        <w:t xml:space="preserve">it makes research priorities on infertility more accessible to </w:t>
      </w:r>
      <w:r w:rsidR="007A5DA1">
        <w:t>a non-specialist audience such as research funders with a general scope</w:t>
      </w:r>
      <w:r w:rsidR="00C9451E">
        <w:t xml:space="preserve"> on health research</w:t>
      </w:r>
      <w:r w:rsidR="003D0B6E">
        <w:t>,</w:t>
      </w:r>
      <w:r w:rsidR="007A5DA1">
        <w:t xml:space="preserve"> </w:t>
      </w:r>
      <w:r w:rsidR="002B3AAF">
        <w:t>since it</w:t>
      </w:r>
      <w:r w:rsidR="007A5DA1">
        <w:t xml:space="preserve"> </w:t>
      </w:r>
      <w:r w:rsidR="00ED0EC5">
        <w:t>cover</w:t>
      </w:r>
      <w:r w:rsidR="00C9451E">
        <w:t>s</w:t>
      </w:r>
      <w:r w:rsidR="00ED0EC5">
        <w:t xml:space="preserve"> various disciplines and sub-areas of infertility</w:t>
      </w:r>
      <w:r w:rsidR="00C9451E">
        <w:t xml:space="preserve"> in one short but comprehensive list</w:t>
      </w:r>
      <w:r w:rsidR="003D0B6E">
        <w:t xml:space="preserve"> </w:t>
      </w:r>
      <w:r w:rsidR="00E509D4">
        <w:t xml:space="preserve">and </w:t>
      </w:r>
      <w:r w:rsidR="00C9451E">
        <w:t>provides a description and explanation of the importance of each topic</w:t>
      </w:r>
      <w:r w:rsidR="00E509D4">
        <w:t>.</w:t>
      </w:r>
      <w:r w:rsidR="00134088">
        <w:t xml:space="preserve"> </w:t>
      </w:r>
      <w:r w:rsidR="00C9451E">
        <w:t xml:space="preserve">Secondly, </w:t>
      </w:r>
      <w:r w:rsidR="008D7EA3">
        <w:t>this paper puts forward a list of criteria for research prioritisation</w:t>
      </w:r>
      <w:r w:rsidR="00E35430">
        <w:t xml:space="preserve">, </w:t>
      </w:r>
      <w:r w:rsidR="00921FDD">
        <w:t>which can complement the use of consensus-building methods as applied in previous priority-setting initiatives.</w:t>
      </w:r>
    </w:p>
    <w:p w14:paraId="07E054A3" w14:textId="77777777" w:rsidR="00DB29E5" w:rsidRDefault="00DB29E5" w:rsidP="00475E8F"/>
    <w:p w14:paraId="58BCDC21" w14:textId="62337A83" w:rsidR="00C72831" w:rsidRDefault="00883457" w:rsidP="00A91255">
      <w:r>
        <w:t xml:space="preserve">The </w:t>
      </w:r>
      <w:r w:rsidR="00C72831">
        <w:t xml:space="preserve">impact </w:t>
      </w:r>
      <w:r>
        <w:t>scoring tool applied in this paper would benefit from further testing and refinement in future projects. One</w:t>
      </w:r>
      <w:r w:rsidR="009D6C84">
        <w:t xml:space="preserve"> limitation </w:t>
      </w:r>
      <w:r w:rsidR="00C72831">
        <w:t xml:space="preserve">is </w:t>
      </w:r>
      <w:r w:rsidR="00921FDD">
        <w:t xml:space="preserve">that the scoring of </w:t>
      </w:r>
      <w:r w:rsidR="00D63D13">
        <w:t xml:space="preserve">some impact indicators is heavily based on the </w:t>
      </w:r>
      <w:r w:rsidR="00C72831">
        <w:t xml:space="preserve">judgment and </w:t>
      </w:r>
      <w:r w:rsidR="00D63D13">
        <w:t>expertise of the scorers</w:t>
      </w:r>
      <w:r>
        <w:t xml:space="preserve">. This </w:t>
      </w:r>
      <w:r w:rsidR="00F91829">
        <w:t>was</w:t>
      </w:r>
      <w:r w:rsidR="00C42194">
        <w:t xml:space="preserve"> accounted for by ensuring </w:t>
      </w:r>
      <w:r w:rsidR="00C144E5">
        <w:t xml:space="preserve">representation </w:t>
      </w:r>
      <w:r w:rsidR="00307294">
        <w:t xml:space="preserve">of </w:t>
      </w:r>
      <w:r w:rsidR="00C144E5">
        <w:t xml:space="preserve">knowledge and experience from </w:t>
      </w:r>
      <w:r w:rsidR="00C42194">
        <w:t>all relevant disciplines and subject areas</w:t>
      </w:r>
      <w:r w:rsidR="00C144E5">
        <w:t xml:space="preserve"> as well as </w:t>
      </w:r>
      <w:r w:rsidR="007D05F7">
        <w:t xml:space="preserve">the </w:t>
      </w:r>
      <w:r w:rsidR="007D05F7">
        <w:lastRenderedPageBreak/>
        <w:t>patient perspective</w:t>
      </w:r>
      <w:r w:rsidR="00C42194">
        <w:t xml:space="preserve"> within the working group</w:t>
      </w:r>
      <w:r w:rsidR="00112331">
        <w:t>, but this limitation should be taken into account in future projects aiming to use the presented impact criteria.</w:t>
      </w:r>
      <w:r w:rsidR="00D069B9">
        <w:t xml:space="preserve"> </w:t>
      </w:r>
    </w:p>
    <w:p w14:paraId="76575D8C" w14:textId="77777777" w:rsidR="00C72831" w:rsidRDefault="00C72831" w:rsidP="00A91255"/>
    <w:p w14:paraId="727C9262" w14:textId="77C35C6C" w:rsidR="00EC2BE1" w:rsidRDefault="00EC2BE1" w:rsidP="00A91255">
      <w:r>
        <w:t>T</w:t>
      </w:r>
      <w:r w:rsidR="00740C09">
        <w:t>his paper may serve</w:t>
      </w:r>
      <w:r w:rsidRPr="00EC2BE1">
        <w:t xml:space="preserve"> to stimulate further thought and discussion within the infertility research community on the potential impact of proposed and ongoing research, and contribute to a more efficient and purposeful allocation of research resources moving forward.</w:t>
      </w:r>
    </w:p>
    <w:p w14:paraId="7F03768F" w14:textId="77777777" w:rsidR="00EC2BE1" w:rsidRDefault="00EC2BE1" w:rsidP="00A91255"/>
    <w:p w14:paraId="04E6EDD0" w14:textId="442FC2BD" w:rsidR="007C3D96" w:rsidRPr="003B2267" w:rsidRDefault="007C3D96" w:rsidP="0090544A">
      <w:pPr>
        <w:pStyle w:val="Heading1"/>
      </w:pPr>
      <w:r w:rsidRPr="003B2267">
        <w:t>Figure captions</w:t>
      </w:r>
    </w:p>
    <w:p w14:paraId="525A72B9" w14:textId="55EE68C4" w:rsidR="007C3D96" w:rsidRDefault="003B2267" w:rsidP="00A91255">
      <w:r w:rsidRPr="003B2267">
        <w:t>Figure 1: Twelve key topics on infertility on which research is expected to have a particularly high and beneficial impact</w:t>
      </w:r>
    </w:p>
    <w:p w14:paraId="64F195C3" w14:textId="77777777" w:rsidR="007C3D96" w:rsidRDefault="007C3D96" w:rsidP="00A91255"/>
    <w:p w14:paraId="5BAF51B4" w14:textId="2E9EE2B3" w:rsidR="0090544A" w:rsidRPr="0090544A" w:rsidRDefault="0090544A" w:rsidP="0090544A">
      <w:pPr>
        <w:pStyle w:val="Heading1"/>
      </w:pPr>
      <w:r w:rsidRPr="0090544A">
        <w:t>Data availability statement</w:t>
      </w:r>
    </w:p>
    <w:p w14:paraId="361DDD31" w14:textId="117F5FBE" w:rsidR="00AD219B" w:rsidRDefault="00B56E9F" w:rsidP="00A91255">
      <w:r w:rsidRPr="00B56E9F">
        <w:t>The data underlying this article will be shared on reasonable request to the corresponding author.</w:t>
      </w:r>
    </w:p>
    <w:p w14:paraId="0FFA35C1" w14:textId="77777777" w:rsidR="00B56E9F" w:rsidRPr="001348F5" w:rsidRDefault="00B56E9F" w:rsidP="00A91255"/>
    <w:p w14:paraId="6801E97C" w14:textId="25C97674" w:rsidR="00F95A11" w:rsidRPr="001348F5" w:rsidRDefault="00F95A11" w:rsidP="004E35F5">
      <w:pPr>
        <w:pStyle w:val="Heading1"/>
      </w:pPr>
      <w:r w:rsidRPr="001348F5">
        <w:t xml:space="preserve">Acknowledgements </w:t>
      </w:r>
    </w:p>
    <w:p w14:paraId="2C672772" w14:textId="6BDB2017" w:rsidR="00F95A11" w:rsidRDefault="5B2A86A8" w:rsidP="00A91255">
      <w:r>
        <w:t xml:space="preserve">The authors would like to thank the members of the ESHRE European Affairs Committee and Executive Committee for their critical </w:t>
      </w:r>
      <w:r w:rsidR="7D1AA3C0">
        <w:t xml:space="preserve">feedback </w:t>
      </w:r>
      <w:r>
        <w:t xml:space="preserve">and </w:t>
      </w:r>
      <w:r w:rsidR="7BAFC7F0">
        <w:t xml:space="preserve">continued </w:t>
      </w:r>
      <w:r>
        <w:t>support.</w:t>
      </w:r>
    </w:p>
    <w:p w14:paraId="542C29DA" w14:textId="77777777" w:rsidR="004E35F5" w:rsidRPr="001348F5" w:rsidRDefault="004E35F5" w:rsidP="00A91255"/>
    <w:p w14:paraId="0C60FB63" w14:textId="79EC3408" w:rsidR="00F95A11" w:rsidRPr="004E35F5" w:rsidRDefault="00F95A11" w:rsidP="004E35F5">
      <w:pPr>
        <w:pStyle w:val="Heading1"/>
      </w:pPr>
      <w:r w:rsidRPr="004E35F5">
        <w:t>Author Contributions</w:t>
      </w:r>
    </w:p>
    <w:p w14:paraId="034816F8" w14:textId="4E9642DD" w:rsidR="7F0075F0" w:rsidRDefault="00E41E12">
      <w:r>
        <w:t xml:space="preserve">KS led the working group and oversaw the project. GC, ID, CF, SG and AP were members of the working group and contributed to </w:t>
      </w:r>
      <w:r w:rsidR="0022063A">
        <w:t>designing the scoring tool,</w:t>
      </w:r>
      <w:r>
        <w:t xml:space="preserve"> scoring </w:t>
      </w:r>
      <w:r w:rsidR="0022063A">
        <w:t>the</w:t>
      </w:r>
      <w:r>
        <w:t xml:space="preserve"> topics and drafting the manuscript. </w:t>
      </w:r>
      <w:r w:rsidR="00DA47C5">
        <w:t>JT</w:t>
      </w:r>
      <w:r w:rsidR="008D4ECA">
        <w:t>, AO</w:t>
      </w:r>
      <w:r w:rsidR="00DA47C5">
        <w:t xml:space="preserve"> and NV provided overall support to the working group. </w:t>
      </w:r>
      <w:r w:rsidR="00C01396">
        <w:t xml:space="preserve">JT drafted the paper. </w:t>
      </w:r>
      <w:r w:rsidR="00AF16E4">
        <w:t>The</w:t>
      </w:r>
      <w:r w:rsidR="7F0075F0">
        <w:t xml:space="preserve"> other authors contributed to</w:t>
      </w:r>
      <w:r>
        <w:t xml:space="preserve"> the</w:t>
      </w:r>
      <w:r w:rsidR="7F0075F0">
        <w:t xml:space="preserve"> drafting</w:t>
      </w:r>
      <w:r>
        <w:t xml:space="preserve"> of</w:t>
      </w:r>
      <w:r w:rsidR="7F0075F0">
        <w:t xml:space="preserve"> </w:t>
      </w:r>
      <w:r w:rsidR="00AF16E4">
        <w:t>sections on specific research gaps</w:t>
      </w:r>
      <w:r w:rsidR="7F0075F0">
        <w:t>. All authors reviewed and approved the final version of the manuscript.</w:t>
      </w:r>
      <w:r>
        <w:t xml:space="preserve"> </w:t>
      </w:r>
    </w:p>
    <w:p w14:paraId="22F58DDA" w14:textId="77777777" w:rsidR="004E35F5" w:rsidRDefault="004E35F5"/>
    <w:p w14:paraId="613A1A40" w14:textId="5C6F6324" w:rsidR="007C01BB" w:rsidRPr="001348F5" w:rsidRDefault="007C01BB" w:rsidP="004E35F5">
      <w:pPr>
        <w:pStyle w:val="Heading1"/>
      </w:pPr>
      <w:r w:rsidRPr="001348F5">
        <w:t>Funding</w:t>
      </w:r>
    </w:p>
    <w:p w14:paraId="4DC46AE5" w14:textId="4B387165" w:rsidR="007C01BB" w:rsidRDefault="21F752CF" w:rsidP="00A91255">
      <w:r>
        <w:t xml:space="preserve">The technical support to the working group was provided by ESHRE. </w:t>
      </w:r>
    </w:p>
    <w:p w14:paraId="29BB8BF0" w14:textId="77777777" w:rsidR="004E35F5" w:rsidRPr="001348F5" w:rsidRDefault="004E35F5" w:rsidP="00A91255"/>
    <w:p w14:paraId="72433B8C" w14:textId="05234F02" w:rsidR="007C01BB" w:rsidRPr="001348F5" w:rsidRDefault="007C01BB" w:rsidP="004E35F5">
      <w:pPr>
        <w:pStyle w:val="Heading1"/>
      </w:pPr>
      <w:r w:rsidRPr="001348F5">
        <w:t>Conflicts of interest</w:t>
      </w:r>
    </w:p>
    <w:p w14:paraId="3B427403" w14:textId="12C73B5A" w:rsidR="007C01BB" w:rsidRDefault="00E526C5" w:rsidP="00A91255">
      <w:r w:rsidRPr="00E526C5">
        <w:t xml:space="preserve">AC reports employment at Juno Genetics, YC reports a grant from Guerbet and honoraria from Ferring, Merck, Abbot, Nordic Pharma, Organon, GC reports consulting fees from Gedeon Richter and honoraria from Cooper Surgical, SG reports the development of www.myjourney.pt </w:t>
      </w:r>
      <w:proofErr w:type="spellStart"/>
      <w:r w:rsidRPr="00E526C5">
        <w:t>lincesed</w:t>
      </w:r>
      <w:proofErr w:type="spellEnd"/>
      <w:r w:rsidRPr="00E526C5">
        <w:t xml:space="preserve"> under a CC BY-NC-SA 4.0 licence, JKB reports grants from the Gates Foundation, the Economic and Social Research Council, BAYER Consumer Health and MRC Confidence in Concept, honoraria from Ferring and Cooper Surgical, travel support from Ferring, Cooper Surgical, </w:t>
      </w:r>
      <w:proofErr w:type="spellStart"/>
      <w:r w:rsidRPr="00E526C5">
        <w:t>Congressworks</w:t>
      </w:r>
      <w:proofErr w:type="spellEnd"/>
      <w:r w:rsidRPr="00E526C5">
        <w:t xml:space="preserve"> LLP, Deutsche Gesellschaft für </w:t>
      </w:r>
      <w:proofErr w:type="spellStart"/>
      <w:r w:rsidRPr="00E526C5">
        <w:t>Andrologie</w:t>
      </w:r>
      <w:proofErr w:type="spellEnd"/>
      <w:r w:rsidRPr="00E526C5">
        <w:t xml:space="preserve"> </w:t>
      </w:r>
      <w:proofErr w:type="spellStart"/>
      <w:r w:rsidRPr="00E526C5">
        <w:t>e.V.</w:t>
      </w:r>
      <w:proofErr w:type="spellEnd"/>
      <w:r w:rsidRPr="00E526C5">
        <w:t xml:space="preserve"> and BAYER, a patent for microchannel sperm preparation, and a leadership or fiduciary role the </w:t>
      </w:r>
      <w:proofErr w:type="spellStart"/>
      <w:r w:rsidRPr="00E526C5">
        <w:t>Asociation</w:t>
      </w:r>
      <w:proofErr w:type="spellEnd"/>
      <w:r w:rsidRPr="00E526C5">
        <w:t xml:space="preserve"> of Clinical and Reproductive Scientists. AP reports grants, consulting fees and honoraria from Gedeon Richter, Ferring, Merck A/S and Cryos and travel support from Gedeon Richter. HSN reports grants from Freya Biosciences </w:t>
      </w:r>
      <w:proofErr w:type="spellStart"/>
      <w:r w:rsidRPr="00E526C5">
        <w:t>ApS</w:t>
      </w:r>
      <w:proofErr w:type="spellEnd"/>
      <w:r w:rsidRPr="00E526C5">
        <w:t xml:space="preserve">, Ferring Pharmaceuticals, </w:t>
      </w:r>
      <w:proofErr w:type="spellStart"/>
      <w:r w:rsidRPr="00E526C5">
        <w:t>BioInnovation</w:t>
      </w:r>
      <w:proofErr w:type="spellEnd"/>
      <w:r w:rsidRPr="00E526C5">
        <w:t xml:space="preserve"> Institute, </w:t>
      </w:r>
      <w:proofErr w:type="spellStart"/>
      <w:r w:rsidRPr="00E526C5">
        <w:t>Ministy</w:t>
      </w:r>
      <w:proofErr w:type="spellEnd"/>
      <w:r w:rsidRPr="00E526C5">
        <w:t xml:space="preserve"> of Education, Novo Nordic Foundation, Augustinus </w:t>
      </w:r>
      <w:proofErr w:type="spellStart"/>
      <w:r w:rsidRPr="00E526C5">
        <w:t>Fonden</w:t>
      </w:r>
      <w:proofErr w:type="spellEnd"/>
      <w:r w:rsidRPr="00E526C5">
        <w:t xml:space="preserve">, Oda </w:t>
      </w:r>
      <w:proofErr w:type="spellStart"/>
      <w:r w:rsidRPr="00E526C5">
        <w:t>og</w:t>
      </w:r>
      <w:proofErr w:type="spellEnd"/>
      <w:r w:rsidRPr="00E526C5">
        <w:t xml:space="preserve"> Hans </w:t>
      </w:r>
      <w:proofErr w:type="spellStart"/>
      <w:r w:rsidRPr="00E526C5">
        <w:t>Svenningsens</w:t>
      </w:r>
      <w:proofErr w:type="spellEnd"/>
      <w:r w:rsidRPr="00E526C5">
        <w:t xml:space="preserve"> Fond, Demant </w:t>
      </w:r>
      <w:proofErr w:type="spellStart"/>
      <w:r w:rsidRPr="00E526C5">
        <w:t>Fonden</w:t>
      </w:r>
      <w:proofErr w:type="spellEnd"/>
      <w:r w:rsidRPr="00E526C5">
        <w:t xml:space="preserve">, Ole Kirks Fond, and the Independent Research Fund Denmark, speaker's fees from Ferring, Merck A/S, Astra Zeneca, Cook Medical, Gedeon Richter, </w:t>
      </w:r>
      <w:proofErr w:type="spellStart"/>
      <w:r w:rsidRPr="00E526C5">
        <w:t>Ibsa</w:t>
      </w:r>
      <w:proofErr w:type="spellEnd"/>
      <w:r w:rsidRPr="00E526C5">
        <w:t xml:space="preserve"> Nordic, Novo Nordisk A/S, co-development of an app with the Maternity Foundation and co-founding a project with Lulu Health.</w:t>
      </w:r>
    </w:p>
    <w:p w14:paraId="38906E32" w14:textId="77777777" w:rsidR="008B5288" w:rsidRPr="001348F5" w:rsidRDefault="008B5288" w:rsidP="00A91255"/>
    <w:p w14:paraId="78C494E9" w14:textId="6AB686B2" w:rsidR="00372EBF" w:rsidRPr="001348F5" w:rsidRDefault="00F95A11" w:rsidP="004E35F5">
      <w:pPr>
        <w:pStyle w:val="Heading1"/>
      </w:pPr>
      <w:r w:rsidRPr="001348F5">
        <w:t>References</w:t>
      </w:r>
    </w:p>
    <w:p w14:paraId="2EF4D4D0" w14:textId="77777777" w:rsidR="006967C7" w:rsidRPr="006967C7" w:rsidRDefault="00372EBF" w:rsidP="006967C7">
      <w:pPr>
        <w:pStyle w:val="EndNoteBibliography"/>
        <w:ind w:left="720" w:hanging="720"/>
        <w:rPr>
          <w:noProof/>
        </w:rPr>
      </w:pPr>
      <w:r w:rsidRPr="001348F5">
        <w:rPr>
          <w:color w:val="000000" w:themeColor="text1"/>
          <w:lang w:val="en-GB"/>
        </w:rPr>
        <w:fldChar w:fldCharType="begin"/>
      </w:r>
      <w:r w:rsidRPr="001348F5">
        <w:rPr>
          <w:color w:val="000000" w:themeColor="text1"/>
          <w:lang w:val="en-GB"/>
        </w:rPr>
        <w:instrText xml:space="preserve"> ADDIN EN.REFLIST </w:instrText>
      </w:r>
      <w:r w:rsidRPr="001348F5">
        <w:rPr>
          <w:color w:val="000000" w:themeColor="text1"/>
          <w:lang w:val="en-GB"/>
        </w:rPr>
        <w:fldChar w:fldCharType="separate"/>
      </w:r>
      <w:r w:rsidR="006967C7" w:rsidRPr="006967C7">
        <w:rPr>
          <w:noProof/>
        </w:rPr>
        <w:t xml:space="preserve">Aitken, R. J. (2024). Paternal age, de novo mutations, and offspring health? New directions for an ageing problem. </w:t>
      </w:r>
      <w:r w:rsidR="006967C7" w:rsidRPr="006967C7">
        <w:rPr>
          <w:i/>
          <w:noProof/>
        </w:rPr>
        <w:t>Human Reproduction, 39</w:t>
      </w:r>
      <w:r w:rsidR="006967C7" w:rsidRPr="006967C7">
        <w:rPr>
          <w:noProof/>
        </w:rPr>
        <w:t>(12), 2645-2654. doi:10.1093/humrep/deae230</w:t>
      </w:r>
    </w:p>
    <w:p w14:paraId="14F565FB" w14:textId="77777777" w:rsidR="006967C7" w:rsidRPr="006967C7" w:rsidRDefault="006967C7" w:rsidP="006967C7">
      <w:pPr>
        <w:pStyle w:val="EndNoteBibliography"/>
        <w:ind w:left="720" w:hanging="720"/>
        <w:rPr>
          <w:noProof/>
        </w:rPr>
      </w:pPr>
      <w:r w:rsidRPr="006967C7">
        <w:rPr>
          <w:noProof/>
        </w:rPr>
        <w:lastRenderedPageBreak/>
        <w:t xml:space="preserve">Anderson, R. A., Amant, F., Braat, D., D'Angelo, A., Chuva de Sousa Lopes, S. M., Demeestere, I., . . . Vermeulen, N. (2020). ESHRE guideline: female fertility preservation. </w:t>
      </w:r>
      <w:r w:rsidRPr="006967C7">
        <w:rPr>
          <w:i/>
          <w:noProof/>
        </w:rPr>
        <w:t>Hum Reprod Open, 2020</w:t>
      </w:r>
      <w:r w:rsidRPr="006967C7">
        <w:rPr>
          <w:noProof/>
        </w:rPr>
        <w:t>(4), hoaa052. doi:10.1093/hropen/hoaa052</w:t>
      </w:r>
    </w:p>
    <w:p w14:paraId="1B8FB0F8" w14:textId="77777777" w:rsidR="006967C7" w:rsidRPr="006967C7" w:rsidRDefault="006967C7" w:rsidP="006967C7">
      <w:pPr>
        <w:pStyle w:val="EndNoteBibliography"/>
        <w:ind w:left="720" w:hanging="720"/>
        <w:rPr>
          <w:noProof/>
        </w:rPr>
      </w:pPr>
      <w:r w:rsidRPr="006967C7">
        <w:rPr>
          <w:noProof/>
        </w:rPr>
        <w:t xml:space="preserve">Avery, J. C., Deslandes, A., Freger, S. M., Leonardi, M., Lo, G., Carneiro, G., . . . Hull, M. L. (2024). Noninvasive diagnostic imaging for endometriosis part 1: a systematic review of recent developments in ultrasound, combination imaging, and artificial intelligence. </w:t>
      </w:r>
      <w:r w:rsidRPr="006967C7">
        <w:rPr>
          <w:i/>
          <w:noProof/>
        </w:rPr>
        <w:t>Fertil Steril, 121</w:t>
      </w:r>
      <w:r w:rsidRPr="006967C7">
        <w:rPr>
          <w:noProof/>
        </w:rPr>
        <w:t>(2), 164-188. doi:10.1016/j.fertnstert.2023.12.008</w:t>
      </w:r>
    </w:p>
    <w:p w14:paraId="1F7F3C58" w14:textId="77777777" w:rsidR="006967C7" w:rsidRPr="006967C7" w:rsidRDefault="006967C7" w:rsidP="006967C7">
      <w:pPr>
        <w:pStyle w:val="EndNoteBibliography"/>
        <w:ind w:left="720" w:hanging="720"/>
        <w:rPr>
          <w:noProof/>
        </w:rPr>
      </w:pPr>
      <w:r w:rsidRPr="006967C7">
        <w:rPr>
          <w:noProof/>
        </w:rPr>
        <w:t xml:space="preserve">Becker, C. M., Bokor, A., Heikinheimo, O., Horne, A., Jansen, F., Kiesel, L., . . . Vermeulen, N. (2022). ESHRE guideline: endometriosis. </w:t>
      </w:r>
      <w:r w:rsidRPr="006967C7">
        <w:rPr>
          <w:i/>
          <w:noProof/>
        </w:rPr>
        <w:t>Hum Reprod Open, 2022</w:t>
      </w:r>
      <w:r w:rsidRPr="006967C7">
        <w:rPr>
          <w:noProof/>
        </w:rPr>
        <w:t>(2), hoac009. doi:10.1093/hropen/hoac009</w:t>
      </w:r>
    </w:p>
    <w:p w14:paraId="749AF07A" w14:textId="77777777" w:rsidR="006967C7" w:rsidRPr="006967C7" w:rsidRDefault="006967C7" w:rsidP="006967C7">
      <w:pPr>
        <w:pStyle w:val="EndNoteBibliography"/>
        <w:ind w:left="720" w:hanging="720"/>
        <w:rPr>
          <w:noProof/>
        </w:rPr>
      </w:pPr>
      <w:r w:rsidRPr="006967C7">
        <w:rPr>
          <w:noProof/>
        </w:rPr>
        <w:t xml:space="preserve">Bender Atik, R., Christiansen, O. B., Elson, J., Kolte, A. M., Lewis, S., Middeldorp, S., . . . Goddijn, M. (2023). ESHRE guideline: recurrent pregnancy loss: an update in 2022. </w:t>
      </w:r>
      <w:r w:rsidRPr="006967C7">
        <w:rPr>
          <w:i/>
          <w:noProof/>
        </w:rPr>
        <w:t>Hum Reprod Open, 2023</w:t>
      </w:r>
      <w:r w:rsidRPr="006967C7">
        <w:rPr>
          <w:noProof/>
        </w:rPr>
        <w:t>(1), hoad002. doi:10.1093/hropen/hoad002</w:t>
      </w:r>
    </w:p>
    <w:p w14:paraId="7914B331" w14:textId="77777777" w:rsidR="006967C7" w:rsidRPr="006967C7" w:rsidRDefault="006967C7" w:rsidP="006967C7">
      <w:pPr>
        <w:pStyle w:val="EndNoteBibliography"/>
        <w:ind w:left="720" w:hanging="720"/>
        <w:rPr>
          <w:noProof/>
        </w:rPr>
      </w:pPr>
      <w:r w:rsidRPr="006967C7">
        <w:rPr>
          <w:noProof/>
        </w:rPr>
        <w:t xml:space="preserve">Cacheiro, P., Lawson, S., Van den Veyver, I. B., Marengo, G., Zocche, D., Murray, S. A., . . . Smedley, D. (2024). Lethal phenotypes in Mendelian disorders. </w:t>
      </w:r>
      <w:r w:rsidRPr="006967C7">
        <w:rPr>
          <w:i/>
          <w:noProof/>
        </w:rPr>
        <w:t>Genet Med, 26</w:t>
      </w:r>
      <w:r w:rsidRPr="006967C7">
        <w:rPr>
          <w:noProof/>
        </w:rPr>
        <w:t>(7), 101141. doi:10.1016/j.gim.2024.101141</w:t>
      </w:r>
    </w:p>
    <w:p w14:paraId="406978B2" w14:textId="77777777" w:rsidR="006967C7" w:rsidRPr="006967C7" w:rsidRDefault="006967C7" w:rsidP="006967C7">
      <w:pPr>
        <w:pStyle w:val="EndNoteBibliography"/>
        <w:ind w:left="720" w:hanging="720"/>
        <w:rPr>
          <w:noProof/>
        </w:rPr>
      </w:pPr>
      <w:r w:rsidRPr="006967C7">
        <w:rPr>
          <w:noProof/>
        </w:rPr>
        <w:t xml:space="preserve">Capalbo, A., Buonaiuto, S., Figliuzzi, M., Damaggio, G., Girardi, L., Caroselli, S., . . . Kahraman, S. (2022). Maternal exome analysis for the diagnosis of oocyte maturation defects and early embryonic developmental arrest. </w:t>
      </w:r>
      <w:r w:rsidRPr="006967C7">
        <w:rPr>
          <w:i/>
          <w:noProof/>
        </w:rPr>
        <w:t>Reprod Biomed Online, 45</w:t>
      </w:r>
      <w:r w:rsidRPr="006967C7">
        <w:rPr>
          <w:noProof/>
        </w:rPr>
        <w:t>(3), 508-518. doi:10.1016/j.rbmo.2022.05.009</w:t>
      </w:r>
    </w:p>
    <w:p w14:paraId="18431CA0" w14:textId="77777777" w:rsidR="006967C7" w:rsidRPr="006967C7" w:rsidRDefault="006967C7" w:rsidP="006967C7">
      <w:pPr>
        <w:pStyle w:val="EndNoteBibliography"/>
        <w:ind w:left="720" w:hanging="720"/>
        <w:rPr>
          <w:noProof/>
        </w:rPr>
      </w:pPr>
      <w:r w:rsidRPr="006967C7">
        <w:rPr>
          <w:noProof/>
        </w:rPr>
        <w:t xml:space="preserve">Capalbo, A., Poli, M., Jalas, C., Forman, E. J., &amp; Treff, N. R. (2022). On the reproductive capabilities of aneuploid human preimplantation embryos. </w:t>
      </w:r>
      <w:r w:rsidRPr="006967C7">
        <w:rPr>
          <w:i/>
          <w:noProof/>
        </w:rPr>
        <w:t>Am J Hum Genet, 109</w:t>
      </w:r>
      <w:r w:rsidRPr="006967C7">
        <w:rPr>
          <w:noProof/>
        </w:rPr>
        <w:t>(9), 1572-1581. doi:10.1016/j.ajhg.2022.07.009</w:t>
      </w:r>
    </w:p>
    <w:p w14:paraId="311A6916" w14:textId="77777777" w:rsidR="006967C7" w:rsidRPr="006967C7" w:rsidRDefault="006967C7" w:rsidP="006967C7">
      <w:pPr>
        <w:pStyle w:val="EndNoteBibliography"/>
        <w:ind w:left="720" w:hanging="720"/>
        <w:rPr>
          <w:noProof/>
        </w:rPr>
      </w:pPr>
      <w:r w:rsidRPr="006967C7">
        <w:rPr>
          <w:noProof/>
        </w:rPr>
        <w:t xml:space="preserve">Capalbo, A., Poli, M., Riera-Escamilla, A., Shukla, V., Kudo Høffding, M., Krausz, C., . . . Simon, C. (2021). Preconception genome medicine: current state and future perspectives to improve infertility diagnosis and reproductive and health outcomes based on individual genomic data. </w:t>
      </w:r>
      <w:r w:rsidRPr="006967C7">
        <w:rPr>
          <w:i/>
          <w:noProof/>
        </w:rPr>
        <w:t>Hum Reprod Update, 27</w:t>
      </w:r>
      <w:r w:rsidRPr="006967C7">
        <w:rPr>
          <w:noProof/>
        </w:rPr>
        <w:t>(2), 254-279. doi:10.1093/humupd/dmaa044</w:t>
      </w:r>
    </w:p>
    <w:p w14:paraId="0764038B" w14:textId="77777777" w:rsidR="006967C7" w:rsidRPr="006967C7" w:rsidRDefault="006967C7" w:rsidP="006967C7">
      <w:pPr>
        <w:pStyle w:val="EndNoteBibliography"/>
        <w:ind w:left="720" w:hanging="720"/>
        <w:rPr>
          <w:noProof/>
        </w:rPr>
      </w:pPr>
      <w:r w:rsidRPr="006967C7">
        <w:rPr>
          <w:noProof/>
        </w:rPr>
        <w:t xml:space="preserve">Carson, S. A., &amp; Kallen, A. N. (2021). Diagnosis and Management of Infertility: A Review. </w:t>
      </w:r>
      <w:r w:rsidRPr="006967C7">
        <w:rPr>
          <w:i/>
          <w:noProof/>
        </w:rPr>
        <w:t>Jama, 326</w:t>
      </w:r>
      <w:r w:rsidRPr="006967C7">
        <w:rPr>
          <w:noProof/>
        </w:rPr>
        <w:t>(1), 65-76. doi:10.1001/jama.2021.4788</w:t>
      </w:r>
    </w:p>
    <w:p w14:paraId="58E5B485" w14:textId="77777777" w:rsidR="006967C7" w:rsidRPr="006967C7" w:rsidRDefault="006967C7" w:rsidP="006967C7">
      <w:pPr>
        <w:pStyle w:val="EndNoteBibliography"/>
        <w:ind w:left="720" w:hanging="720"/>
        <w:rPr>
          <w:noProof/>
        </w:rPr>
      </w:pPr>
      <w:r w:rsidRPr="006967C7">
        <w:rPr>
          <w:noProof/>
        </w:rPr>
        <w:t xml:space="preserve">Cedars, M. I., Taymans, S. E., DePaolo, L. V., Warner, L., Moss, S. B., &amp; Eisenberg, M. L. (2017). The sixth vital sign: what reproduction tells us about overall health. Proceedings from a NICHD/CDC workshop. </w:t>
      </w:r>
      <w:r w:rsidRPr="006967C7">
        <w:rPr>
          <w:i/>
          <w:noProof/>
        </w:rPr>
        <w:t>Human Reproduction Open, 2017</w:t>
      </w:r>
      <w:r w:rsidRPr="006967C7">
        <w:rPr>
          <w:noProof/>
        </w:rPr>
        <w:t>(2), hox008. doi:10.1093/hropen/hox008</w:t>
      </w:r>
    </w:p>
    <w:p w14:paraId="320F28F2" w14:textId="77777777" w:rsidR="006967C7" w:rsidRPr="006967C7" w:rsidRDefault="006967C7" w:rsidP="006967C7">
      <w:pPr>
        <w:pStyle w:val="EndNoteBibliography"/>
        <w:ind w:left="720" w:hanging="720"/>
        <w:rPr>
          <w:noProof/>
        </w:rPr>
      </w:pPr>
      <w:r w:rsidRPr="006967C7">
        <w:rPr>
          <w:noProof/>
        </w:rPr>
        <w:t xml:space="preserve">Cheng, P. J., Pastuszak, A. W., Myers, J. B., Goodwin, I. A., &amp; Hotaling, J. M. (2019). Fertility concerns of the transgender patient. </w:t>
      </w:r>
      <w:r w:rsidRPr="006967C7">
        <w:rPr>
          <w:i/>
          <w:noProof/>
        </w:rPr>
        <w:t>Transl Androl Urol, 8</w:t>
      </w:r>
      <w:r w:rsidRPr="006967C7">
        <w:rPr>
          <w:noProof/>
        </w:rPr>
        <w:t>(3), 209-218. doi:10.21037/tau.2019.05.09</w:t>
      </w:r>
    </w:p>
    <w:p w14:paraId="496E8CA5" w14:textId="77777777" w:rsidR="006967C7" w:rsidRPr="006967C7" w:rsidRDefault="006967C7" w:rsidP="006967C7">
      <w:pPr>
        <w:pStyle w:val="EndNoteBibliography"/>
        <w:ind w:left="720" w:hanging="720"/>
        <w:rPr>
          <w:noProof/>
        </w:rPr>
      </w:pPr>
      <w:r w:rsidRPr="006967C7">
        <w:rPr>
          <w:noProof/>
        </w:rPr>
        <w:t xml:space="preserve">Chi, P., Ou, G., Qin, D., Han, Z., Li, J., Xiao, Q., . . . Deng, D. (2024). Structural basis of the subcortical maternal complex and its implications in reproductive disorders. </w:t>
      </w:r>
      <w:r w:rsidRPr="006967C7">
        <w:rPr>
          <w:i/>
          <w:noProof/>
        </w:rPr>
        <w:t>Nat Struct Mol Biol, 31</w:t>
      </w:r>
      <w:r w:rsidRPr="006967C7">
        <w:rPr>
          <w:noProof/>
        </w:rPr>
        <w:t>(1), 115-124. doi:10.1038/s41594-023-01153-x</w:t>
      </w:r>
    </w:p>
    <w:p w14:paraId="6633B309" w14:textId="724E30B2" w:rsidR="006967C7" w:rsidRPr="006967C7" w:rsidRDefault="006967C7" w:rsidP="006967C7">
      <w:pPr>
        <w:pStyle w:val="EndNoteBibliography"/>
        <w:ind w:left="720" w:hanging="720"/>
        <w:rPr>
          <w:noProof/>
        </w:rPr>
      </w:pPr>
      <w:r w:rsidRPr="006967C7">
        <w:rPr>
          <w:noProof/>
        </w:rPr>
        <w:t xml:space="preserve">Children's Alliance. (2023). </w:t>
      </w:r>
      <w:r w:rsidRPr="006967C7">
        <w:rPr>
          <w:i/>
          <w:noProof/>
        </w:rPr>
        <w:t>A preconception care strategy</w:t>
      </w:r>
      <w:r w:rsidRPr="006967C7">
        <w:rPr>
          <w:noProof/>
        </w:rPr>
        <w:t xml:space="preserve">. Retrieved from </w:t>
      </w:r>
      <w:hyperlink r:id="rId19" w:history="1">
        <w:r w:rsidRPr="006967C7">
          <w:rPr>
            <w:rStyle w:val="Hyperlink"/>
            <w:noProof/>
          </w:rPr>
          <w:t>https://childrensalliance.org.uk/wp-content/uploads/2023/05/2-Preconception-care-strategy-report-University-of-Southampton.pdf</w:t>
        </w:r>
      </w:hyperlink>
    </w:p>
    <w:p w14:paraId="1B0C9674" w14:textId="77777777" w:rsidR="006967C7" w:rsidRPr="006967C7" w:rsidRDefault="006967C7" w:rsidP="006967C7">
      <w:pPr>
        <w:pStyle w:val="EndNoteBibliography"/>
        <w:ind w:left="720" w:hanging="720"/>
        <w:rPr>
          <w:noProof/>
        </w:rPr>
      </w:pPr>
      <w:r w:rsidRPr="006967C7">
        <w:rPr>
          <w:noProof/>
        </w:rPr>
        <w:t xml:space="preserve">Cimadomo, D., Rienzi, L., Conforti, A., Forman, E., Canosa, S., Innocenti, F., . . . Capalbo, A. (2023). Opening the black box: why do euploid blastocysts fail to implant? A systematic review and meta-analysis. </w:t>
      </w:r>
      <w:r w:rsidRPr="006967C7">
        <w:rPr>
          <w:i/>
          <w:noProof/>
        </w:rPr>
        <w:t>Hum Reprod Update, 29</w:t>
      </w:r>
      <w:r w:rsidRPr="006967C7">
        <w:rPr>
          <w:noProof/>
        </w:rPr>
        <w:t>(5), 570-633. doi:10.1093/humupd/dmad010</w:t>
      </w:r>
    </w:p>
    <w:p w14:paraId="5D85296E" w14:textId="77777777" w:rsidR="006967C7" w:rsidRPr="006967C7" w:rsidRDefault="006967C7" w:rsidP="006967C7">
      <w:pPr>
        <w:pStyle w:val="EndNoteBibliography"/>
        <w:ind w:left="720" w:hanging="720"/>
        <w:rPr>
          <w:noProof/>
        </w:rPr>
      </w:pPr>
      <w:r w:rsidRPr="006967C7">
        <w:rPr>
          <w:noProof/>
        </w:rPr>
        <w:t xml:space="preserve">Collins, M. E. (2019). The Impact of Infertility on Daily Occupations and Roles. </w:t>
      </w:r>
      <w:r w:rsidRPr="006967C7">
        <w:rPr>
          <w:i/>
          <w:noProof/>
        </w:rPr>
        <w:t>J Reprod Infertil, 20</w:t>
      </w:r>
      <w:r w:rsidRPr="006967C7">
        <w:rPr>
          <w:noProof/>
        </w:rPr>
        <w:t xml:space="preserve">(1), 24-34. </w:t>
      </w:r>
    </w:p>
    <w:p w14:paraId="41CF8519" w14:textId="77777777" w:rsidR="006967C7" w:rsidRPr="006967C7" w:rsidRDefault="006967C7" w:rsidP="006967C7">
      <w:pPr>
        <w:pStyle w:val="EndNoteBibliography"/>
        <w:ind w:left="720" w:hanging="720"/>
        <w:rPr>
          <w:noProof/>
        </w:rPr>
      </w:pPr>
      <w:r w:rsidRPr="006967C7">
        <w:rPr>
          <w:noProof/>
        </w:rPr>
        <w:lastRenderedPageBreak/>
        <w:t xml:space="preserve">Colpi, G. M., Francavilla, S., Haidl, G., Link, K., Behre, H. M., Goulis, D. G., . . . Giwercman, A. (2018). European Academy of Andrology guideline Management of oligo-astheno-teratozoospermia. </w:t>
      </w:r>
      <w:r w:rsidRPr="006967C7">
        <w:rPr>
          <w:i/>
          <w:noProof/>
        </w:rPr>
        <w:t>Andrology, 6</w:t>
      </w:r>
      <w:r w:rsidRPr="006967C7">
        <w:rPr>
          <w:noProof/>
        </w:rPr>
        <w:t>(4), 513-524. doi:10.1111/andr.12502</w:t>
      </w:r>
    </w:p>
    <w:p w14:paraId="20F67B5E" w14:textId="77777777" w:rsidR="006967C7" w:rsidRPr="006967C7" w:rsidRDefault="006967C7" w:rsidP="006967C7">
      <w:pPr>
        <w:pStyle w:val="EndNoteBibliography"/>
        <w:ind w:left="720" w:hanging="720"/>
        <w:rPr>
          <w:noProof/>
        </w:rPr>
      </w:pPr>
      <w:r w:rsidRPr="006967C7">
        <w:rPr>
          <w:noProof/>
        </w:rPr>
        <w:t xml:space="preserve">Coomarasamy, A., Dhillon-Smith, R. K., Papadopoulou, A., Al-Memar, M., Brewin, J., Abrahams, V. M., . . . Quenby, S. (2021). Recurrent miscarriage: evidence to accelerate action. </w:t>
      </w:r>
      <w:r w:rsidRPr="006967C7">
        <w:rPr>
          <w:i/>
          <w:noProof/>
        </w:rPr>
        <w:t>Lancet, 397</w:t>
      </w:r>
      <w:r w:rsidRPr="006967C7">
        <w:rPr>
          <w:noProof/>
        </w:rPr>
        <w:t>(10285), 1675-1682. doi:10.1016/s0140-6736(21)00681-4</w:t>
      </w:r>
    </w:p>
    <w:p w14:paraId="336502A2" w14:textId="77777777" w:rsidR="006967C7" w:rsidRPr="006967C7" w:rsidRDefault="006967C7" w:rsidP="006967C7">
      <w:pPr>
        <w:pStyle w:val="EndNoteBibliography"/>
        <w:ind w:left="720" w:hanging="720"/>
        <w:rPr>
          <w:noProof/>
        </w:rPr>
      </w:pPr>
      <w:r w:rsidRPr="006967C7">
        <w:rPr>
          <w:noProof/>
        </w:rPr>
        <w:t xml:space="preserve">Coomarasamy, A., Gallos, I. D., Papadopoulou, A., Dhillon-Smith, R. K., Al-Memar, M., Brewin, J., . . . Quenby, S. (2021). Sporadic miscarriage: evidence to provide effective care. </w:t>
      </w:r>
      <w:r w:rsidRPr="006967C7">
        <w:rPr>
          <w:i/>
          <w:noProof/>
        </w:rPr>
        <w:t>Lancet, 397</w:t>
      </w:r>
      <w:r w:rsidRPr="006967C7">
        <w:rPr>
          <w:noProof/>
        </w:rPr>
        <w:t>(10285), 1668-1674. doi:10.1016/s0140-6736(21)00683-8</w:t>
      </w:r>
    </w:p>
    <w:p w14:paraId="2AA0EC11" w14:textId="77777777" w:rsidR="006967C7" w:rsidRPr="006967C7" w:rsidRDefault="006967C7" w:rsidP="006967C7">
      <w:pPr>
        <w:pStyle w:val="EndNoteBibliography"/>
        <w:ind w:left="720" w:hanging="720"/>
        <w:rPr>
          <w:noProof/>
        </w:rPr>
      </w:pPr>
      <w:r w:rsidRPr="006967C7">
        <w:rPr>
          <w:noProof/>
        </w:rPr>
        <w:t xml:space="preserve">Cox, C. M., Thoma, M. E., Tchangalova, N., Mburu, G., Bornstein, M. J., Johnson, C. L., &amp; Kiarie, J. (2022). Infertility prevalence and the methods of estimation from 1990 to 2021: a systematic review and meta-analysis. </w:t>
      </w:r>
      <w:r w:rsidRPr="006967C7">
        <w:rPr>
          <w:i/>
          <w:noProof/>
        </w:rPr>
        <w:t>Hum Reprod Open, 2022</w:t>
      </w:r>
      <w:r w:rsidRPr="006967C7">
        <w:rPr>
          <w:noProof/>
        </w:rPr>
        <w:t>(4), hoac051. doi:10.1093/hropen/hoac051</w:t>
      </w:r>
    </w:p>
    <w:p w14:paraId="5F6182DA" w14:textId="77777777" w:rsidR="006967C7" w:rsidRPr="006967C7" w:rsidRDefault="006967C7" w:rsidP="006967C7">
      <w:pPr>
        <w:pStyle w:val="EndNoteBibliography"/>
        <w:ind w:left="720" w:hanging="720"/>
        <w:rPr>
          <w:noProof/>
        </w:rPr>
      </w:pPr>
      <w:r w:rsidRPr="006967C7">
        <w:rPr>
          <w:noProof/>
        </w:rPr>
        <w:t xml:space="preserve">Crawshaw, M. (2018). Direct-to-consumer DNA testing: the fallout for individuals and their families unexpectedly learning of their donor conception origins. </w:t>
      </w:r>
      <w:r w:rsidRPr="006967C7">
        <w:rPr>
          <w:i/>
          <w:noProof/>
        </w:rPr>
        <w:t>Human Fertility, 21</w:t>
      </w:r>
      <w:r w:rsidRPr="006967C7">
        <w:rPr>
          <w:noProof/>
        </w:rPr>
        <w:t>(4), 225-228. doi:10.1080/14647273.2017.1339127</w:t>
      </w:r>
    </w:p>
    <w:p w14:paraId="0C33231F" w14:textId="77777777" w:rsidR="006967C7" w:rsidRPr="006967C7" w:rsidRDefault="006967C7" w:rsidP="006967C7">
      <w:pPr>
        <w:pStyle w:val="EndNoteBibliography"/>
        <w:ind w:left="720" w:hanging="720"/>
        <w:rPr>
          <w:noProof/>
        </w:rPr>
      </w:pPr>
      <w:r w:rsidRPr="006967C7">
        <w:rPr>
          <w:noProof/>
        </w:rPr>
        <w:t xml:space="preserve">Darbà, J., &amp; Marsà, A. (2022). Economic Implications of Endometriosis: A Review. </w:t>
      </w:r>
      <w:r w:rsidRPr="006967C7">
        <w:rPr>
          <w:i/>
          <w:noProof/>
        </w:rPr>
        <w:t>Pharmacoeconomics, 40</w:t>
      </w:r>
      <w:r w:rsidRPr="006967C7">
        <w:rPr>
          <w:noProof/>
        </w:rPr>
        <w:t>(12), 1143-1158. doi:10.1007/s40273-022-01211-0</w:t>
      </w:r>
    </w:p>
    <w:p w14:paraId="73952D93" w14:textId="77777777" w:rsidR="006967C7" w:rsidRPr="006967C7" w:rsidRDefault="006967C7" w:rsidP="006967C7">
      <w:pPr>
        <w:pStyle w:val="EndNoteBibliography"/>
        <w:ind w:left="720" w:hanging="720"/>
        <w:rPr>
          <w:noProof/>
        </w:rPr>
      </w:pPr>
      <w:r w:rsidRPr="006967C7">
        <w:rPr>
          <w:noProof/>
        </w:rPr>
        <w:t xml:space="preserve">Dougherty, M. P., Poch, A. M., Chorich, L. P., Hawkins, Z. A., Xu, H., Roman, R. A., . . . Layman, L. C. (2023). Unexplained Female Infertility Associated with Genetic Disease Variants. </w:t>
      </w:r>
      <w:r w:rsidRPr="006967C7">
        <w:rPr>
          <w:i/>
          <w:noProof/>
        </w:rPr>
        <w:t>N Engl J Med, 388</w:t>
      </w:r>
      <w:r w:rsidRPr="006967C7">
        <w:rPr>
          <w:noProof/>
        </w:rPr>
        <w:t>(11), 1055-1056. doi:10.1056/NEJMc2211539</w:t>
      </w:r>
    </w:p>
    <w:p w14:paraId="2D0BC8F6" w14:textId="77777777" w:rsidR="006967C7" w:rsidRPr="006967C7" w:rsidRDefault="006967C7" w:rsidP="006967C7">
      <w:pPr>
        <w:pStyle w:val="EndNoteBibliography"/>
        <w:ind w:left="720" w:hanging="720"/>
        <w:rPr>
          <w:noProof/>
        </w:rPr>
      </w:pPr>
      <w:r w:rsidRPr="006967C7">
        <w:rPr>
          <w:noProof/>
        </w:rPr>
        <w:t xml:space="preserve">Duffy, J. M. N., Adamson, G. D., Benson, E., Bhattacharya, S., Bhattacharya, S., Bofill, M., . . . Youssef, M. A. (2020). Top 10 priorities for future infertility research: an international consensus development study†  ‡. </w:t>
      </w:r>
      <w:r w:rsidRPr="006967C7">
        <w:rPr>
          <w:i/>
          <w:noProof/>
        </w:rPr>
        <w:t>Hum Reprod, 35</w:t>
      </w:r>
      <w:r w:rsidRPr="006967C7">
        <w:rPr>
          <w:noProof/>
        </w:rPr>
        <w:t>(12), 2715-2724. doi:10.1093/humrep/deaa242</w:t>
      </w:r>
    </w:p>
    <w:p w14:paraId="25087382" w14:textId="49596BE8" w:rsidR="006967C7" w:rsidRPr="006967C7" w:rsidRDefault="006967C7" w:rsidP="006967C7">
      <w:pPr>
        <w:pStyle w:val="EndNoteBibliography"/>
        <w:ind w:left="720" w:hanging="720"/>
        <w:rPr>
          <w:noProof/>
        </w:rPr>
      </w:pPr>
      <w:r w:rsidRPr="006967C7">
        <w:rPr>
          <w:noProof/>
        </w:rPr>
        <w:t xml:space="preserve">ECDC. (2024). STI cases on the rise across Europe. Retrieved from </w:t>
      </w:r>
      <w:hyperlink r:id="rId20" w:history="1">
        <w:r w:rsidRPr="006967C7">
          <w:rPr>
            <w:rStyle w:val="Hyperlink"/>
            <w:noProof/>
          </w:rPr>
          <w:t>https://www.ecdc.europa.eu/en/news-events/sti-cases-rise-across-europe</w:t>
        </w:r>
      </w:hyperlink>
    </w:p>
    <w:p w14:paraId="60910639" w14:textId="77777777" w:rsidR="006967C7" w:rsidRPr="006967C7" w:rsidRDefault="006967C7" w:rsidP="006967C7">
      <w:pPr>
        <w:pStyle w:val="EndNoteBibliography"/>
        <w:ind w:left="720" w:hanging="720"/>
        <w:rPr>
          <w:noProof/>
        </w:rPr>
      </w:pPr>
      <w:r w:rsidRPr="006967C7">
        <w:rPr>
          <w:noProof/>
        </w:rPr>
        <w:t xml:space="preserve">Ekechi, C. (2021). Addressing inequality in fertility treatment. </w:t>
      </w:r>
      <w:r w:rsidRPr="006967C7">
        <w:rPr>
          <w:i/>
          <w:noProof/>
        </w:rPr>
        <w:t>Lancet, 398</w:t>
      </w:r>
      <w:r w:rsidRPr="006967C7">
        <w:rPr>
          <w:noProof/>
        </w:rPr>
        <w:t>(10301), 645-646. doi:10.1016/s0140-6736(21)01743-8</w:t>
      </w:r>
    </w:p>
    <w:p w14:paraId="7C3E9433" w14:textId="77777777" w:rsidR="006967C7" w:rsidRPr="006967C7" w:rsidRDefault="006967C7" w:rsidP="006967C7">
      <w:pPr>
        <w:pStyle w:val="EndNoteBibliography"/>
        <w:ind w:left="720" w:hanging="720"/>
        <w:rPr>
          <w:noProof/>
        </w:rPr>
      </w:pPr>
      <w:r w:rsidRPr="006967C7">
        <w:rPr>
          <w:noProof/>
        </w:rPr>
        <w:t xml:space="preserve">Encalada Soto, D., Rassier, S., Green, I. C., Burnett, T., Khan, Z., &amp; Cope, A. (2022). Endometriosis biomarkers of the disease: an update. </w:t>
      </w:r>
      <w:r w:rsidRPr="006967C7">
        <w:rPr>
          <w:i/>
          <w:noProof/>
        </w:rPr>
        <w:t>Curr Opin Obstet Gynecol, 34</w:t>
      </w:r>
      <w:r w:rsidRPr="006967C7">
        <w:rPr>
          <w:noProof/>
        </w:rPr>
        <w:t>(4), 210-219. doi:10.1097/gco.0000000000000798</w:t>
      </w:r>
    </w:p>
    <w:p w14:paraId="41BC4B82" w14:textId="33B4EE6C" w:rsidR="006967C7" w:rsidRPr="006967C7" w:rsidRDefault="006967C7" w:rsidP="006967C7">
      <w:pPr>
        <w:pStyle w:val="EndNoteBibliography"/>
        <w:ind w:left="720" w:hanging="720"/>
        <w:rPr>
          <w:noProof/>
        </w:rPr>
      </w:pPr>
      <w:r w:rsidRPr="006967C7">
        <w:rPr>
          <w:noProof/>
        </w:rPr>
        <w:t xml:space="preserve">ESHRE. (2024). Factsheet on environmental exposure and male reproductive health. Retrieved from </w:t>
      </w:r>
      <w:hyperlink r:id="rId21" w:history="1">
        <w:r w:rsidRPr="006967C7">
          <w:rPr>
            <w:rStyle w:val="Hyperlink"/>
            <w:noProof/>
          </w:rPr>
          <w:t>https://www.eshre.eu/Press-Room/Resources/Fact-sheets</w:t>
        </w:r>
      </w:hyperlink>
    </w:p>
    <w:p w14:paraId="5AB866E0" w14:textId="77777777" w:rsidR="006967C7" w:rsidRPr="006967C7" w:rsidRDefault="006967C7" w:rsidP="006967C7">
      <w:pPr>
        <w:pStyle w:val="EndNoteBibliography"/>
        <w:ind w:left="720" w:hanging="720"/>
        <w:rPr>
          <w:noProof/>
        </w:rPr>
      </w:pPr>
      <w:r w:rsidRPr="006967C7">
        <w:rPr>
          <w:noProof/>
        </w:rPr>
        <w:t xml:space="preserve">ESHRE Working Group on Recurrent Implantation Failure, Cimadomo, D., de los Santos, M. J., Griesinger, G., Lainas, G., Le Clef, N., . . . Macklon, N. (2023). ESHRE good practice recommendations on recurrent implantation failure†. </w:t>
      </w:r>
      <w:r w:rsidRPr="006967C7">
        <w:rPr>
          <w:i/>
          <w:noProof/>
        </w:rPr>
        <w:t>Human Reproduction Open, 2023</w:t>
      </w:r>
      <w:r w:rsidRPr="006967C7">
        <w:rPr>
          <w:noProof/>
        </w:rPr>
        <w:t>(3), hoad023. doi:10.1093/hropen/hoad023</w:t>
      </w:r>
    </w:p>
    <w:p w14:paraId="6EAE395D" w14:textId="7EB9BF2D" w:rsidR="006967C7" w:rsidRPr="006967C7" w:rsidRDefault="006967C7" w:rsidP="006967C7">
      <w:pPr>
        <w:pStyle w:val="EndNoteBibliography"/>
        <w:ind w:left="720" w:hanging="720"/>
        <w:rPr>
          <w:noProof/>
        </w:rPr>
      </w:pPr>
      <w:r w:rsidRPr="006967C7">
        <w:rPr>
          <w:noProof/>
        </w:rPr>
        <w:t xml:space="preserve">European Commission. (2024). Horizon Europe Work Programme 2023-2025 4. Health. Retrieved from </w:t>
      </w:r>
      <w:hyperlink r:id="rId22" w:history="1">
        <w:r w:rsidRPr="006967C7">
          <w:rPr>
            <w:rStyle w:val="Hyperlink"/>
            <w:noProof/>
          </w:rPr>
          <w:t>https://ec.europa.eu/info/funding-tenders/opportunities/docs/2021-2027/horizon/wp-call/2023-2024/wp-4-health_horizon-2023-2024_en.pdf</w:t>
        </w:r>
      </w:hyperlink>
    </w:p>
    <w:p w14:paraId="1F6DB579" w14:textId="77777777" w:rsidR="006967C7" w:rsidRPr="006967C7" w:rsidRDefault="006967C7" w:rsidP="006967C7">
      <w:pPr>
        <w:pStyle w:val="EndNoteBibliography"/>
        <w:ind w:left="720" w:hanging="720"/>
        <w:rPr>
          <w:noProof/>
        </w:rPr>
      </w:pPr>
      <w:r w:rsidRPr="006967C7">
        <w:rPr>
          <w:noProof/>
        </w:rPr>
        <w:t xml:space="preserve">Fang, Y., Wang, Y., Peng, M., Xu, J., Fan, Z., Liu, C., . . . Zhang, H. (2020). Effect of paternal age on offspring birth defects: a systematic review and meta-analysis. </w:t>
      </w:r>
      <w:r w:rsidRPr="006967C7">
        <w:rPr>
          <w:i/>
          <w:noProof/>
        </w:rPr>
        <w:t>Aging (Albany NY), 12</w:t>
      </w:r>
      <w:r w:rsidRPr="006967C7">
        <w:rPr>
          <w:noProof/>
        </w:rPr>
        <w:t>(24), 25373-25394. doi:10.18632/aging.104141</w:t>
      </w:r>
    </w:p>
    <w:p w14:paraId="71C3ACDD" w14:textId="77777777" w:rsidR="006967C7" w:rsidRPr="006967C7" w:rsidRDefault="006967C7" w:rsidP="006967C7">
      <w:pPr>
        <w:pStyle w:val="EndNoteBibliography"/>
        <w:ind w:left="720" w:hanging="720"/>
        <w:rPr>
          <w:noProof/>
        </w:rPr>
      </w:pPr>
      <w:r w:rsidRPr="006967C7">
        <w:rPr>
          <w:noProof/>
        </w:rPr>
        <w:t xml:space="preserve">Feinberg, J. I., Bakulski, K. M., Jaffe, A. E., Tryggvadottir, R., Brown, S. C., Goldman, L. R., . . . Feinberg, A. P. (2015). Paternal sperm DNA methylation associated with early signs of autism risk in an autism-enriched cohort. </w:t>
      </w:r>
      <w:r w:rsidRPr="006967C7">
        <w:rPr>
          <w:i/>
          <w:noProof/>
        </w:rPr>
        <w:t>Int J Epidemiol, 44</w:t>
      </w:r>
      <w:r w:rsidRPr="006967C7">
        <w:rPr>
          <w:noProof/>
        </w:rPr>
        <w:t>(4), 1199-1210. doi:10.1093/ije/dyv028</w:t>
      </w:r>
    </w:p>
    <w:p w14:paraId="1C599DFC" w14:textId="77777777" w:rsidR="006967C7" w:rsidRPr="006967C7" w:rsidRDefault="006967C7" w:rsidP="006967C7">
      <w:pPr>
        <w:pStyle w:val="EndNoteBibliography"/>
        <w:ind w:left="720" w:hanging="720"/>
        <w:rPr>
          <w:noProof/>
        </w:rPr>
      </w:pPr>
      <w:r w:rsidRPr="006967C7">
        <w:rPr>
          <w:noProof/>
        </w:rPr>
        <w:lastRenderedPageBreak/>
        <w:t xml:space="preserve">Fjeldstad, J., Qi, W., Mercuri, N., Siddique, N., Meriano, J., Krivoi, A., &amp; Nayot, D. (2024). An artificial intelligence tool predicts blastocyst development from static images of fresh mature oocytes. </w:t>
      </w:r>
      <w:r w:rsidRPr="006967C7">
        <w:rPr>
          <w:i/>
          <w:noProof/>
        </w:rPr>
        <w:t>Reprod Biomed Online, 48</w:t>
      </w:r>
      <w:r w:rsidRPr="006967C7">
        <w:rPr>
          <w:noProof/>
        </w:rPr>
        <w:t>(6), 103842. doi:10.1016/j.rbmo.2024.103842</w:t>
      </w:r>
    </w:p>
    <w:p w14:paraId="4543B06F" w14:textId="77777777" w:rsidR="006967C7" w:rsidRPr="006967C7" w:rsidRDefault="006967C7" w:rsidP="006967C7">
      <w:pPr>
        <w:pStyle w:val="EndNoteBibliography"/>
        <w:ind w:left="720" w:hanging="720"/>
        <w:rPr>
          <w:noProof/>
        </w:rPr>
      </w:pPr>
      <w:r w:rsidRPr="006967C7">
        <w:rPr>
          <w:noProof/>
        </w:rPr>
        <w:t xml:space="preserve">Gameiro, S., Boivin, J., Dancet, E., de Klerk, C., Emery, M., Lewis-Jones, C., . . . Vermeulen, N. (2015). ESHRE guideline: routine psychosocial care in infertility and medically assisted reproduction-a guide for fertility staff. </w:t>
      </w:r>
      <w:r w:rsidRPr="006967C7">
        <w:rPr>
          <w:i/>
          <w:noProof/>
        </w:rPr>
        <w:t>Hum Reprod, 30</w:t>
      </w:r>
      <w:r w:rsidRPr="006967C7">
        <w:rPr>
          <w:noProof/>
        </w:rPr>
        <w:t>(11), 2476-2485. doi:10.1093/humrep/dev177</w:t>
      </w:r>
    </w:p>
    <w:p w14:paraId="049F8B05" w14:textId="77777777" w:rsidR="006967C7" w:rsidRPr="006967C7" w:rsidRDefault="006967C7" w:rsidP="006967C7">
      <w:pPr>
        <w:pStyle w:val="EndNoteBibliography"/>
        <w:ind w:left="720" w:hanging="720"/>
        <w:rPr>
          <w:noProof/>
        </w:rPr>
      </w:pPr>
      <w:r w:rsidRPr="006967C7">
        <w:rPr>
          <w:noProof/>
        </w:rPr>
        <w:t xml:space="preserve">Gameiro, S., &amp; Finnigan, A. (2017). Long-term adjustment to unmet parenthood goals following ART: a systematic review and meta-analysis. </w:t>
      </w:r>
      <w:r w:rsidRPr="006967C7">
        <w:rPr>
          <w:i/>
          <w:noProof/>
        </w:rPr>
        <w:t>Hum Reprod Update, 23</w:t>
      </w:r>
      <w:r w:rsidRPr="006967C7">
        <w:rPr>
          <w:noProof/>
        </w:rPr>
        <w:t>(3), 322-337. doi:10.1093/humupd/dmx001</w:t>
      </w:r>
    </w:p>
    <w:p w14:paraId="7947E7B9" w14:textId="77777777" w:rsidR="006967C7" w:rsidRPr="006967C7" w:rsidRDefault="006967C7" w:rsidP="006967C7">
      <w:pPr>
        <w:pStyle w:val="EndNoteBibliography"/>
        <w:ind w:left="720" w:hanging="720"/>
        <w:rPr>
          <w:noProof/>
        </w:rPr>
      </w:pPr>
      <w:r w:rsidRPr="006967C7">
        <w:rPr>
          <w:noProof/>
        </w:rPr>
        <w:t xml:space="preserve">Gartrell, N., Bos, H., &amp; Koh, A. (2018). National Longitudinal Lesbian Family Study - Mental Health of Adult Offspring. </w:t>
      </w:r>
      <w:r w:rsidRPr="006967C7">
        <w:rPr>
          <w:i/>
          <w:noProof/>
        </w:rPr>
        <w:t>N Engl J Med, 379</w:t>
      </w:r>
      <w:r w:rsidRPr="006967C7">
        <w:rPr>
          <w:noProof/>
        </w:rPr>
        <w:t>(3), 297-299. doi:10.1056/NEJMc1804810</w:t>
      </w:r>
    </w:p>
    <w:p w14:paraId="4525ACBA" w14:textId="77777777" w:rsidR="006967C7" w:rsidRPr="006967C7" w:rsidRDefault="006967C7" w:rsidP="006967C7">
      <w:pPr>
        <w:pStyle w:val="EndNoteBibliography"/>
        <w:ind w:left="720" w:hanging="720"/>
        <w:rPr>
          <w:noProof/>
        </w:rPr>
      </w:pPr>
      <w:r w:rsidRPr="006967C7">
        <w:rPr>
          <w:noProof/>
        </w:rPr>
        <w:t xml:space="preserve">Gilman, L., Redhead, C., Hudson, N., Fox, M., Nordqvist, P., MacCallum, F., . . . Frith, L. (2024). Direct-to-consumer genetic testing and the changing landscape of gamete donor conception: key issues for practitioners and stakeholders. </w:t>
      </w:r>
      <w:r w:rsidRPr="006967C7">
        <w:rPr>
          <w:i/>
          <w:noProof/>
        </w:rPr>
        <w:t>Reprod Biomed Online, 48</w:t>
      </w:r>
      <w:r w:rsidRPr="006967C7">
        <w:rPr>
          <w:noProof/>
        </w:rPr>
        <w:t>(1). doi:10.1016/j.rbmo.2023.103421</w:t>
      </w:r>
    </w:p>
    <w:p w14:paraId="2C3003A9" w14:textId="3783FDFE" w:rsidR="006967C7" w:rsidRPr="006967C7" w:rsidRDefault="006967C7" w:rsidP="006967C7">
      <w:pPr>
        <w:pStyle w:val="EndNoteBibliography"/>
        <w:ind w:left="720" w:hanging="720"/>
        <w:rPr>
          <w:noProof/>
        </w:rPr>
      </w:pPr>
      <w:r w:rsidRPr="006967C7">
        <w:rPr>
          <w:noProof/>
        </w:rPr>
        <w:t xml:space="preserve">Golombok, S., Blake, L., Slutsky, J., Raffanello, E., Roman, G. D., &amp; Ehrhardt, A. (2018). Parenting and the Adjustment of Children Born to Gay Fathers Through Surrogacy. </w:t>
      </w:r>
      <w:r w:rsidRPr="006967C7">
        <w:rPr>
          <w:i/>
          <w:noProof/>
        </w:rPr>
        <w:t>Child Development, 89</w:t>
      </w:r>
      <w:r w:rsidRPr="006967C7">
        <w:rPr>
          <w:noProof/>
        </w:rPr>
        <w:t>(4), 1223-1233. doi:</w:t>
      </w:r>
      <w:hyperlink r:id="rId23" w:history="1">
        <w:r w:rsidRPr="006967C7">
          <w:rPr>
            <w:rStyle w:val="Hyperlink"/>
            <w:noProof/>
          </w:rPr>
          <w:t>https://doi.org/10.1111/cdev.12728</w:t>
        </w:r>
      </w:hyperlink>
    </w:p>
    <w:p w14:paraId="581FC487" w14:textId="77777777" w:rsidR="006967C7" w:rsidRPr="006967C7" w:rsidRDefault="006967C7" w:rsidP="006967C7">
      <w:pPr>
        <w:pStyle w:val="EndNoteBibliography"/>
        <w:ind w:left="720" w:hanging="720"/>
        <w:rPr>
          <w:noProof/>
        </w:rPr>
      </w:pPr>
      <w:r w:rsidRPr="006967C7">
        <w:rPr>
          <w:noProof/>
        </w:rPr>
        <w:t xml:space="preserve">Golombok, S., Zadeh, S., Imrie, S., Smith, V., &amp; Freeman, T. (2016). Single mothers by choice: Mother–child relationships and children’s psychological adjustment. </w:t>
      </w:r>
      <w:r w:rsidRPr="006967C7">
        <w:rPr>
          <w:i/>
          <w:noProof/>
        </w:rPr>
        <w:t>Journal of Family Psychology, 30</w:t>
      </w:r>
      <w:r w:rsidRPr="006967C7">
        <w:rPr>
          <w:noProof/>
        </w:rPr>
        <w:t>(4), 409-418. doi:10.1037/fam0000188</w:t>
      </w:r>
    </w:p>
    <w:p w14:paraId="42BE8FFC" w14:textId="77777777" w:rsidR="006967C7" w:rsidRPr="006967C7" w:rsidRDefault="006967C7" w:rsidP="006967C7">
      <w:pPr>
        <w:pStyle w:val="EndNoteBibliography"/>
        <w:ind w:left="720" w:hanging="720"/>
        <w:rPr>
          <w:noProof/>
        </w:rPr>
      </w:pPr>
      <w:r w:rsidRPr="006967C7">
        <w:rPr>
          <w:noProof/>
        </w:rPr>
        <w:t xml:space="preserve">Hariton, E., Pavlovic, Z., Fanton, M., &amp; Jiang, V. S. (2023). Applications of artificial intelligence in ovarian stimulation: a tool for improving efficiency and outcomes. </w:t>
      </w:r>
      <w:r w:rsidRPr="006967C7">
        <w:rPr>
          <w:i/>
          <w:noProof/>
        </w:rPr>
        <w:t>Fertil Steril, 120</w:t>
      </w:r>
      <w:r w:rsidRPr="006967C7">
        <w:rPr>
          <w:noProof/>
        </w:rPr>
        <w:t>(1), 8-16. doi:10.1016/j.fertnstert.2023.05.148</w:t>
      </w:r>
    </w:p>
    <w:p w14:paraId="453237D7" w14:textId="77777777" w:rsidR="006967C7" w:rsidRPr="006967C7" w:rsidRDefault="006967C7" w:rsidP="006967C7">
      <w:pPr>
        <w:pStyle w:val="EndNoteBibliography"/>
        <w:ind w:left="720" w:hanging="720"/>
        <w:rPr>
          <w:noProof/>
        </w:rPr>
      </w:pPr>
      <w:r w:rsidRPr="006967C7">
        <w:rPr>
          <w:noProof/>
        </w:rPr>
        <w:t xml:space="preserve">Hassold, T., &amp; Hunt, P. (2001). To err (meiotically) is human: the genesis of human aneuploidy. </w:t>
      </w:r>
      <w:r w:rsidRPr="006967C7">
        <w:rPr>
          <w:i/>
          <w:noProof/>
        </w:rPr>
        <w:t>Nat Rev Genet, 2</w:t>
      </w:r>
      <w:r w:rsidRPr="006967C7">
        <w:rPr>
          <w:noProof/>
        </w:rPr>
        <w:t>(4), 280-291. doi:10.1038/35066065</w:t>
      </w:r>
    </w:p>
    <w:p w14:paraId="52D689A4" w14:textId="77777777" w:rsidR="006967C7" w:rsidRPr="006967C7" w:rsidRDefault="006967C7" w:rsidP="006967C7">
      <w:pPr>
        <w:pStyle w:val="EndNoteBibliography"/>
        <w:ind w:left="720" w:hanging="720"/>
        <w:rPr>
          <w:noProof/>
        </w:rPr>
      </w:pPr>
      <w:r w:rsidRPr="006967C7">
        <w:rPr>
          <w:noProof/>
        </w:rPr>
        <w:t xml:space="preserve">Horne, A. W., Saunders, P. T. K., Abokhrais, I. M., &amp; Hogg, L. (2017). Top ten endometriosis research priorities in the UK and Ireland. </w:t>
      </w:r>
      <w:r w:rsidRPr="006967C7">
        <w:rPr>
          <w:i/>
          <w:noProof/>
        </w:rPr>
        <w:t>Lancet, 389</w:t>
      </w:r>
      <w:r w:rsidRPr="006967C7">
        <w:rPr>
          <w:noProof/>
        </w:rPr>
        <w:t>(10085), 2191-2192. doi:10.1016/s0140-6736(17)31344-2</w:t>
      </w:r>
    </w:p>
    <w:p w14:paraId="376960AD" w14:textId="77777777" w:rsidR="006967C7" w:rsidRPr="006967C7" w:rsidRDefault="006967C7" w:rsidP="006967C7">
      <w:pPr>
        <w:pStyle w:val="EndNoteBibliography"/>
        <w:ind w:left="720" w:hanging="720"/>
        <w:rPr>
          <w:noProof/>
        </w:rPr>
      </w:pPr>
      <w:r w:rsidRPr="006967C7">
        <w:rPr>
          <w:noProof/>
        </w:rPr>
        <w:t xml:space="preserve">Hudson, N. (2022). The missed disease? Endometriosis as an example of 'undone science'. </w:t>
      </w:r>
      <w:r w:rsidRPr="006967C7">
        <w:rPr>
          <w:i/>
          <w:noProof/>
        </w:rPr>
        <w:t>Reprod Biomed Soc Online, 14</w:t>
      </w:r>
      <w:r w:rsidRPr="006967C7">
        <w:rPr>
          <w:noProof/>
        </w:rPr>
        <w:t>, 20-27. doi:10.1016/j.rbms.2021.07.003</w:t>
      </w:r>
    </w:p>
    <w:p w14:paraId="75D8E9E9" w14:textId="77777777" w:rsidR="006967C7" w:rsidRPr="006967C7" w:rsidRDefault="006967C7" w:rsidP="006967C7">
      <w:pPr>
        <w:pStyle w:val="EndNoteBibliography"/>
        <w:ind w:left="720" w:hanging="720"/>
        <w:rPr>
          <w:noProof/>
        </w:rPr>
      </w:pPr>
      <w:r w:rsidRPr="006967C7">
        <w:rPr>
          <w:noProof/>
        </w:rPr>
        <w:t xml:space="preserve">Humphries, L. A., Chang, O., Humm, K., Sakkas, D., &amp; Hacker, M. R. (2016). Influence of race and ethnicity on in vitro fertilization outcomes: systematic review. </w:t>
      </w:r>
      <w:r w:rsidRPr="006967C7">
        <w:rPr>
          <w:i/>
          <w:noProof/>
        </w:rPr>
        <w:t>Am J Obstet Gynecol, 214</w:t>
      </w:r>
      <w:r w:rsidRPr="006967C7">
        <w:rPr>
          <w:noProof/>
        </w:rPr>
        <w:t>(2), 212.e211-212.e217. doi:10.1016/j.ajog.2015.09.002</w:t>
      </w:r>
    </w:p>
    <w:p w14:paraId="019BC65F" w14:textId="77777777" w:rsidR="006967C7" w:rsidRPr="006967C7" w:rsidRDefault="006967C7" w:rsidP="006967C7">
      <w:pPr>
        <w:pStyle w:val="EndNoteBibliography"/>
        <w:ind w:left="720" w:hanging="720"/>
        <w:rPr>
          <w:noProof/>
        </w:rPr>
      </w:pPr>
      <w:r w:rsidRPr="006967C7">
        <w:rPr>
          <w:noProof/>
        </w:rPr>
        <w:t xml:space="preserve">Inhorn, M. C., &amp; Patrizio, P. (2015). Infertility around the globe: new thinking on gender, reproductive technologies and global movements in the 21st century. </w:t>
      </w:r>
      <w:r w:rsidRPr="006967C7">
        <w:rPr>
          <w:i/>
          <w:noProof/>
        </w:rPr>
        <w:t>Hum Reprod Update, 21</w:t>
      </w:r>
      <w:r w:rsidRPr="006967C7">
        <w:rPr>
          <w:noProof/>
        </w:rPr>
        <w:t>(4), 411-426. doi:10.1093/humupd/dmv016</w:t>
      </w:r>
    </w:p>
    <w:p w14:paraId="71344D1E" w14:textId="77777777" w:rsidR="006967C7" w:rsidRPr="006967C7" w:rsidRDefault="006967C7" w:rsidP="006967C7">
      <w:pPr>
        <w:pStyle w:val="EndNoteBibliography"/>
        <w:ind w:left="720" w:hanging="720"/>
        <w:rPr>
          <w:noProof/>
        </w:rPr>
      </w:pPr>
      <w:r w:rsidRPr="006967C7">
        <w:rPr>
          <w:noProof/>
        </w:rPr>
        <w:t xml:space="preserve">International Infertility Counselling Organisation. (2024). IICO Statement about Psychosocial Counselling and Professional Support </w:t>
      </w:r>
    </w:p>
    <w:p w14:paraId="779A585E" w14:textId="77777777" w:rsidR="006967C7" w:rsidRPr="006967C7" w:rsidRDefault="006967C7" w:rsidP="006967C7">
      <w:pPr>
        <w:pStyle w:val="EndNoteBibliography"/>
        <w:ind w:left="720" w:hanging="720"/>
        <w:rPr>
          <w:noProof/>
        </w:rPr>
      </w:pPr>
      <w:r w:rsidRPr="006967C7">
        <w:rPr>
          <w:noProof/>
        </w:rPr>
        <w:t>related to involuntary childlessness, including Implications over the life-course. In.</w:t>
      </w:r>
    </w:p>
    <w:p w14:paraId="5BD4BD0D" w14:textId="77777777" w:rsidR="006967C7" w:rsidRPr="006967C7" w:rsidRDefault="006967C7" w:rsidP="006967C7">
      <w:pPr>
        <w:pStyle w:val="EndNoteBibliography"/>
        <w:ind w:left="720" w:hanging="720"/>
        <w:rPr>
          <w:noProof/>
        </w:rPr>
      </w:pPr>
      <w:r w:rsidRPr="006967C7">
        <w:rPr>
          <w:noProof/>
        </w:rPr>
        <w:t xml:space="preserve">Jenkins, J., van der Poel, S., Krüssel, J., Bosch, E., Nelson, S. M., Pinborg, A., &amp; Yao, M. M. W. (2020). Empathetic application of machine learning may address appropriate utilization of ART. </w:t>
      </w:r>
      <w:r w:rsidRPr="006967C7">
        <w:rPr>
          <w:i/>
          <w:noProof/>
        </w:rPr>
        <w:t>Reprod Biomed Online, 41</w:t>
      </w:r>
      <w:r w:rsidRPr="006967C7">
        <w:rPr>
          <w:noProof/>
        </w:rPr>
        <w:t>(4), 573-577. doi:10.1016/j.rbmo.2020.07.005</w:t>
      </w:r>
    </w:p>
    <w:p w14:paraId="7F86676F" w14:textId="77777777" w:rsidR="006967C7" w:rsidRPr="006967C7" w:rsidRDefault="006967C7" w:rsidP="006967C7">
      <w:pPr>
        <w:pStyle w:val="EndNoteBibliography"/>
        <w:ind w:left="720" w:hanging="720"/>
        <w:rPr>
          <w:noProof/>
        </w:rPr>
      </w:pPr>
      <w:r w:rsidRPr="006967C7">
        <w:rPr>
          <w:noProof/>
        </w:rPr>
        <w:lastRenderedPageBreak/>
        <w:t xml:space="preserve">Kasman, A. M., Del Giudice, F., &amp; Eisenberg, M. L. (2020). New insights to guide patient care: the bidirectional relationship between male infertility and male health. </w:t>
      </w:r>
      <w:r w:rsidRPr="006967C7">
        <w:rPr>
          <w:i/>
          <w:noProof/>
        </w:rPr>
        <w:t>Fertil Steril, 113</w:t>
      </w:r>
      <w:r w:rsidRPr="006967C7">
        <w:rPr>
          <w:noProof/>
        </w:rPr>
        <w:t>(3), 469-477. doi:10.1016/j.fertnstert.2020.01.002</w:t>
      </w:r>
    </w:p>
    <w:p w14:paraId="7147E852" w14:textId="77777777" w:rsidR="006967C7" w:rsidRPr="006967C7" w:rsidRDefault="006967C7" w:rsidP="006967C7">
      <w:pPr>
        <w:pStyle w:val="EndNoteBibliography"/>
        <w:ind w:left="720" w:hanging="720"/>
        <w:rPr>
          <w:noProof/>
        </w:rPr>
      </w:pPr>
      <w:r w:rsidRPr="006967C7">
        <w:rPr>
          <w:noProof/>
        </w:rPr>
        <w:t xml:space="preserve">Katz, P., Millstein, S., &amp; Pasch, L. (2002). The social impact of infertility. </w:t>
      </w:r>
      <w:r w:rsidRPr="006967C7">
        <w:rPr>
          <w:i/>
          <w:noProof/>
        </w:rPr>
        <w:t>Fertil Steril, 78</w:t>
      </w:r>
      <w:r w:rsidRPr="006967C7">
        <w:rPr>
          <w:noProof/>
        </w:rPr>
        <w:t>, S28. doi:10.1016/S0015-0282(02)03454-4</w:t>
      </w:r>
    </w:p>
    <w:p w14:paraId="0EBACD77" w14:textId="77777777" w:rsidR="006967C7" w:rsidRPr="006967C7" w:rsidRDefault="006967C7" w:rsidP="006967C7">
      <w:pPr>
        <w:pStyle w:val="EndNoteBibliography"/>
        <w:ind w:left="720" w:hanging="720"/>
        <w:rPr>
          <w:noProof/>
        </w:rPr>
      </w:pPr>
      <w:r w:rsidRPr="006967C7">
        <w:rPr>
          <w:noProof/>
        </w:rPr>
        <w:t xml:space="preserve">Kekäläinen, J. (2021). Genetic incompatibility of the reproductive partners: an evolutionary perspective on infertility. </w:t>
      </w:r>
      <w:r w:rsidRPr="006967C7">
        <w:rPr>
          <w:i/>
          <w:noProof/>
        </w:rPr>
        <w:t>Human Reproduction, 36</w:t>
      </w:r>
      <w:r w:rsidRPr="006967C7">
        <w:rPr>
          <w:noProof/>
        </w:rPr>
        <w:t>(12), 3028-3035. doi:10.1093/humrep/deab221</w:t>
      </w:r>
    </w:p>
    <w:p w14:paraId="1944D2E4" w14:textId="77777777" w:rsidR="006967C7" w:rsidRPr="006967C7" w:rsidRDefault="006967C7" w:rsidP="006967C7">
      <w:pPr>
        <w:pStyle w:val="EndNoteBibliography"/>
        <w:ind w:left="720" w:hanging="720"/>
        <w:rPr>
          <w:noProof/>
        </w:rPr>
      </w:pPr>
      <w:r w:rsidRPr="006967C7">
        <w:rPr>
          <w:noProof/>
        </w:rPr>
        <w:t xml:space="preserve">Keller, E., Botha, W., &amp; Chambers, G. M. (2023). Does in vitro fertilization (IVF) treatment provide good value for money? A cost-benefit analysis. </w:t>
      </w:r>
      <w:r w:rsidRPr="006967C7">
        <w:rPr>
          <w:i/>
          <w:noProof/>
        </w:rPr>
        <w:t>Front Glob Womens Health, 4</w:t>
      </w:r>
      <w:r w:rsidRPr="006967C7">
        <w:rPr>
          <w:noProof/>
        </w:rPr>
        <w:t>, 971553. doi:10.3389/fgwh.2023.971553</w:t>
      </w:r>
    </w:p>
    <w:p w14:paraId="080F7450" w14:textId="77777777" w:rsidR="006967C7" w:rsidRPr="006967C7" w:rsidRDefault="006967C7" w:rsidP="006967C7">
      <w:pPr>
        <w:pStyle w:val="EndNoteBibliography"/>
        <w:ind w:left="720" w:hanging="720"/>
        <w:rPr>
          <w:noProof/>
        </w:rPr>
      </w:pPr>
      <w:r w:rsidRPr="006967C7">
        <w:rPr>
          <w:noProof/>
        </w:rPr>
        <w:t xml:space="preserve">Kiconco, S., Tay, C. T., Rassie, K. L., Azziz, R., Teede, H. J., &amp; Joham, A. E. (2022). Where are we in understanding the natural history of polycystic ovary syndrome? A systematic review of longitudinal cohort studies. </w:t>
      </w:r>
      <w:r w:rsidRPr="006967C7">
        <w:rPr>
          <w:i/>
          <w:noProof/>
        </w:rPr>
        <w:t>Human Reproduction, 37</w:t>
      </w:r>
      <w:r w:rsidRPr="006967C7">
        <w:rPr>
          <w:noProof/>
        </w:rPr>
        <w:t>(6), 1255-1273. doi:10.1093/humrep/deac077</w:t>
      </w:r>
    </w:p>
    <w:p w14:paraId="1651321F" w14:textId="77777777" w:rsidR="006967C7" w:rsidRPr="006967C7" w:rsidRDefault="006967C7" w:rsidP="006967C7">
      <w:pPr>
        <w:pStyle w:val="EndNoteBibliography"/>
        <w:ind w:left="720" w:hanging="720"/>
        <w:rPr>
          <w:noProof/>
        </w:rPr>
      </w:pPr>
      <w:r w:rsidRPr="006967C7">
        <w:rPr>
          <w:noProof/>
        </w:rPr>
        <w:t xml:space="preserve">Kline, J., Vardarajan, B., Abhyankar, A., Kytömaa, S., Levin, B., Sobreira, N., . . . Jobanputra, V. (2021). Embryonic lethal genetic variants and chromosomally normal pregnancy loss. </w:t>
      </w:r>
      <w:r w:rsidRPr="006967C7">
        <w:rPr>
          <w:i/>
          <w:noProof/>
        </w:rPr>
        <w:t>Fertil Steril, 116</w:t>
      </w:r>
      <w:r w:rsidRPr="006967C7">
        <w:rPr>
          <w:noProof/>
        </w:rPr>
        <w:t>(5), 1351-1358. doi:10.1016/j.fertnstert.2021.06.039</w:t>
      </w:r>
    </w:p>
    <w:p w14:paraId="1A620DAF" w14:textId="77777777" w:rsidR="006967C7" w:rsidRPr="006967C7" w:rsidRDefault="006967C7" w:rsidP="006967C7">
      <w:pPr>
        <w:pStyle w:val="EndNoteBibliography"/>
        <w:ind w:left="720" w:hanging="720"/>
        <w:rPr>
          <w:noProof/>
        </w:rPr>
      </w:pPr>
      <w:r w:rsidRPr="006967C7">
        <w:rPr>
          <w:noProof/>
        </w:rPr>
        <w:t xml:space="preserve">Kraaij, V., Garnefski, N., Fles, H., Brands, A., &amp; van Tricht, S. (2016). Effects of a Self-Help Program on Depressed Mood for Women with an Unfulfilled Child Wish. </w:t>
      </w:r>
      <w:r w:rsidRPr="006967C7">
        <w:rPr>
          <w:i/>
          <w:noProof/>
        </w:rPr>
        <w:t>Journal of Loss and Trauma, 21</w:t>
      </w:r>
      <w:r w:rsidRPr="006967C7">
        <w:rPr>
          <w:noProof/>
        </w:rPr>
        <w:t>(4), 275-285. doi:10.1080/15325024.2015.1057451</w:t>
      </w:r>
    </w:p>
    <w:p w14:paraId="2B823813" w14:textId="4A80C9FC" w:rsidR="006967C7" w:rsidRPr="006967C7" w:rsidRDefault="006967C7" w:rsidP="006967C7">
      <w:pPr>
        <w:pStyle w:val="EndNoteBibliography"/>
        <w:ind w:left="720" w:hanging="720"/>
        <w:rPr>
          <w:noProof/>
        </w:rPr>
      </w:pPr>
      <w:r w:rsidRPr="006967C7">
        <w:rPr>
          <w:noProof/>
        </w:rPr>
        <w:t xml:space="preserve">Leone Roberti Maggiore, U., Chiappa, V., Ceccaroni, M., Roviglione, G., Savelli, L., Ferrero, S., . . . Spanò Bascio, L. (2024). Epidemiology of infertility in women with endometriosis. </w:t>
      </w:r>
      <w:r w:rsidRPr="006967C7">
        <w:rPr>
          <w:i/>
          <w:noProof/>
        </w:rPr>
        <w:t>Best Practice &amp; Research Clinical Obstetrics &amp; Gynaecology, 92</w:t>
      </w:r>
      <w:r w:rsidRPr="006967C7">
        <w:rPr>
          <w:noProof/>
        </w:rPr>
        <w:t>, 102454. doi:</w:t>
      </w:r>
      <w:hyperlink r:id="rId24" w:history="1">
        <w:r w:rsidRPr="006967C7">
          <w:rPr>
            <w:rStyle w:val="Hyperlink"/>
            <w:noProof/>
          </w:rPr>
          <w:t>https://doi.org/10.1016/j.bpobgyn.2023.102454</w:t>
        </w:r>
      </w:hyperlink>
    </w:p>
    <w:p w14:paraId="428E0EEB" w14:textId="77777777" w:rsidR="006967C7" w:rsidRPr="006967C7" w:rsidRDefault="006967C7" w:rsidP="006967C7">
      <w:pPr>
        <w:pStyle w:val="EndNoteBibliography"/>
        <w:ind w:left="720" w:hanging="720"/>
        <w:rPr>
          <w:noProof/>
        </w:rPr>
      </w:pPr>
      <w:r w:rsidRPr="006967C7">
        <w:rPr>
          <w:noProof/>
        </w:rPr>
        <w:t xml:space="preserve">Levine, H., Jørgensen, N., Martino-Andrade, A., Mendiola, J., Weksler-Derri, D., Jolles, M., . . . Swan, S. H. (2023). Temporal trends in sperm count: a systematic review and meta-regression analysis of samples collected globally in the 20th and 21st centuries. </w:t>
      </w:r>
      <w:r w:rsidRPr="006967C7">
        <w:rPr>
          <w:i/>
          <w:noProof/>
        </w:rPr>
        <w:t>Hum Reprod Update, 29</w:t>
      </w:r>
      <w:r w:rsidRPr="006967C7">
        <w:rPr>
          <w:noProof/>
        </w:rPr>
        <w:t>(2), 157-176. doi:10.1093/humupd/dmac035</w:t>
      </w:r>
    </w:p>
    <w:p w14:paraId="290E6F9B" w14:textId="77777777" w:rsidR="006967C7" w:rsidRPr="006967C7" w:rsidRDefault="006967C7" w:rsidP="006967C7">
      <w:pPr>
        <w:pStyle w:val="EndNoteBibliography"/>
        <w:ind w:left="720" w:hanging="720"/>
        <w:rPr>
          <w:noProof/>
        </w:rPr>
      </w:pPr>
      <w:r w:rsidRPr="006967C7">
        <w:rPr>
          <w:noProof/>
        </w:rPr>
        <w:t xml:space="preserve">Lv, R., Huang, Y., Huang, S., Wu, S., Wang, S., Hu, G., . . . Yuan, C. (2024). Associations between parental adherence to healthy lifestyles and cognitive performance in offspring: A prospective cohort study in China. </w:t>
      </w:r>
      <w:r w:rsidRPr="006967C7">
        <w:rPr>
          <w:i/>
          <w:noProof/>
        </w:rPr>
        <w:t>Chin Med J (Engl), 137</w:t>
      </w:r>
      <w:r w:rsidRPr="006967C7">
        <w:rPr>
          <w:noProof/>
        </w:rPr>
        <w:t>(6), 683-693. doi:10.1097/cm9.0000000000002861</w:t>
      </w:r>
    </w:p>
    <w:p w14:paraId="2FD0DB4B" w14:textId="77777777" w:rsidR="006967C7" w:rsidRPr="006967C7" w:rsidRDefault="006967C7" w:rsidP="006967C7">
      <w:pPr>
        <w:pStyle w:val="EndNoteBibliography"/>
        <w:ind w:left="720" w:hanging="720"/>
        <w:rPr>
          <w:noProof/>
        </w:rPr>
      </w:pPr>
      <w:r w:rsidRPr="006967C7">
        <w:rPr>
          <w:noProof/>
        </w:rPr>
        <w:t xml:space="preserve">Makieva, S., Fraire-Zamora, J. J., Mincheva, M., Uraji, J., Ali, Z. E., Ammar, O. F., . . . Massarotti, C. (2023). #ESHREjc report: failed fertilization: is genetic incompatibility the elephant in the room? </w:t>
      </w:r>
      <w:r w:rsidRPr="006967C7">
        <w:rPr>
          <w:i/>
          <w:noProof/>
        </w:rPr>
        <w:t>Human Reproduction, 38</w:t>
      </w:r>
      <w:r w:rsidRPr="006967C7">
        <w:rPr>
          <w:noProof/>
        </w:rPr>
        <w:t>(2), 324-327. doi:10.1093/humrep/deac265</w:t>
      </w:r>
    </w:p>
    <w:p w14:paraId="5B60BF20" w14:textId="77777777" w:rsidR="006967C7" w:rsidRPr="006967C7" w:rsidRDefault="006967C7" w:rsidP="006967C7">
      <w:pPr>
        <w:pStyle w:val="EndNoteBibliography"/>
        <w:ind w:left="720" w:hanging="720"/>
        <w:rPr>
          <w:noProof/>
        </w:rPr>
      </w:pPr>
      <w:r w:rsidRPr="006967C7">
        <w:rPr>
          <w:noProof/>
        </w:rPr>
        <w:t xml:space="preserve">Maulenkul, T., Kuandyk, A., Makhadiyeva, D., Dautova, A., Terzic, M., Oshibayeva, A., . . . Sarria-Santamera, A. (2024). Understanding the impact of endometriosis on women’s life: an integrative review of systematic reviews. </w:t>
      </w:r>
      <w:r w:rsidRPr="006967C7">
        <w:rPr>
          <w:i/>
          <w:noProof/>
        </w:rPr>
        <w:t>BMC Womens Health, 24</w:t>
      </w:r>
      <w:r w:rsidRPr="006967C7">
        <w:rPr>
          <w:noProof/>
        </w:rPr>
        <w:t>(1), 524. doi:10.1186/s12905-024-03369-5</w:t>
      </w:r>
    </w:p>
    <w:p w14:paraId="3ED510B6" w14:textId="77777777" w:rsidR="006967C7" w:rsidRPr="006967C7" w:rsidRDefault="006967C7" w:rsidP="006967C7">
      <w:pPr>
        <w:pStyle w:val="EndNoteBibliography"/>
        <w:ind w:left="720" w:hanging="720"/>
        <w:rPr>
          <w:noProof/>
        </w:rPr>
      </w:pPr>
      <w:r w:rsidRPr="006967C7">
        <w:rPr>
          <w:noProof/>
        </w:rPr>
        <w:t xml:space="preserve">McLernon, D. J., Maheshwari, A., Lee, A. J., &amp; Bhattacharya, S. (2016). Cumulative live birth rates after one or more complete cycles of IVF: a population-based study of linked cycle data from 178,898 women. </w:t>
      </w:r>
      <w:r w:rsidRPr="006967C7">
        <w:rPr>
          <w:i/>
          <w:noProof/>
        </w:rPr>
        <w:t>Hum Reprod, 31</w:t>
      </w:r>
      <w:r w:rsidRPr="006967C7">
        <w:rPr>
          <w:noProof/>
        </w:rPr>
        <w:t>(3), 572-581. doi:10.1093/humrep/dev336</w:t>
      </w:r>
    </w:p>
    <w:p w14:paraId="27BC7126" w14:textId="77777777" w:rsidR="006967C7" w:rsidRPr="006967C7" w:rsidRDefault="006967C7" w:rsidP="006967C7">
      <w:pPr>
        <w:pStyle w:val="EndNoteBibliography"/>
        <w:ind w:left="720" w:hanging="720"/>
        <w:rPr>
          <w:noProof/>
        </w:rPr>
      </w:pPr>
      <w:r w:rsidRPr="006967C7">
        <w:rPr>
          <w:noProof/>
        </w:rPr>
        <w:t xml:space="preserve">Mercuri, N. D., &amp; Cox, B. J. (2022). The need for more research into reproductive health and disease. </w:t>
      </w:r>
      <w:r w:rsidRPr="006967C7">
        <w:rPr>
          <w:i/>
          <w:noProof/>
        </w:rPr>
        <w:t>Elife, 11</w:t>
      </w:r>
      <w:r w:rsidRPr="006967C7">
        <w:rPr>
          <w:noProof/>
        </w:rPr>
        <w:t>. doi:10.7554/eLife.75061</w:t>
      </w:r>
    </w:p>
    <w:p w14:paraId="66054511" w14:textId="77777777" w:rsidR="006967C7" w:rsidRPr="006967C7" w:rsidRDefault="006967C7" w:rsidP="006967C7">
      <w:pPr>
        <w:pStyle w:val="EndNoteBibliography"/>
        <w:ind w:left="720" w:hanging="720"/>
        <w:rPr>
          <w:noProof/>
        </w:rPr>
      </w:pPr>
      <w:r w:rsidRPr="006967C7">
        <w:rPr>
          <w:noProof/>
        </w:rPr>
        <w:t xml:space="preserve">Nik Hazlina, N. H., Norhayati, M. N., Shaiful Bahari, I., &amp; Nik Muhammad Arif, N. A. (2022). Worldwide prevalence, risk factors and psychological impact of infertility among </w:t>
      </w:r>
      <w:r w:rsidRPr="006967C7">
        <w:rPr>
          <w:noProof/>
        </w:rPr>
        <w:lastRenderedPageBreak/>
        <w:t xml:space="preserve">women: a systematic review and meta-analysis. </w:t>
      </w:r>
      <w:r w:rsidRPr="006967C7">
        <w:rPr>
          <w:i/>
          <w:noProof/>
        </w:rPr>
        <w:t>BMJ Open, 12</w:t>
      </w:r>
      <w:r w:rsidRPr="006967C7">
        <w:rPr>
          <w:noProof/>
        </w:rPr>
        <w:t>(3), e057132. doi:10.1136/bmjopen-2021-057132</w:t>
      </w:r>
    </w:p>
    <w:p w14:paraId="45E055E7" w14:textId="77777777" w:rsidR="006967C7" w:rsidRPr="006967C7" w:rsidRDefault="006967C7" w:rsidP="006967C7">
      <w:pPr>
        <w:pStyle w:val="EndNoteBibliography"/>
        <w:ind w:left="720" w:hanging="720"/>
        <w:rPr>
          <w:noProof/>
        </w:rPr>
      </w:pPr>
      <w:r w:rsidRPr="006967C7">
        <w:rPr>
          <w:noProof/>
        </w:rPr>
        <w:t xml:space="preserve">Noventa, M., Scioscia, M., Schincariol, M., Cavallin, F., Pontrelli, G., Virgilio, B., . . . Ambrosini, G. (2019). Imaging Modalities for Diagnosis of Deep Pelvic Endometriosis: Comparison between Trans-Vaginal Sonography, Rectal Endoscopy Sonography and Magnetic Resonance Imaging. A Head-to-Head Meta-Analysis. </w:t>
      </w:r>
      <w:r w:rsidRPr="006967C7">
        <w:rPr>
          <w:i/>
          <w:noProof/>
        </w:rPr>
        <w:t>Diagnostics (Basel), 9</w:t>
      </w:r>
      <w:r w:rsidRPr="006967C7">
        <w:rPr>
          <w:noProof/>
        </w:rPr>
        <w:t>(4). doi:10.3390/diagnostics9040225</w:t>
      </w:r>
    </w:p>
    <w:p w14:paraId="64E99FF4" w14:textId="77777777" w:rsidR="006967C7" w:rsidRPr="006967C7" w:rsidRDefault="006967C7" w:rsidP="006967C7">
      <w:pPr>
        <w:pStyle w:val="EndNoteBibliography"/>
        <w:ind w:left="720" w:hanging="720"/>
        <w:rPr>
          <w:noProof/>
        </w:rPr>
      </w:pPr>
      <w:r w:rsidRPr="006967C7">
        <w:rPr>
          <w:noProof/>
        </w:rPr>
        <w:t>OECD. (2023). Glossary of Key Terms in Evaluation and Results-Based Management for Sustainable Development (Second Edition). In. Paris: OECD Publishing.</w:t>
      </w:r>
    </w:p>
    <w:p w14:paraId="7BB4242A" w14:textId="77777777" w:rsidR="006967C7" w:rsidRPr="006967C7" w:rsidRDefault="006967C7" w:rsidP="006967C7">
      <w:pPr>
        <w:pStyle w:val="EndNoteBibliography"/>
        <w:ind w:left="720" w:hanging="720"/>
        <w:rPr>
          <w:noProof/>
        </w:rPr>
      </w:pPr>
      <w:r w:rsidRPr="006967C7">
        <w:rPr>
          <w:noProof/>
        </w:rPr>
        <w:t xml:space="preserve">Pedro, J., Brandão, T., Schmidt, L., Costa, M. E., &amp; Martins, M. V. (2018). What do people know about fertility? A systematic review on fertility awareness and its associated factors. </w:t>
      </w:r>
      <w:r w:rsidRPr="006967C7">
        <w:rPr>
          <w:i/>
          <w:noProof/>
        </w:rPr>
        <w:t>Upsala Journal of Medical Sciences, 123</w:t>
      </w:r>
      <w:r w:rsidRPr="006967C7">
        <w:rPr>
          <w:noProof/>
        </w:rPr>
        <w:t>(2), 71-81. doi:10.1080/03009734.2018.1480186</w:t>
      </w:r>
    </w:p>
    <w:p w14:paraId="2AD1FDB0" w14:textId="77777777" w:rsidR="006967C7" w:rsidRPr="006967C7" w:rsidRDefault="006967C7" w:rsidP="006967C7">
      <w:pPr>
        <w:pStyle w:val="EndNoteBibliography"/>
        <w:ind w:left="720" w:hanging="720"/>
        <w:rPr>
          <w:noProof/>
        </w:rPr>
      </w:pPr>
      <w:r w:rsidRPr="006967C7">
        <w:rPr>
          <w:noProof/>
        </w:rPr>
        <w:t xml:space="preserve">Picchetta, L., Caroselli, S., Figliuzzi, M., Cogo, F., Zambon, P., Costa, M., . . . Capalbo, A. (2022). Molecular tools for the genomic assessment of oocyte's reproductive competence. </w:t>
      </w:r>
      <w:r w:rsidRPr="006967C7">
        <w:rPr>
          <w:i/>
          <w:noProof/>
        </w:rPr>
        <w:t>J Assist Reprod Genet, 39</w:t>
      </w:r>
      <w:r w:rsidRPr="006967C7">
        <w:rPr>
          <w:noProof/>
        </w:rPr>
        <w:t>(4), 847-860. doi:10.1007/s10815-022-02411-5</w:t>
      </w:r>
    </w:p>
    <w:p w14:paraId="5FBF4633" w14:textId="77777777" w:rsidR="006967C7" w:rsidRPr="006967C7" w:rsidRDefault="006967C7" w:rsidP="006967C7">
      <w:pPr>
        <w:pStyle w:val="EndNoteBibliography"/>
        <w:ind w:left="720" w:hanging="720"/>
        <w:rPr>
          <w:noProof/>
        </w:rPr>
      </w:pPr>
      <w:r w:rsidRPr="006967C7">
        <w:rPr>
          <w:noProof/>
        </w:rPr>
        <w:t xml:space="preserve">Popovic, M., Dhaenens, L., Taelman, J., Dheedene, A., Bialecka, M., De Sutter, P., . . . Heindryckx, B. (2019). Extended in vitro culture of human embryos demonstrates the complex nature of diagnosing chromosomal mosaicism from a single trophectoderm biopsy. </w:t>
      </w:r>
      <w:r w:rsidRPr="006967C7">
        <w:rPr>
          <w:i/>
          <w:noProof/>
        </w:rPr>
        <w:t>Hum Reprod, 34</w:t>
      </w:r>
      <w:r w:rsidRPr="006967C7">
        <w:rPr>
          <w:noProof/>
        </w:rPr>
        <w:t>(4), 758-769. doi:10.1093/humrep/dez012</w:t>
      </w:r>
    </w:p>
    <w:p w14:paraId="71896AB5" w14:textId="77777777" w:rsidR="006967C7" w:rsidRPr="006967C7" w:rsidRDefault="006967C7" w:rsidP="006967C7">
      <w:pPr>
        <w:pStyle w:val="EndNoteBibliography"/>
        <w:ind w:left="720" w:hanging="720"/>
        <w:rPr>
          <w:noProof/>
        </w:rPr>
      </w:pPr>
      <w:r w:rsidRPr="006967C7">
        <w:rPr>
          <w:noProof/>
        </w:rPr>
        <w:t xml:space="preserve">Prior, M., Bagness, C., Brewin, J., Coomarasamy, A., Easthope, L., Hepworth-Jones, B., . . . Metcalf, L. (2017). Priorities for research in miscarriage: a priority setting partnership between people affected by miscarriage and professionals following the James Lind Alliance methodology. </w:t>
      </w:r>
      <w:r w:rsidRPr="006967C7">
        <w:rPr>
          <w:i/>
          <w:noProof/>
        </w:rPr>
        <w:t>BMJ Open, 7</w:t>
      </w:r>
      <w:r w:rsidRPr="006967C7">
        <w:rPr>
          <w:noProof/>
        </w:rPr>
        <w:t>(8), e016571. doi:10.1136/bmjopen-2017-016571</w:t>
      </w:r>
    </w:p>
    <w:p w14:paraId="3C58A2B3" w14:textId="77777777" w:rsidR="006967C7" w:rsidRPr="006967C7" w:rsidRDefault="006967C7" w:rsidP="006967C7">
      <w:pPr>
        <w:pStyle w:val="EndNoteBibliography"/>
        <w:ind w:left="720" w:hanging="720"/>
        <w:rPr>
          <w:noProof/>
        </w:rPr>
      </w:pPr>
      <w:r w:rsidRPr="006967C7">
        <w:rPr>
          <w:noProof/>
        </w:rPr>
        <w:t xml:space="preserve">Quenby, S., Gallos, I. D., Dhillon-Smith, R. K., Podesek, M., Stephenson, M. D., Fisher, J., . . . Coomarasamy, A. (2021). Miscarriage matters: the epidemiological, physical, psychological, and economic costs of early pregnancy loss. </w:t>
      </w:r>
      <w:r w:rsidRPr="006967C7">
        <w:rPr>
          <w:i/>
          <w:noProof/>
        </w:rPr>
        <w:t>Lancet, 397</w:t>
      </w:r>
      <w:r w:rsidRPr="006967C7">
        <w:rPr>
          <w:noProof/>
        </w:rPr>
        <w:t>(10285), 1658-1667. doi:10.1016/s0140-6736(21)00682-6</w:t>
      </w:r>
    </w:p>
    <w:p w14:paraId="307C54D7" w14:textId="77777777" w:rsidR="006967C7" w:rsidRPr="006967C7" w:rsidRDefault="006967C7" w:rsidP="006967C7">
      <w:pPr>
        <w:pStyle w:val="EndNoteBibliography"/>
        <w:ind w:left="720" w:hanging="720"/>
        <w:rPr>
          <w:noProof/>
        </w:rPr>
      </w:pPr>
      <w:r w:rsidRPr="006967C7">
        <w:rPr>
          <w:noProof/>
        </w:rPr>
        <w:t xml:space="preserve">Randeva, H. S., Tan, B. K., Weickert, M. O., Lois, K., Nestler, J. E., Sattar, N., &amp; Lehnert, H. (2012). Cardiometabolic aspects of the polycystic ovary syndrome. </w:t>
      </w:r>
      <w:r w:rsidRPr="006967C7">
        <w:rPr>
          <w:i/>
          <w:noProof/>
        </w:rPr>
        <w:t>Endocr Rev, 33</w:t>
      </w:r>
      <w:r w:rsidRPr="006967C7">
        <w:rPr>
          <w:noProof/>
        </w:rPr>
        <w:t>(5), 812-841. doi:10.1210/er.2012-1003</w:t>
      </w:r>
    </w:p>
    <w:p w14:paraId="7A610119" w14:textId="77777777" w:rsidR="006967C7" w:rsidRPr="006967C7" w:rsidRDefault="006967C7" w:rsidP="006967C7">
      <w:pPr>
        <w:pStyle w:val="EndNoteBibliography"/>
        <w:ind w:left="720" w:hanging="720"/>
        <w:rPr>
          <w:noProof/>
        </w:rPr>
      </w:pPr>
      <w:r w:rsidRPr="006967C7">
        <w:rPr>
          <w:noProof/>
        </w:rPr>
        <w:t xml:space="preserve">Raperport, C., Chronopoulou, E., Homburg, R., Khan, K., &amp; Bhide, P. (2023). Endogenous progesterone in unexplained infertility: a systematic review and meta-analysis. </w:t>
      </w:r>
      <w:r w:rsidRPr="006967C7">
        <w:rPr>
          <w:i/>
          <w:noProof/>
        </w:rPr>
        <w:t>J Assist Reprod Genet, 40</w:t>
      </w:r>
      <w:r w:rsidRPr="006967C7">
        <w:rPr>
          <w:noProof/>
        </w:rPr>
        <w:t>(3), 509-524. doi:10.1007/s10815-022-02689-5</w:t>
      </w:r>
    </w:p>
    <w:p w14:paraId="098DD644" w14:textId="77777777" w:rsidR="006967C7" w:rsidRPr="006967C7" w:rsidRDefault="006967C7" w:rsidP="006967C7">
      <w:pPr>
        <w:pStyle w:val="EndNoteBibliography"/>
        <w:ind w:left="720" w:hanging="720"/>
        <w:rPr>
          <w:noProof/>
        </w:rPr>
      </w:pPr>
      <w:r w:rsidRPr="006967C7">
        <w:rPr>
          <w:noProof/>
        </w:rPr>
        <w:t xml:space="preserve">Rawlings, T. M., Tryfonos, M., Makwana, K., Taylor, D. M., Brosens, J. J., &amp; Lucas, E. S. (2024). Endometrial Assembloids to Model Human Embryo Implantation In Vitro. In M. Zernicka-Goetz &amp; K. Turksen (Eds.), </w:t>
      </w:r>
      <w:r w:rsidRPr="006967C7">
        <w:rPr>
          <w:i/>
          <w:noProof/>
        </w:rPr>
        <w:t>Embryo Models In Vitro: Methods and Protocols</w:t>
      </w:r>
      <w:r w:rsidRPr="006967C7">
        <w:rPr>
          <w:noProof/>
        </w:rPr>
        <w:t xml:space="preserve"> (pp. 63-74). New York, NY: Springer US.</w:t>
      </w:r>
    </w:p>
    <w:p w14:paraId="5B5CFF69" w14:textId="77777777" w:rsidR="006967C7" w:rsidRPr="006967C7" w:rsidRDefault="006967C7" w:rsidP="006967C7">
      <w:pPr>
        <w:pStyle w:val="EndNoteBibliography"/>
        <w:ind w:left="720" w:hanging="720"/>
        <w:rPr>
          <w:noProof/>
        </w:rPr>
      </w:pPr>
      <w:r w:rsidRPr="006967C7">
        <w:rPr>
          <w:noProof/>
        </w:rPr>
        <w:t xml:space="preserve">Rice, L. W., Cedars, M. I., Sadovsky, Y., Siddiqui, N. Y., Teal, S. B., Wright, J. D., . . . del Carmen, M. G. (2020). Increasing NIH funding for academic departments of obstetrics and gynecology: a call to action. </w:t>
      </w:r>
      <w:r w:rsidRPr="006967C7">
        <w:rPr>
          <w:i/>
          <w:noProof/>
        </w:rPr>
        <w:t>American Journal of Obstetrics &amp; Gynecology, 223</w:t>
      </w:r>
      <w:r w:rsidRPr="006967C7">
        <w:rPr>
          <w:noProof/>
        </w:rPr>
        <w:t>(1), 79.e71-79.e78. doi:10.1016/j.ajog.2020.03.022</w:t>
      </w:r>
    </w:p>
    <w:p w14:paraId="1A5AC1CC" w14:textId="77777777" w:rsidR="006967C7" w:rsidRPr="006967C7" w:rsidRDefault="006967C7" w:rsidP="006967C7">
      <w:pPr>
        <w:pStyle w:val="EndNoteBibliography"/>
        <w:ind w:left="720" w:hanging="720"/>
        <w:rPr>
          <w:noProof/>
        </w:rPr>
      </w:pPr>
      <w:r w:rsidRPr="006967C7">
        <w:rPr>
          <w:noProof/>
        </w:rPr>
        <w:t xml:space="preserve">Riegler, M. A., Stensen, M. H., Witczak, O., Andersen, J. M., Hicks, S. A., Hammer, H. L., . . . Haugen, T. B. (2021). Artificial intelligence in the fertility clinic: status, pitfalls and possibilities. </w:t>
      </w:r>
      <w:r w:rsidRPr="006967C7">
        <w:rPr>
          <w:i/>
          <w:noProof/>
        </w:rPr>
        <w:t>Hum Reprod, 36</w:t>
      </w:r>
      <w:r w:rsidRPr="006967C7">
        <w:rPr>
          <w:noProof/>
        </w:rPr>
        <w:t>(9), 2429-2442. doi:10.1093/humrep/deab168</w:t>
      </w:r>
    </w:p>
    <w:p w14:paraId="6D5574EB" w14:textId="77777777" w:rsidR="006967C7" w:rsidRPr="006967C7" w:rsidRDefault="006967C7" w:rsidP="006967C7">
      <w:pPr>
        <w:pStyle w:val="EndNoteBibliography"/>
        <w:ind w:left="720" w:hanging="720"/>
        <w:rPr>
          <w:noProof/>
        </w:rPr>
      </w:pPr>
      <w:r w:rsidRPr="006967C7">
        <w:rPr>
          <w:noProof/>
        </w:rPr>
        <w:t xml:space="preserve">Rivron, N. C., Martinez-Arias, A., Sermon, K., Mummery, C., Schöler, H. R., Wells, J., . . . Kato, K. (2023). Changing the public perception of human embryology. </w:t>
      </w:r>
      <w:r w:rsidRPr="006967C7">
        <w:rPr>
          <w:i/>
          <w:noProof/>
        </w:rPr>
        <w:t>Nature Cell Biology, 25</w:t>
      </w:r>
      <w:r w:rsidRPr="006967C7">
        <w:rPr>
          <w:noProof/>
        </w:rPr>
        <w:t>(12), 1717-1719. doi:10.1038/s41556-023-01289-4</w:t>
      </w:r>
    </w:p>
    <w:p w14:paraId="20D7F872" w14:textId="77777777" w:rsidR="006967C7" w:rsidRPr="006967C7" w:rsidRDefault="006967C7" w:rsidP="006967C7">
      <w:pPr>
        <w:pStyle w:val="EndNoteBibliography"/>
        <w:ind w:left="720" w:hanging="720"/>
        <w:rPr>
          <w:noProof/>
        </w:rPr>
      </w:pPr>
      <w:r w:rsidRPr="006967C7">
        <w:rPr>
          <w:noProof/>
        </w:rPr>
        <w:lastRenderedPageBreak/>
        <w:t xml:space="preserve">Rodriguez-Wallberg, K. A., Hao, X., Marklund, A., Johansen, G., Borgström, B., &amp; Lundberg, F. E. (2021). Hot Topics on Fertility Preservation for Women and Girls-Current Research, Knowledge Gaps, and Future Possibilities. </w:t>
      </w:r>
      <w:r w:rsidRPr="006967C7">
        <w:rPr>
          <w:i/>
          <w:noProof/>
        </w:rPr>
        <w:t>J Clin Med, 10</w:t>
      </w:r>
      <w:r w:rsidRPr="006967C7">
        <w:rPr>
          <w:noProof/>
        </w:rPr>
        <w:t>(8). doi:10.3390/jcm10081650</w:t>
      </w:r>
    </w:p>
    <w:p w14:paraId="19D6F2B2" w14:textId="77777777" w:rsidR="006967C7" w:rsidRPr="006967C7" w:rsidRDefault="006967C7" w:rsidP="006967C7">
      <w:pPr>
        <w:pStyle w:val="EndNoteBibliography"/>
        <w:ind w:left="720" w:hanging="720"/>
        <w:rPr>
          <w:noProof/>
        </w:rPr>
      </w:pPr>
      <w:r w:rsidRPr="006967C7">
        <w:rPr>
          <w:noProof/>
        </w:rPr>
        <w:t xml:space="preserve">Rowbottom, B., Galhardo, A., Donovan, E., &amp; Gameiro, S. (2022). Feasibility randomized controlled trial of a self-guided online intervention to promote psychosocial adjustment to unmet parenthood goals. </w:t>
      </w:r>
      <w:r w:rsidRPr="006967C7">
        <w:rPr>
          <w:i/>
          <w:noProof/>
        </w:rPr>
        <w:t>Human Reproduction, 37</w:t>
      </w:r>
      <w:r w:rsidRPr="006967C7">
        <w:rPr>
          <w:noProof/>
        </w:rPr>
        <w:t>(10), 2412-2425. doi:10.1093/humrep/deac168</w:t>
      </w:r>
    </w:p>
    <w:p w14:paraId="1C8BEC15" w14:textId="77777777" w:rsidR="006967C7" w:rsidRPr="006967C7" w:rsidRDefault="006967C7" w:rsidP="006967C7">
      <w:pPr>
        <w:pStyle w:val="EndNoteBibliography"/>
        <w:ind w:left="720" w:hanging="720"/>
        <w:rPr>
          <w:noProof/>
        </w:rPr>
      </w:pPr>
      <w:r w:rsidRPr="006967C7">
        <w:rPr>
          <w:noProof/>
        </w:rPr>
        <w:t xml:space="preserve">Sang, Q., Li, B., Kuang, Y., Wang, X., Zhang, Z., Chen, B., . . . Wang, L. (2018). Homozygous Mutations in WEE2 Cause Fertilization Failure and Female Infertility. </w:t>
      </w:r>
      <w:r w:rsidRPr="006967C7">
        <w:rPr>
          <w:i/>
          <w:noProof/>
        </w:rPr>
        <w:t>Am J Hum Genet, 102</w:t>
      </w:r>
      <w:r w:rsidRPr="006967C7">
        <w:rPr>
          <w:noProof/>
        </w:rPr>
        <w:t>(4), 649-657. doi:10.1016/j.ajhg.2018.02.015</w:t>
      </w:r>
    </w:p>
    <w:p w14:paraId="37AF59B7" w14:textId="77777777" w:rsidR="006967C7" w:rsidRPr="006967C7" w:rsidRDefault="006967C7" w:rsidP="006967C7">
      <w:pPr>
        <w:pStyle w:val="EndNoteBibliography"/>
        <w:ind w:left="720" w:hanging="720"/>
        <w:rPr>
          <w:noProof/>
        </w:rPr>
      </w:pPr>
      <w:r w:rsidRPr="006967C7">
        <w:rPr>
          <w:noProof/>
        </w:rPr>
        <w:t xml:space="preserve">Santamaria, X., Roson, B., Perez-Moraga, R., Venkatesan, N., Pardo-Figuerez, M., Gonzalez-Fernandez, J., . . . Simon, C. (2023). Decoding the endometrial niche of Asherman’s Syndrome at single-cell resolution. </w:t>
      </w:r>
      <w:r w:rsidRPr="006967C7">
        <w:rPr>
          <w:i/>
          <w:noProof/>
        </w:rPr>
        <w:t>Nature Communications, 14</w:t>
      </w:r>
      <w:r w:rsidRPr="006967C7">
        <w:rPr>
          <w:noProof/>
        </w:rPr>
        <w:t>(1), 5890. doi:10.1038/s41467-023-41656-1</w:t>
      </w:r>
    </w:p>
    <w:p w14:paraId="513DE767" w14:textId="77777777" w:rsidR="006967C7" w:rsidRPr="006967C7" w:rsidRDefault="006967C7" w:rsidP="006967C7">
      <w:pPr>
        <w:pStyle w:val="EndNoteBibliography"/>
        <w:ind w:left="720" w:hanging="720"/>
        <w:rPr>
          <w:noProof/>
        </w:rPr>
      </w:pPr>
      <w:r w:rsidRPr="006967C7">
        <w:rPr>
          <w:noProof/>
        </w:rPr>
        <w:t xml:space="preserve">Senapati, S., Asch David, A., Merchant Raina, M., Rosin, R., Seltzer, E., Mancheno, C., &amp; Dokras, A. (2022). The Fast Track to Fertility Program: Rapid Cycle Innovation to Redesign Fertility Care. </w:t>
      </w:r>
      <w:r w:rsidRPr="006967C7">
        <w:rPr>
          <w:i/>
          <w:noProof/>
        </w:rPr>
        <w:t>NEJM Catalyst, 3</w:t>
      </w:r>
      <w:r w:rsidRPr="006967C7">
        <w:rPr>
          <w:noProof/>
        </w:rPr>
        <w:t>(10), CAT.22.0065. doi:10.1056/CAT.22.0065</w:t>
      </w:r>
    </w:p>
    <w:p w14:paraId="4C94DB70" w14:textId="2B460F8C" w:rsidR="006967C7" w:rsidRPr="006967C7" w:rsidRDefault="006967C7" w:rsidP="006967C7">
      <w:pPr>
        <w:pStyle w:val="EndNoteBibliography"/>
        <w:ind w:left="720" w:hanging="720"/>
        <w:rPr>
          <w:noProof/>
        </w:rPr>
      </w:pPr>
      <w:r w:rsidRPr="006967C7">
        <w:rPr>
          <w:noProof/>
        </w:rPr>
        <w:t xml:space="preserve">Sousa-Leite, M. (2024). </w:t>
      </w:r>
      <w:r w:rsidRPr="006967C7">
        <w:rPr>
          <w:i/>
          <w:noProof/>
        </w:rPr>
        <w:t>'What if we never make it!? What's going to happen to us?': Routine Psychosocial Care to Promote Patients' Adjustment to the End of Unsuccessful Fertility Treatment.</w:t>
      </w:r>
      <w:r w:rsidRPr="006967C7">
        <w:rPr>
          <w:noProof/>
        </w:rPr>
        <w:t xml:space="preserve"> (Doctorate of Philosophy in Psychology). Cardiff University, Cardiff University Repository. Retrieved from </w:t>
      </w:r>
      <w:hyperlink r:id="rId25" w:history="1">
        <w:r w:rsidRPr="006967C7">
          <w:rPr>
            <w:rStyle w:val="Hyperlink"/>
            <w:noProof/>
          </w:rPr>
          <w:t>https://orca.cardiff.ac.uk/id/eprint/168829</w:t>
        </w:r>
      </w:hyperlink>
      <w:r w:rsidRPr="006967C7">
        <w:rPr>
          <w:noProof/>
        </w:rPr>
        <w:t xml:space="preserve"> </w:t>
      </w:r>
    </w:p>
    <w:p w14:paraId="5B362D7E" w14:textId="4AC8E286" w:rsidR="006967C7" w:rsidRPr="006967C7" w:rsidRDefault="006967C7" w:rsidP="006967C7">
      <w:pPr>
        <w:pStyle w:val="EndNoteBibliography"/>
        <w:ind w:left="720" w:hanging="720"/>
        <w:rPr>
          <w:noProof/>
        </w:rPr>
      </w:pPr>
      <w:r w:rsidRPr="006967C7">
        <w:rPr>
          <w:noProof/>
        </w:rPr>
        <w:t xml:space="preserve">Stewart, E., Cookson, C., Gandolfo, R., &amp; Schulze-Rath, R. (2017). Epidemiology of uterine fibroids: a systematic review. </w:t>
      </w:r>
      <w:r w:rsidRPr="006967C7">
        <w:rPr>
          <w:i/>
          <w:noProof/>
        </w:rPr>
        <w:t>BJOG: An International Journal of Obstetrics &amp; Gynaecology, 124</w:t>
      </w:r>
      <w:r w:rsidRPr="006967C7">
        <w:rPr>
          <w:noProof/>
        </w:rPr>
        <w:t>(10), 1501-1512. doi:</w:t>
      </w:r>
      <w:hyperlink r:id="rId26" w:history="1">
        <w:r w:rsidRPr="006967C7">
          <w:rPr>
            <w:rStyle w:val="Hyperlink"/>
            <w:noProof/>
          </w:rPr>
          <w:t>https://doi.org/10.1111/1471-0528.14640</w:t>
        </w:r>
      </w:hyperlink>
    </w:p>
    <w:p w14:paraId="63CBAD3B" w14:textId="77777777" w:rsidR="006967C7" w:rsidRPr="006967C7" w:rsidRDefault="006967C7" w:rsidP="006967C7">
      <w:pPr>
        <w:pStyle w:val="EndNoteBibliography"/>
        <w:ind w:left="720" w:hanging="720"/>
        <w:rPr>
          <w:noProof/>
        </w:rPr>
      </w:pPr>
      <w:r w:rsidRPr="006967C7">
        <w:rPr>
          <w:noProof/>
        </w:rPr>
        <w:t xml:space="preserve">Stewart, E. A., Laughlin-Tommaso, S. K., Catherino, W. H., Lalitkumar, S., Gupta, D., &amp; Vollenhoven, B. (2016). Uterine fibroids. </w:t>
      </w:r>
      <w:r w:rsidRPr="006967C7">
        <w:rPr>
          <w:i/>
          <w:noProof/>
        </w:rPr>
        <w:t>Nat Rev Dis Primers, 2</w:t>
      </w:r>
      <w:r w:rsidRPr="006967C7">
        <w:rPr>
          <w:noProof/>
        </w:rPr>
        <w:t>, 16043. doi:10.1038/nrdp.2016.43</w:t>
      </w:r>
    </w:p>
    <w:p w14:paraId="7DC0472D" w14:textId="77777777" w:rsidR="006967C7" w:rsidRPr="006967C7" w:rsidRDefault="006967C7" w:rsidP="006967C7">
      <w:pPr>
        <w:pStyle w:val="EndNoteBibliography"/>
        <w:ind w:left="720" w:hanging="720"/>
        <w:rPr>
          <w:noProof/>
        </w:rPr>
      </w:pPr>
      <w:r w:rsidRPr="006967C7">
        <w:rPr>
          <w:noProof/>
        </w:rPr>
        <w:t xml:space="preserve">Teede, H. J., Gibson, M., Laven, J., Dokras, A., Moran, L. J., Piltonin, T., . . . Tay, C. T. (2024). International PCOS guideline clinical research priorities roadmap: a co-designed approach aligned with end-user priorities in a neglected women's health condition. </w:t>
      </w:r>
      <w:r w:rsidRPr="006967C7">
        <w:rPr>
          <w:i/>
          <w:noProof/>
        </w:rPr>
        <w:t>EClinicalMedicine, 78</w:t>
      </w:r>
      <w:r w:rsidRPr="006967C7">
        <w:rPr>
          <w:noProof/>
        </w:rPr>
        <w:t>, 102927. doi:10.1016/j.eclinm.2024.102927</w:t>
      </w:r>
    </w:p>
    <w:p w14:paraId="307FA41A" w14:textId="77777777" w:rsidR="006967C7" w:rsidRPr="006967C7" w:rsidRDefault="006967C7" w:rsidP="006967C7">
      <w:pPr>
        <w:pStyle w:val="EndNoteBibliography"/>
        <w:ind w:left="720" w:hanging="720"/>
        <w:rPr>
          <w:noProof/>
        </w:rPr>
      </w:pPr>
      <w:r w:rsidRPr="006967C7">
        <w:rPr>
          <w:noProof/>
        </w:rPr>
        <w:t xml:space="preserve">Teede, H. J., Tay, C. T., Laven, J., Dokras, A., Moran, L. J., Piltonen, T. T., . . . International, P. N. (2023). Recommendations from the 2023 International Evidence-based Guideline for the Assessment and Management of Polycystic Ovary Syndrome†. </w:t>
      </w:r>
      <w:r w:rsidRPr="006967C7">
        <w:rPr>
          <w:i/>
          <w:noProof/>
        </w:rPr>
        <w:t>Human Reproduction, 38</w:t>
      </w:r>
      <w:r w:rsidRPr="006967C7">
        <w:rPr>
          <w:noProof/>
        </w:rPr>
        <w:t>(9), 1655-1679. doi:10.1093/humrep/dead156</w:t>
      </w:r>
    </w:p>
    <w:p w14:paraId="07DC36C6" w14:textId="77777777" w:rsidR="006967C7" w:rsidRPr="006967C7" w:rsidRDefault="006967C7" w:rsidP="006967C7">
      <w:pPr>
        <w:pStyle w:val="EndNoteBibliography"/>
        <w:ind w:left="720" w:hanging="720"/>
        <w:rPr>
          <w:noProof/>
        </w:rPr>
      </w:pPr>
      <w:r w:rsidRPr="006967C7">
        <w:rPr>
          <w:noProof/>
        </w:rPr>
        <w:t xml:space="preserve">The European I. V. F. Monitoring Consortium for the European Society of Human Reproduction and Embryology, Calhaz-Jorge, C., Smeenk, J., Wyns, C., De Neubourg, D., Baldani, D. P., . . . Goossens, V. (2024). Survey on ART and IUI: legislation, regulation, funding, and registries in European countries—an update. </w:t>
      </w:r>
      <w:r w:rsidRPr="006967C7">
        <w:rPr>
          <w:i/>
          <w:noProof/>
        </w:rPr>
        <w:t>Human Reproduction, 39</w:t>
      </w:r>
      <w:r w:rsidRPr="006967C7">
        <w:rPr>
          <w:noProof/>
        </w:rPr>
        <w:t>(9), 1909-1924. doi:10.1093/humrep/deae163</w:t>
      </w:r>
    </w:p>
    <w:p w14:paraId="17DD1160" w14:textId="77777777" w:rsidR="006967C7" w:rsidRPr="006967C7" w:rsidRDefault="006967C7" w:rsidP="006967C7">
      <w:pPr>
        <w:pStyle w:val="EndNoteBibliography"/>
        <w:ind w:left="720" w:hanging="720"/>
        <w:rPr>
          <w:noProof/>
        </w:rPr>
      </w:pPr>
      <w:r w:rsidRPr="006967C7">
        <w:rPr>
          <w:noProof/>
        </w:rPr>
        <w:t xml:space="preserve">The European I. V. F. Monitoring Consortium for the European Society of Human Reproduction and Embryology, Smeenk, J., Wyns, C., De Geyter, C., Kupka, M., Bergh, C., . . . Goossens, V. (2023). ART in Europe, 2019: results generated from European registries by ESHRE†. </w:t>
      </w:r>
      <w:r w:rsidRPr="006967C7">
        <w:rPr>
          <w:i/>
          <w:noProof/>
        </w:rPr>
        <w:t>Human Reproduction, 38</w:t>
      </w:r>
      <w:r w:rsidRPr="006967C7">
        <w:rPr>
          <w:noProof/>
        </w:rPr>
        <w:t>(12), 2321-2338. doi:10.1093/humrep/dead197</w:t>
      </w:r>
    </w:p>
    <w:p w14:paraId="2CC468B5" w14:textId="77777777" w:rsidR="006967C7" w:rsidRPr="006967C7" w:rsidRDefault="006967C7" w:rsidP="006967C7">
      <w:pPr>
        <w:pStyle w:val="EndNoteBibliography"/>
        <w:ind w:left="720" w:hanging="720"/>
        <w:rPr>
          <w:noProof/>
        </w:rPr>
      </w:pPr>
      <w:r w:rsidRPr="006967C7">
        <w:rPr>
          <w:noProof/>
        </w:rPr>
        <w:lastRenderedPageBreak/>
        <w:t xml:space="preserve">The Guideline Group on Unexplained Infertility, Romualdi, D., Ata, B., Bhattacharya, S., Bosch, E., Costello, M., . . . Le Clef, N. (2023). Evidence-based guideline: unexplained infertility†. </w:t>
      </w:r>
      <w:r w:rsidRPr="006967C7">
        <w:rPr>
          <w:i/>
          <w:noProof/>
        </w:rPr>
        <w:t>Human Reproduction, 38</w:t>
      </w:r>
      <w:r w:rsidRPr="006967C7">
        <w:rPr>
          <w:noProof/>
        </w:rPr>
        <w:t>(10), 1881-1890. doi:10.1093/humrep/dead150</w:t>
      </w:r>
    </w:p>
    <w:p w14:paraId="5F461906" w14:textId="77777777" w:rsidR="006967C7" w:rsidRPr="006967C7" w:rsidRDefault="006967C7" w:rsidP="006967C7">
      <w:pPr>
        <w:pStyle w:val="EndNoteBibliography"/>
        <w:ind w:left="720" w:hanging="720"/>
        <w:rPr>
          <w:noProof/>
        </w:rPr>
      </w:pPr>
      <w:r w:rsidRPr="006967C7">
        <w:rPr>
          <w:noProof/>
        </w:rPr>
        <w:t xml:space="preserve">Theilgaard Lassen, J., Fly Kragh, M., Rimestad, J., Nygård Johansen, M., &amp; Berntsen, J. (2023). Development and validation of deep learning based embryo selection across multiple days of transfer. </w:t>
      </w:r>
      <w:r w:rsidRPr="006967C7">
        <w:rPr>
          <w:i/>
          <w:noProof/>
        </w:rPr>
        <w:t>Sci Rep, 13</w:t>
      </w:r>
      <w:r w:rsidRPr="006967C7">
        <w:rPr>
          <w:noProof/>
        </w:rPr>
        <w:t>(1), 4235. doi:10.1038/s41598-023-31136-3</w:t>
      </w:r>
    </w:p>
    <w:p w14:paraId="74F15F68" w14:textId="77777777" w:rsidR="006967C7" w:rsidRPr="006967C7" w:rsidRDefault="006967C7" w:rsidP="006967C7">
      <w:pPr>
        <w:pStyle w:val="EndNoteBibliography"/>
        <w:ind w:left="720" w:hanging="720"/>
        <w:rPr>
          <w:noProof/>
        </w:rPr>
      </w:pPr>
      <w:r w:rsidRPr="006967C7">
        <w:rPr>
          <w:noProof/>
        </w:rPr>
        <w:t xml:space="preserve">Tiegs, A. W., Tao, X., Zhan, Y., Whitehead, C., Kim, J., Hanson, B., . . . Scott, R. T., Jr. (2021). A multicenter, prospective, blinded, nonselection study evaluating the predictive value of an aneuploid diagnosis using a targeted next-generation sequencing-based preimplantation genetic testing for aneuploidy assay and impact of biopsy. </w:t>
      </w:r>
      <w:r w:rsidRPr="006967C7">
        <w:rPr>
          <w:i/>
          <w:noProof/>
        </w:rPr>
        <w:t>Fertil Steril, 115</w:t>
      </w:r>
      <w:r w:rsidRPr="006967C7">
        <w:rPr>
          <w:noProof/>
        </w:rPr>
        <w:t>(3), 627-637. doi:10.1016/j.fertnstert.2020.07.052</w:t>
      </w:r>
    </w:p>
    <w:p w14:paraId="5AE9D8A0" w14:textId="77777777" w:rsidR="006967C7" w:rsidRPr="006967C7" w:rsidRDefault="006967C7" w:rsidP="006967C7">
      <w:pPr>
        <w:pStyle w:val="EndNoteBibliography"/>
        <w:ind w:left="720" w:hanging="720"/>
        <w:rPr>
          <w:noProof/>
        </w:rPr>
      </w:pPr>
      <w:r w:rsidRPr="006967C7">
        <w:rPr>
          <w:noProof/>
        </w:rPr>
        <w:t xml:space="preserve">Tran, D., Cooke, S., Illingworth, P. J., &amp; Gardner, D. K. (2019). Deep learning as a predictive tool for fetal heart pregnancy following time-lapse incubation and blastocyst transfer. </w:t>
      </w:r>
      <w:r w:rsidRPr="006967C7">
        <w:rPr>
          <w:i/>
          <w:noProof/>
        </w:rPr>
        <w:t>Hum Reprod, 34</w:t>
      </w:r>
      <w:r w:rsidRPr="006967C7">
        <w:rPr>
          <w:noProof/>
        </w:rPr>
        <w:t>(6), 1011-1018. doi:10.1093/humrep/dez064</w:t>
      </w:r>
    </w:p>
    <w:p w14:paraId="7D1068BA" w14:textId="098E37DB" w:rsidR="006967C7" w:rsidRPr="006967C7" w:rsidRDefault="006967C7" w:rsidP="006967C7">
      <w:pPr>
        <w:pStyle w:val="EndNoteBibliography"/>
        <w:ind w:left="720" w:hanging="720"/>
        <w:rPr>
          <w:noProof/>
        </w:rPr>
      </w:pPr>
      <w:r w:rsidRPr="006967C7">
        <w:rPr>
          <w:noProof/>
        </w:rPr>
        <w:t xml:space="preserve">United Nations. (2015). </w:t>
      </w:r>
      <w:r w:rsidRPr="006967C7">
        <w:rPr>
          <w:i/>
          <w:noProof/>
        </w:rPr>
        <w:t>Transforming our world: The 2030 agenda for sustainable development</w:t>
      </w:r>
      <w:r w:rsidRPr="006967C7">
        <w:rPr>
          <w:noProof/>
        </w:rPr>
        <w:t xml:space="preserve">. Retrieved from </w:t>
      </w:r>
      <w:hyperlink r:id="rId27" w:history="1">
        <w:r w:rsidRPr="006967C7">
          <w:rPr>
            <w:rStyle w:val="Hyperlink"/>
            <w:noProof/>
          </w:rPr>
          <w:t>https://sdgs.un.org/sites/default/files/publications/21252030%20Agenda%20for%20Sustainable%20Development%20web.pdf</w:t>
        </w:r>
      </w:hyperlink>
    </w:p>
    <w:p w14:paraId="4AEF83D7" w14:textId="77777777" w:rsidR="006967C7" w:rsidRPr="006967C7" w:rsidRDefault="006967C7" w:rsidP="006967C7">
      <w:pPr>
        <w:pStyle w:val="EndNoteBibliography"/>
        <w:ind w:left="720" w:hanging="720"/>
        <w:rPr>
          <w:noProof/>
        </w:rPr>
      </w:pPr>
      <w:r w:rsidRPr="006967C7">
        <w:rPr>
          <w:noProof/>
        </w:rPr>
        <w:t xml:space="preserve">Van Der Kelen, A., Okutman, Ö., Javey, E., Serdarogullari, M., Janssens, C., Ghosh, M. S., . . . Viville, S. (2023). A systematic review and evidence assessment of monogenic gene-disease relationships in human female infertility and differences in sex development. </w:t>
      </w:r>
      <w:r w:rsidRPr="006967C7">
        <w:rPr>
          <w:i/>
          <w:noProof/>
        </w:rPr>
        <w:t>Hum Reprod Update, 29</w:t>
      </w:r>
      <w:r w:rsidRPr="006967C7">
        <w:rPr>
          <w:noProof/>
        </w:rPr>
        <w:t>(2), 218-232. doi:10.1093/humupd/dmac044</w:t>
      </w:r>
    </w:p>
    <w:p w14:paraId="78729262" w14:textId="77777777" w:rsidR="006967C7" w:rsidRPr="006967C7" w:rsidRDefault="006967C7" w:rsidP="006967C7">
      <w:pPr>
        <w:pStyle w:val="EndNoteBibliography"/>
        <w:ind w:left="720" w:hanging="720"/>
        <w:rPr>
          <w:noProof/>
        </w:rPr>
      </w:pPr>
      <w:r w:rsidRPr="006967C7">
        <w:rPr>
          <w:noProof/>
        </w:rPr>
        <w:t xml:space="preserve">VerMilyea, M., Hall, J. M. M., Diakiw, S. M., Johnston, A., Nguyen, T., Perugini, D., . . . Perugini, M. (2020). Development of an artificial intelligence-based assessment model for prediction of embryo viability using static images captured by optical light microscopy during IVF. </w:t>
      </w:r>
      <w:r w:rsidRPr="006967C7">
        <w:rPr>
          <w:i/>
          <w:noProof/>
        </w:rPr>
        <w:t>Hum Reprod, 35</w:t>
      </w:r>
      <w:r w:rsidRPr="006967C7">
        <w:rPr>
          <w:noProof/>
        </w:rPr>
        <w:t>(4), 770-784. doi:10.1093/humrep/deaa013</w:t>
      </w:r>
    </w:p>
    <w:p w14:paraId="64EC2C0F" w14:textId="77777777" w:rsidR="006967C7" w:rsidRPr="006967C7" w:rsidRDefault="006967C7" w:rsidP="006967C7">
      <w:pPr>
        <w:pStyle w:val="EndNoteBibliography"/>
        <w:ind w:left="720" w:hanging="720"/>
        <w:rPr>
          <w:noProof/>
        </w:rPr>
      </w:pPr>
      <w:r w:rsidRPr="006967C7">
        <w:rPr>
          <w:noProof/>
        </w:rPr>
        <w:t xml:space="preserve">Verpoest, W., Okutman, Ö., Van Der Kelen, A., Sermon, K., &amp; Viville, S. (2023). Genetics of infertility: a paradigm shift for medically assisted reproduction. </w:t>
      </w:r>
      <w:r w:rsidRPr="006967C7">
        <w:rPr>
          <w:i/>
          <w:noProof/>
        </w:rPr>
        <w:t>Hum Reprod, 38</w:t>
      </w:r>
      <w:r w:rsidRPr="006967C7">
        <w:rPr>
          <w:noProof/>
        </w:rPr>
        <w:t>(12), 2289-2295. doi:10.1093/humrep/dead199</w:t>
      </w:r>
    </w:p>
    <w:p w14:paraId="683A6136" w14:textId="77777777" w:rsidR="006967C7" w:rsidRPr="006967C7" w:rsidRDefault="006967C7" w:rsidP="006967C7">
      <w:pPr>
        <w:pStyle w:val="EndNoteBibliography"/>
        <w:ind w:left="720" w:hanging="720"/>
        <w:rPr>
          <w:noProof/>
        </w:rPr>
      </w:pPr>
      <w:r w:rsidRPr="006967C7">
        <w:rPr>
          <w:noProof/>
        </w:rPr>
        <w:t xml:space="preserve">Vizheh, M., Muhidin, S., Behboodi Moghadam, Z., &amp; Zareiyan, A. (2021). Women empowerment in reproductive health: a systematic review of measurement properties. </w:t>
      </w:r>
      <w:r w:rsidRPr="006967C7">
        <w:rPr>
          <w:i/>
          <w:noProof/>
        </w:rPr>
        <w:t>BMC Womens Health, 21</w:t>
      </w:r>
      <w:r w:rsidRPr="006967C7">
        <w:rPr>
          <w:noProof/>
        </w:rPr>
        <w:t>(1), 424. doi:10.1186/s12905-021-01566-0</w:t>
      </w:r>
    </w:p>
    <w:p w14:paraId="382D92C9" w14:textId="77777777" w:rsidR="006967C7" w:rsidRPr="006967C7" w:rsidRDefault="006967C7" w:rsidP="006967C7">
      <w:pPr>
        <w:pStyle w:val="EndNoteBibliography"/>
        <w:ind w:left="720" w:hanging="720"/>
        <w:rPr>
          <w:noProof/>
        </w:rPr>
      </w:pPr>
      <w:r w:rsidRPr="006967C7">
        <w:rPr>
          <w:noProof/>
        </w:rPr>
        <w:t xml:space="preserve">Wang, A., Huang, S., Liu, M., Wang, B., Wu, F., Zhu, D., &amp; Zhao, X. (2021). Clinical exome sequencing identifies novel compound heterozygous mutations of the WEE2 gene in primary infertile women with fertilization failure. </w:t>
      </w:r>
      <w:r w:rsidRPr="006967C7">
        <w:rPr>
          <w:i/>
          <w:noProof/>
        </w:rPr>
        <w:t>Gynecol Endocrinol, 37</w:t>
      </w:r>
      <w:r w:rsidRPr="006967C7">
        <w:rPr>
          <w:noProof/>
        </w:rPr>
        <w:t>(12), 1096-1101. doi:10.1080/09513590.2021.1916458</w:t>
      </w:r>
    </w:p>
    <w:p w14:paraId="47E3F1CB" w14:textId="77777777" w:rsidR="006967C7" w:rsidRPr="006967C7" w:rsidRDefault="006967C7" w:rsidP="006967C7">
      <w:pPr>
        <w:pStyle w:val="EndNoteBibliography"/>
        <w:ind w:left="720" w:hanging="720"/>
        <w:rPr>
          <w:noProof/>
        </w:rPr>
      </w:pPr>
      <w:r w:rsidRPr="006967C7">
        <w:rPr>
          <w:noProof/>
        </w:rPr>
        <w:t xml:space="preserve">Wang, X., Zhu, H., He, Y., Zeng, J., Zhao, J., Xia, Q., . . . Li, Y. (2022). A novel homozygous mutation in the PADI6 gene causes early embryo arrest. </w:t>
      </w:r>
      <w:r w:rsidRPr="006967C7">
        <w:rPr>
          <w:i/>
          <w:noProof/>
        </w:rPr>
        <w:t>Reprod Health, 19</w:t>
      </w:r>
      <w:r w:rsidRPr="006967C7">
        <w:rPr>
          <w:noProof/>
        </w:rPr>
        <w:t>(1), 190. doi:10.1186/s12978-022-01495-7</w:t>
      </w:r>
    </w:p>
    <w:p w14:paraId="4983F08C" w14:textId="77777777" w:rsidR="006967C7" w:rsidRPr="006967C7" w:rsidRDefault="006967C7" w:rsidP="006967C7">
      <w:pPr>
        <w:pStyle w:val="EndNoteBibliography"/>
        <w:ind w:left="720" w:hanging="720"/>
        <w:rPr>
          <w:noProof/>
        </w:rPr>
      </w:pPr>
      <w:r w:rsidRPr="006967C7">
        <w:rPr>
          <w:noProof/>
        </w:rPr>
        <w:t xml:space="preserve">West, R., Coomarasamy, A., Frew, L., Hutton, R., Kirkman-Brown, J., Lawlor, M., . . . Miller, D. (2022). Sperm selection with hyaluronic acid improved live birth outcomes among older couples and was connected to sperm DNA quality, potentially affecting all treatment outcomes. </w:t>
      </w:r>
      <w:r w:rsidRPr="006967C7">
        <w:rPr>
          <w:i/>
          <w:noProof/>
        </w:rPr>
        <w:t>Hum Reprod, 37</w:t>
      </w:r>
      <w:r w:rsidRPr="006967C7">
        <w:rPr>
          <w:noProof/>
        </w:rPr>
        <w:t>(6), 1106-1125. doi:10.1093/humrep/deac058</w:t>
      </w:r>
    </w:p>
    <w:p w14:paraId="26C2109C" w14:textId="67832E14" w:rsidR="006967C7" w:rsidRPr="006967C7" w:rsidRDefault="006967C7" w:rsidP="006967C7">
      <w:pPr>
        <w:pStyle w:val="EndNoteBibliography"/>
        <w:ind w:left="720" w:hanging="720"/>
        <w:rPr>
          <w:noProof/>
        </w:rPr>
      </w:pPr>
      <w:r w:rsidRPr="006967C7">
        <w:rPr>
          <w:noProof/>
        </w:rPr>
        <w:t xml:space="preserve">WHO. (2013). Preconception care: Maximizing the gains for maternal and child health [PowerPoint slides]. Retrieved from </w:t>
      </w:r>
      <w:hyperlink r:id="rId28" w:history="1">
        <w:r w:rsidRPr="006967C7">
          <w:rPr>
            <w:rStyle w:val="Hyperlink"/>
            <w:noProof/>
          </w:rPr>
          <w:t>https://cdn.who.int/media/docs/default-source/mca-documents/maternal-nb/preconception_care_presentation_slides.pdf?sfvrsn=c2a5dde6_5</w:t>
        </w:r>
      </w:hyperlink>
    </w:p>
    <w:p w14:paraId="7491FCB0" w14:textId="77777777" w:rsidR="006967C7" w:rsidRPr="006967C7" w:rsidRDefault="006967C7" w:rsidP="006967C7">
      <w:pPr>
        <w:pStyle w:val="EndNoteBibliography"/>
        <w:ind w:left="720" w:hanging="720"/>
        <w:rPr>
          <w:noProof/>
        </w:rPr>
      </w:pPr>
      <w:r w:rsidRPr="006967C7">
        <w:rPr>
          <w:noProof/>
        </w:rPr>
        <w:t>WHO. (2021). WHO laboratory manual for the examination and processing of human semen. In (Sixth ed.). Geneva: World Health Organisation.</w:t>
      </w:r>
    </w:p>
    <w:p w14:paraId="6DB64D20" w14:textId="5B9C91F8" w:rsidR="006967C7" w:rsidRPr="006967C7" w:rsidRDefault="006967C7" w:rsidP="006967C7">
      <w:pPr>
        <w:pStyle w:val="EndNoteBibliography"/>
        <w:ind w:left="720" w:hanging="720"/>
        <w:rPr>
          <w:noProof/>
        </w:rPr>
      </w:pPr>
      <w:r w:rsidRPr="006967C7">
        <w:rPr>
          <w:noProof/>
        </w:rPr>
        <w:lastRenderedPageBreak/>
        <w:t xml:space="preserve">WHO. (2023). </w:t>
      </w:r>
      <w:r w:rsidRPr="006967C7">
        <w:rPr>
          <w:i/>
          <w:noProof/>
        </w:rPr>
        <w:t>Polycystic ovary syndrome [fact sheet]</w:t>
      </w:r>
      <w:r w:rsidRPr="006967C7">
        <w:rPr>
          <w:noProof/>
        </w:rPr>
        <w:t xml:space="preserve">. Retrieved from </w:t>
      </w:r>
      <w:hyperlink r:id="rId29" w:history="1">
        <w:r w:rsidRPr="006967C7">
          <w:rPr>
            <w:rStyle w:val="Hyperlink"/>
            <w:noProof/>
          </w:rPr>
          <w:t>https://www.who.int/news-room/fact-sheets/detail/polycystic-ovary-syndrome</w:t>
        </w:r>
      </w:hyperlink>
    </w:p>
    <w:p w14:paraId="5007A2C9" w14:textId="77777777" w:rsidR="006967C7" w:rsidRPr="006967C7" w:rsidRDefault="006967C7" w:rsidP="006967C7">
      <w:pPr>
        <w:pStyle w:val="EndNoteBibliography"/>
        <w:ind w:left="720" w:hanging="720"/>
        <w:rPr>
          <w:noProof/>
        </w:rPr>
      </w:pPr>
      <w:r w:rsidRPr="006967C7">
        <w:rPr>
          <w:noProof/>
        </w:rPr>
        <w:t xml:space="preserve">Widbom, A., Sydsjö, G., &amp; Lampic, C. (2022). Psychological adjustment in disclosing and non-disclosing heterosexual-couple families following conception with oocytes or spermatozoa from identity-release donors. </w:t>
      </w:r>
      <w:r w:rsidRPr="006967C7">
        <w:rPr>
          <w:i/>
          <w:noProof/>
        </w:rPr>
        <w:t>Reprod Biomed Online, 45</w:t>
      </w:r>
      <w:r w:rsidRPr="006967C7">
        <w:rPr>
          <w:noProof/>
        </w:rPr>
        <w:t>(5), 1046-1053. doi:10.1016/j.rbmo.2022.06.011</w:t>
      </w:r>
    </w:p>
    <w:p w14:paraId="3F44008F" w14:textId="77777777" w:rsidR="006967C7" w:rsidRPr="006967C7" w:rsidRDefault="006967C7" w:rsidP="006967C7">
      <w:pPr>
        <w:pStyle w:val="EndNoteBibliography"/>
        <w:ind w:left="720" w:hanging="720"/>
        <w:rPr>
          <w:noProof/>
        </w:rPr>
      </w:pPr>
      <w:r w:rsidRPr="006967C7">
        <w:rPr>
          <w:noProof/>
        </w:rPr>
        <w:t xml:space="preserve">Yao, Z., Zeng, J., Zhu, H., Zhao, J., Wang, X., Xia, Q., . . . Wu, L. (2022). Mutation analysis of the TUBB8 gene in primary infertile women with oocyte maturation arrest. </w:t>
      </w:r>
      <w:r w:rsidRPr="006967C7">
        <w:rPr>
          <w:i/>
          <w:noProof/>
        </w:rPr>
        <w:t>J Ovarian Res, 15</w:t>
      </w:r>
      <w:r w:rsidRPr="006967C7">
        <w:rPr>
          <w:noProof/>
        </w:rPr>
        <w:t>(1), 38. doi:10.1186/s13048-022-00971-9</w:t>
      </w:r>
    </w:p>
    <w:p w14:paraId="6A81E51A" w14:textId="77777777" w:rsidR="006967C7" w:rsidRPr="006967C7" w:rsidRDefault="006967C7" w:rsidP="006967C7">
      <w:pPr>
        <w:pStyle w:val="EndNoteBibliography"/>
        <w:ind w:left="720" w:hanging="720"/>
        <w:rPr>
          <w:noProof/>
        </w:rPr>
      </w:pPr>
      <w:r w:rsidRPr="006967C7">
        <w:rPr>
          <w:noProof/>
        </w:rPr>
        <w:t xml:space="preserve">Zadeh, S., Ilioi, E. C., Jadva, V., &amp; Golombok, S. (2018). The perspectives of adolescents conceived using surrogacy, egg or sperm donation. </w:t>
      </w:r>
      <w:r w:rsidRPr="006967C7">
        <w:rPr>
          <w:i/>
          <w:noProof/>
        </w:rPr>
        <w:t>Human Reproduction, 33</w:t>
      </w:r>
      <w:r w:rsidRPr="006967C7">
        <w:rPr>
          <w:noProof/>
        </w:rPr>
        <w:t>(6), 1099-1106. doi:10.1093/humrep/dey088</w:t>
      </w:r>
    </w:p>
    <w:p w14:paraId="5E23339D" w14:textId="77777777" w:rsidR="006967C7" w:rsidRPr="006967C7" w:rsidRDefault="006967C7" w:rsidP="006967C7">
      <w:pPr>
        <w:pStyle w:val="EndNoteBibliography"/>
        <w:ind w:left="720" w:hanging="720"/>
        <w:rPr>
          <w:noProof/>
        </w:rPr>
      </w:pPr>
      <w:r w:rsidRPr="006967C7">
        <w:rPr>
          <w:noProof/>
        </w:rPr>
        <w:t xml:space="preserve">Zegers-Hochschild, F., Adamson, G. D., Dyer, S., Racowsky, C., de Mouzon, J., Sokol, R., . . . van der Poel, S. (2017). The International Glossary on Infertility and Fertility Care, 2017†‡§. </w:t>
      </w:r>
      <w:r w:rsidRPr="006967C7">
        <w:rPr>
          <w:i/>
          <w:noProof/>
        </w:rPr>
        <w:t>Human Reproduction, 32</w:t>
      </w:r>
      <w:r w:rsidRPr="006967C7">
        <w:rPr>
          <w:noProof/>
        </w:rPr>
        <w:t>(9), 1786-1801. doi:10.1093/humrep/dex234</w:t>
      </w:r>
    </w:p>
    <w:p w14:paraId="1B1358D1" w14:textId="77777777" w:rsidR="006967C7" w:rsidRPr="006967C7" w:rsidRDefault="006967C7" w:rsidP="006967C7">
      <w:pPr>
        <w:pStyle w:val="EndNoteBibliography"/>
        <w:ind w:left="720" w:hanging="720"/>
        <w:rPr>
          <w:noProof/>
        </w:rPr>
      </w:pPr>
      <w:r w:rsidRPr="006967C7">
        <w:rPr>
          <w:noProof/>
        </w:rPr>
        <w:t xml:space="preserve">Zhang, Y. R., Yin, T. L., &amp; Zhou, L. Q. (2023). CRISPR/Cas9 technology: applications in oocytes and early embryos. </w:t>
      </w:r>
      <w:r w:rsidRPr="006967C7">
        <w:rPr>
          <w:i/>
          <w:noProof/>
        </w:rPr>
        <w:t>J Transl Med, 21</w:t>
      </w:r>
      <w:r w:rsidRPr="006967C7">
        <w:rPr>
          <w:noProof/>
        </w:rPr>
        <w:t>(1), 746. doi:10.1186/s12967-023-04610-9</w:t>
      </w:r>
    </w:p>
    <w:p w14:paraId="2C085365" w14:textId="520EC11D" w:rsidR="00785773" w:rsidRPr="001348F5" w:rsidRDefault="00372EBF" w:rsidP="004E35F5">
      <w:pPr>
        <w:pStyle w:val="Heading1"/>
      </w:pPr>
      <w:r w:rsidRPr="001348F5">
        <w:fldChar w:fldCharType="end"/>
      </w:r>
    </w:p>
    <w:sectPr w:rsidR="00785773" w:rsidRPr="001348F5" w:rsidSect="00326812">
      <w:footerReference w:type="default" r:id="rId30"/>
      <w:pgSz w:w="11900" w:h="16840"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D0002" w14:textId="77777777" w:rsidR="00BD58BC" w:rsidRDefault="00BD58BC" w:rsidP="00A91255">
      <w:r>
        <w:separator/>
      </w:r>
    </w:p>
  </w:endnote>
  <w:endnote w:type="continuationSeparator" w:id="0">
    <w:p w14:paraId="065D84B7" w14:textId="77777777" w:rsidR="00BD58BC" w:rsidRDefault="00BD58BC" w:rsidP="00A91255">
      <w:r>
        <w:continuationSeparator/>
      </w:r>
    </w:p>
  </w:endnote>
  <w:endnote w:type="continuationNotice" w:id="1">
    <w:p w14:paraId="71D81FD7" w14:textId="77777777" w:rsidR="00BD58BC" w:rsidRDefault="00BD58BC" w:rsidP="00A912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4796750"/>
      <w:docPartObj>
        <w:docPartGallery w:val="Page Numbers (Bottom of Page)"/>
        <w:docPartUnique/>
      </w:docPartObj>
    </w:sdtPr>
    <w:sdtContent>
      <w:p w14:paraId="7EA2426C" w14:textId="4112E932" w:rsidR="00D57F6A" w:rsidRDefault="00D57F6A" w:rsidP="00A91255">
        <w:pPr>
          <w:pStyle w:val="Footer"/>
        </w:pPr>
        <w:r>
          <w:fldChar w:fldCharType="begin"/>
        </w:r>
        <w:r>
          <w:instrText>PAGE   \* MERGEFORMAT</w:instrText>
        </w:r>
        <w:r>
          <w:fldChar w:fldCharType="separate"/>
        </w:r>
        <w:r w:rsidR="002109C1" w:rsidRPr="002109C1">
          <w:rPr>
            <w:noProof/>
            <w:lang w:val="es-ES"/>
          </w:rPr>
          <w:t>4</w:t>
        </w:r>
        <w:r>
          <w:fldChar w:fldCharType="end"/>
        </w:r>
      </w:p>
    </w:sdtContent>
  </w:sdt>
  <w:p w14:paraId="31DB368D" w14:textId="77777777" w:rsidR="00D57F6A" w:rsidRDefault="00D57F6A" w:rsidP="00A912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0167D" w14:textId="77777777" w:rsidR="00BD58BC" w:rsidRDefault="00BD58BC" w:rsidP="00A91255">
      <w:r>
        <w:separator/>
      </w:r>
    </w:p>
  </w:footnote>
  <w:footnote w:type="continuationSeparator" w:id="0">
    <w:p w14:paraId="74D78668" w14:textId="77777777" w:rsidR="00BD58BC" w:rsidRDefault="00BD58BC" w:rsidP="00A91255">
      <w:r>
        <w:continuationSeparator/>
      </w:r>
    </w:p>
  </w:footnote>
  <w:footnote w:type="continuationNotice" w:id="1">
    <w:p w14:paraId="0501AD18" w14:textId="77777777" w:rsidR="00BD58BC" w:rsidRDefault="00BD58BC" w:rsidP="00A9125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67581"/>
    <w:multiLevelType w:val="hybridMultilevel"/>
    <w:tmpl w:val="571E90E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B9745DB"/>
    <w:multiLevelType w:val="hybridMultilevel"/>
    <w:tmpl w:val="3224F7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8EB2590"/>
    <w:multiLevelType w:val="hybridMultilevel"/>
    <w:tmpl w:val="7780F8F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5ED2160"/>
    <w:multiLevelType w:val="hybridMultilevel"/>
    <w:tmpl w:val="1C460E4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2DA547A0"/>
    <w:multiLevelType w:val="hybridMultilevel"/>
    <w:tmpl w:val="163A114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3BD639BD"/>
    <w:multiLevelType w:val="hybridMultilevel"/>
    <w:tmpl w:val="92DA56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41482E6E"/>
    <w:multiLevelType w:val="hybridMultilevel"/>
    <w:tmpl w:val="C1962BF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4A1010A0"/>
    <w:multiLevelType w:val="hybridMultilevel"/>
    <w:tmpl w:val="F6640A2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562B6F3B"/>
    <w:multiLevelType w:val="hybridMultilevel"/>
    <w:tmpl w:val="DFA4526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66BD2CCF"/>
    <w:multiLevelType w:val="hybridMultilevel"/>
    <w:tmpl w:val="26225A0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6B990987"/>
    <w:multiLevelType w:val="hybridMultilevel"/>
    <w:tmpl w:val="81EA767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7BB40617"/>
    <w:multiLevelType w:val="hybridMultilevel"/>
    <w:tmpl w:val="C58C37B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253275706">
    <w:abstractNumId w:val="2"/>
  </w:num>
  <w:num w:numId="2" w16cid:durableId="2144687175">
    <w:abstractNumId w:val="11"/>
  </w:num>
  <w:num w:numId="3" w16cid:durableId="450637810">
    <w:abstractNumId w:val="1"/>
  </w:num>
  <w:num w:numId="4" w16cid:durableId="1750538260">
    <w:abstractNumId w:val="9"/>
  </w:num>
  <w:num w:numId="5" w16cid:durableId="1807120683">
    <w:abstractNumId w:val="6"/>
  </w:num>
  <w:num w:numId="6" w16cid:durableId="1089233182">
    <w:abstractNumId w:val="0"/>
  </w:num>
  <w:num w:numId="7" w16cid:durableId="1790662245">
    <w:abstractNumId w:val="4"/>
  </w:num>
  <w:num w:numId="8" w16cid:durableId="2071539753">
    <w:abstractNumId w:val="8"/>
  </w:num>
  <w:num w:numId="9" w16cid:durableId="1929537862">
    <w:abstractNumId w:val="10"/>
  </w:num>
  <w:num w:numId="10" w16cid:durableId="1501238010">
    <w:abstractNumId w:val="3"/>
  </w:num>
  <w:num w:numId="11" w16cid:durableId="1651057744">
    <w:abstractNumId w:val="5"/>
  </w:num>
  <w:num w:numId="12" w16cid:durableId="691761101">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zMLYwMLE0sDC1MDZW0lEKTi0uzszPAykwNK0FAJ+LzzstAAAA"/>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vvxf0wm0aardewstr592fstewr0rr5a592&quot;&gt;My EndNote Library-Converted&lt;record-ids&gt;&lt;item&gt;5&lt;/item&gt;&lt;item&gt;6&lt;/item&gt;&lt;item&gt;7&lt;/item&gt;&lt;item&gt;8&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80&lt;/item&gt;&lt;item&gt;81&lt;/item&gt;&lt;item&gt;83&lt;/item&gt;&lt;item&gt;84&lt;/item&gt;&lt;item&gt;85&lt;/item&gt;&lt;item&gt;87&lt;/item&gt;&lt;item&gt;88&lt;/item&gt;&lt;item&gt;89&lt;/item&gt;&lt;item&gt;90&lt;/item&gt;&lt;item&gt;92&lt;/item&gt;&lt;item&gt;93&lt;/item&gt;&lt;item&gt;94&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3&lt;/item&gt;&lt;item&gt;116&lt;/item&gt;&lt;item&gt;117&lt;/item&gt;&lt;item&gt;118&lt;/item&gt;&lt;item&gt;119&lt;/item&gt;&lt;item&gt;120&lt;/item&gt;&lt;item&gt;121&lt;/item&gt;&lt;item&gt;122&lt;/item&gt;&lt;item&gt;1794&lt;/item&gt;&lt;item&gt;1795&lt;/item&gt;&lt;item&gt;1796&lt;/item&gt;&lt;item&gt;1797&lt;/item&gt;&lt;item&gt;1798&lt;/item&gt;&lt;item&gt;1799&lt;/item&gt;&lt;item&gt;1800&lt;/item&gt;&lt;/record-ids&gt;&lt;/item&gt;&lt;/Libraries&gt;"/>
  </w:docVars>
  <w:rsids>
    <w:rsidRoot w:val="00913A86"/>
    <w:rsid w:val="000017B0"/>
    <w:rsid w:val="00002BC4"/>
    <w:rsid w:val="000118FB"/>
    <w:rsid w:val="000119BF"/>
    <w:rsid w:val="000123C4"/>
    <w:rsid w:val="0001334A"/>
    <w:rsid w:val="000151D9"/>
    <w:rsid w:val="00015C70"/>
    <w:rsid w:val="000162A0"/>
    <w:rsid w:val="00016535"/>
    <w:rsid w:val="00017547"/>
    <w:rsid w:val="000202D1"/>
    <w:rsid w:val="00020B2A"/>
    <w:rsid w:val="000223C5"/>
    <w:rsid w:val="0002289C"/>
    <w:rsid w:val="000235D7"/>
    <w:rsid w:val="00024183"/>
    <w:rsid w:val="0002418D"/>
    <w:rsid w:val="000255D8"/>
    <w:rsid w:val="00027577"/>
    <w:rsid w:val="00027B30"/>
    <w:rsid w:val="00027F71"/>
    <w:rsid w:val="000324C2"/>
    <w:rsid w:val="00033759"/>
    <w:rsid w:val="00034A75"/>
    <w:rsid w:val="00035ACB"/>
    <w:rsid w:val="0003613D"/>
    <w:rsid w:val="0003661D"/>
    <w:rsid w:val="0003699C"/>
    <w:rsid w:val="00036EDE"/>
    <w:rsid w:val="00036FBB"/>
    <w:rsid w:val="0003769A"/>
    <w:rsid w:val="0004002C"/>
    <w:rsid w:val="00040449"/>
    <w:rsid w:val="00041881"/>
    <w:rsid w:val="00042829"/>
    <w:rsid w:val="00043802"/>
    <w:rsid w:val="00044B8C"/>
    <w:rsid w:val="00044CC0"/>
    <w:rsid w:val="000457BB"/>
    <w:rsid w:val="00045E75"/>
    <w:rsid w:val="00046121"/>
    <w:rsid w:val="000463D3"/>
    <w:rsid w:val="00050555"/>
    <w:rsid w:val="00052529"/>
    <w:rsid w:val="0005444C"/>
    <w:rsid w:val="000554AC"/>
    <w:rsid w:val="000561DC"/>
    <w:rsid w:val="000570DC"/>
    <w:rsid w:val="00060F13"/>
    <w:rsid w:val="000625BB"/>
    <w:rsid w:val="00062AF8"/>
    <w:rsid w:val="000639C5"/>
    <w:rsid w:val="00065DD1"/>
    <w:rsid w:val="00067741"/>
    <w:rsid w:val="00067CA9"/>
    <w:rsid w:val="000717C0"/>
    <w:rsid w:val="00071D49"/>
    <w:rsid w:val="00073EA4"/>
    <w:rsid w:val="00076BF2"/>
    <w:rsid w:val="00077244"/>
    <w:rsid w:val="00082CBF"/>
    <w:rsid w:val="00083020"/>
    <w:rsid w:val="00083F00"/>
    <w:rsid w:val="00085F55"/>
    <w:rsid w:val="0009018A"/>
    <w:rsid w:val="000906B3"/>
    <w:rsid w:val="00094F78"/>
    <w:rsid w:val="0009695C"/>
    <w:rsid w:val="00096C36"/>
    <w:rsid w:val="00097750"/>
    <w:rsid w:val="000A299E"/>
    <w:rsid w:val="000A5F09"/>
    <w:rsid w:val="000A6959"/>
    <w:rsid w:val="000A6A3E"/>
    <w:rsid w:val="000B036B"/>
    <w:rsid w:val="000B0468"/>
    <w:rsid w:val="000B0BD2"/>
    <w:rsid w:val="000B3A00"/>
    <w:rsid w:val="000B43DC"/>
    <w:rsid w:val="000B506F"/>
    <w:rsid w:val="000B55D7"/>
    <w:rsid w:val="000B5B16"/>
    <w:rsid w:val="000B6367"/>
    <w:rsid w:val="000B7338"/>
    <w:rsid w:val="000B7770"/>
    <w:rsid w:val="000B7973"/>
    <w:rsid w:val="000C06F7"/>
    <w:rsid w:val="000C0FEF"/>
    <w:rsid w:val="000C1CEC"/>
    <w:rsid w:val="000C3E47"/>
    <w:rsid w:val="000C48C7"/>
    <w:rsid w:val="000C57DE"/>
    <w:rsid w:val="000C5ED4"/>
    <w:rsid w:val="000C6157"/>
    <w:rsid w:val="000C7193"/>
    <w:rsid w:val="000C7F7C"/>
    <w:rsid w:val="000D3C6F"/>
    <w:rsid w:val="000D5C90"/>
    <w:rsid w:val="000D7186"/>
    <w:rsid w:val="000D7A99"/>
    <w:rsid w:val="000E06C5"/>
    <w:rsid w:val="000E1794"/>
    <w:rsid w:val="000E1A9C"/>
    <w:rsid w:val="000E372D"/>
    <w:rsid w:val="000E3C49"/>
    <w:rsid w:val="000E3CA5"/>
    <w:rsid w:val="000E4D63"/>
    <w:rsid w:val="000E4F2E"/>
    <w:rsid w:val="000E7D6F"/>
    <w:rsid w:val="000E7DB7"/>
    <w:rsid w:val="000F0523"/>
    <w:rsid w:val="000F1E5B"/>
    <w:rsid w:val="000F46F3"/>
    <w:rsid w:val="001015CF"/>
    <w:rsid w:val="00101977"/>
    <w:rsid w:val="00102658"/>
    <w:rsid w:val="00102AA8"/>
    <w:rsid w:val="001050C7"/>
    <w:rsid w:val="001076C3"/>
    <w:rsid w:val="001101FD"/>
    <w:rsid w:val="00110F72"/>
    <w:rsid w:val="001118E9"/>
    <w:rsid w:val="00112331"/>
    <w:rsid w:val="00112B9C"/>
    <w:rsid w:val="00112BF6"/>
    <w:rsid w:val="00112FD0"/>
    <w:rsid w:val="00114131"/>
    <w:rsid w:val="00114499"/>
    <w:rsid w:val="00116F6E"/>
    <w:rsid w:val="00120157"/>
    <w:rsid w:val="0012029E"/>
    <w:rsid w:val="00121875"/>
    <w:rsid w:val="001230FB"/>
    <w:rsid w:val="00123930"/>
    <w:rsid w:val="00123A63"/>
    <w:rsid w:val="00124A9F"/>
    <w:rsid w:val="001259D2"/>
    <w:rsid w:val="00126709"/>
    <w:rsid w:val="00130EF2"/>
    <w:rsid w:val="0013159E"/>
    <w:rsid w:val="00131ADA"/>
    <w:rsid w:val="001325F6"/>
    <w:rsid w:val="00132A66"/>
    <w:rsid w:val="00132FDB"/>
    <w:rsid w:val="00134088"/>
    <w:rsid w:val="00134698"/>
    <w:rsid w:val="001348F5"/>
    <w:rsid w:val="00134BD4"/>
    <w:rsid w:val="00135106"/>
    <w:rsid w:val="00136AD5"/>
    <w:rsid w:val="00137BD6"/>
    <w:rsid w:val="00141FF0"/>
    <w:rsid w:val="001423DF"/>
    <w:rsid w:val="00142959"/>
    <w:rsid w:val="001429CC"/>
    <w:rsid w:val="00146350"/>
    <w:rsid w:val="00150DB5"/>
    <w:rsid w:val="00151480"/>
    <w:rsid w:val="00153349"/>
    <w:rsid w:val="00154A14"/>
    <w:rsid w:val="001576B8"/>
    <w:rsid w:val="001615AE"/>
    <w:rsid w:val="00161DDB"/>
    <w:rsid w:val="00162986"/>
    <w:rsid w:val="00162FB9"/>
    <w:rsid w:val="0016360F"/>
    <w:rsid w:val="00163B30"/>
    <w:rsid w:val="00163F08"/>
    <w:rsid w:val="00165A63"/>
    <w:rsid w:val="00170C2B"/>
    <w:rsid w:val="00171580"/>
    <w:rsid w:val="00171C3A"/>
    <w:rsid w:val="00172CA7"/>
    <w:rsid w:val="00173077"/>
    <w:rsid w:val="00173E9B"/>
    <w:rsid w:val="00174799"/>
    <w:rsid w:val="00174DEF"/>
    <w:rsid w:val="00175510"/>
    <w:rsid w:val="001765CA"/>
    <w:rsid w:val="00177D42"/>
    <w:rsid w:val="00177F03"/>
    <w:rsid w:val="00182CFC"/>
    <w:rsid w:val="001838F8"/>
    <w:rsid w:val="00183F5C"/>
    <w:rsid w:val="00184B99"/>
    <w:rsid w:val="0018514F"/>
    <w:rsid w:val="001861EC"/>
    <w:rsid w:val="001925DB"/>
    <w:rsid w:val="00194FE7"/>
    <w:rsid w:val="00196AAA"/>
    <w:rsid w:val="00197460"/>
    <w:rsid w:val="001977AB"/>
    <w:rsid w:val="001A1A05"/>
    <w:rsid w:val="001A1CA2"/>
    <w:rsid w:val="001A36EB"/>
    <w:rsid w:val="001A4A0D"/>
    <w:rsid w:val="001A7CAB"/>
    <w:rsid w:val="001B02FC"/>
    <w:rsid w:val="001B1447"/>
    <w:rsid w:val="001B18F7"/>
    <w:rsid w:val="001B2918"/>
    <w:rsid w:val="001B2BD0"/>
    <w:rsid w:val="001B4D27"/>
    <w:rsid w:val="001B4EFD"/>
    <w:rsid w:val="001B5AEA"/>
    <w:rsid w:val="001B6A82"/>
    <w:rsid w:val="001B6F52"/>
    <w:rsid w:val="001B7159"/>
    <w:rsid w:val="001B7807"/>
    <w:rsid w:val="001C02B6"/>
    <w:rsid w:val="001C2EC3"/>
    <w:rsid w:val="001C3064"/>
    <w:rsid w:val="001C3544"/>
    <w:rsid w:val="001C50E8"/>
    <w:rsid w:val="001D034A"/>
    <w:rsid w:val="001D258A"/>
    <w:rsid w:val="001D2ECD"/>
    <w:rsid w:val="001D374C"/>
    <w:rsid w:val="001D404D"/>
    <w:rsid w:val="001D4390"/>
    <w:rsid w:val="001D5A9C"/>
    <w:rsid w:val="001D6BF0"/>
    <w:rsid w:val="001D75F2"/>
    <w:rsid w:val="001E248D"/>
    <w:rsid w:val="001E2D83"/>
    <w:rsid w:val="001E4488"/>
    <w:rsid w:val="001E692E"/>
    <w:rsid w:val="001F0762"/>
    <w:rsid w:val="001F0E65"/>
    <w:rsid w:val="001F10D1"/>
    <w:rsid w:val="001F1C5B"/>
    <w:rsid w:val="001F2764"/>
    <w:rsid w:val="001F2C3D"/>
    <w:rsid w:val="001F460B"/>
    <w:rsid w:val="001F543B"/>
    <w:rsid w:val="001F60D7"/>
    <w:rsid w:val="001F672C"/>
    <w:rsid w:val="00200D20"/>
    <w:rsid w:val="0020283D"/>
    <w:rsid w:val="00203649"/>
    <w:rsid w:val="002038CC"/>
    <w:rsid w:val="00203E1D"/>
    <w:rsid w:val="00204891"/>
    <w:rsid w:val="00205197"/>
    <w:rsid w:val="00207899"/>
    <w:rsid w:val="00207D6F"/>
    <w:rsid w:val="00210190"/>
    <w:rsid w:val="0021064B"/>
    <w:rsid w:val="002109C1"/>
    <w:rsid w:val="002119F1"/>
    <w:rsid w:val="00211E27"/>
    <w:rsid w:val="00212976"/>
    <w:rsid w:val="00212A26"/>
    <w:rsid w:val="00212A45"/>
    <w:rsid w:val="00212AA8"/>
    <w:rsid w:val="002138EA"/>
    <w:rsid w:val="00214C03"/>
    <w:rsid w:val="00214F70"/>
    <w:rsid w:val="00215D48"/>
    <w:rsid w:val="002167D1"/>
    <w:rsid w:val="00216DFE"/>
    <w:rsid w:val="00217E0E"/>
    <w:rsid w:val="00217FB6"/>
    <w:rsid w:val="0022063A"/>
    <w:rsid w:val="00221D20"/>
    <w:rsid w:val="00222578"/>
    <w:rsid w:val="002254A6"/>
    <w:rsid w:val="0023152E"/>
    <w:rsid w:val="00232242"/>
    <w:rsid w:val="00232BE5"/>
    <w:rsid w:val="0023385D"/>
    <w:rsid w:val="00235860"/>
    <w:rsid w:val="00235D0B"/>
    <w:rsid w:val="0024022F"/>
    <w:rsid w:val="002402CE"/>
    <w:rsid w:val="002406B2"/>
    <w:rsid w:val="0024091B"/>
    <w:rsid w:val="00241357"/>
    <w:rsid w:val="00241DE3"/>
    <w:rsid w:val="00244153"/>
    <w:rsid w:val="00245715"/>
    <w:rsid w:val="00247AC1"/>
    <w:rsid w:val="0025103B"/>
    <w:rsid w:val="002519BE"/>
    <w:rsid w:val="00251CB5"/>
    <w:rsid w:val="00252577"/>
    <w:rsid w:val="002525DD"/>
    <w:rsid w:val="00253753"/>
    <w:rsid w:val="00254A45"/>
    <w:rsid w:val="00254C05"/>
    <w:rsid w:val="00254DA2"/>
    <w:rsid w:val="0025528C"/>
    <w:rsid w:val="00257845"/>
    <w:rsid w:val="00260144"/>
    <w:rsid w:val="0026210B"/>
    <w:rsid w:val="002668FE"/>
    <w:rsid w:val="00271841"/>
    <w:rsid w:val="00271F6A"/>
    <w:rsid w:val="00274003"/>
    <w:rsid w:val="00274814"/>
    <w:rsid w:val="00274B20"/>
    <w:rsid w:val="002764B8"/>
    <w:rsid w:val="00276DC6"/>
    <w:rsid w:val="0027742C"/>
    <w:rsid w:val="00280913"/>
    <w:rsid w:val="00281CEF"/>
    <w:rsid w:val="00282C8C"/>
    <w:rsid w:val="00284246"/>
    <w:rsid w:val="00284ECA"/>
    <w:rsid w:val="00285591"/>
    <w:rsid w:val="002864A9"/>
    <w:rsid w:val="00286872"/>
    <w:rsid w:val="002910F9"/>
    <w:rsid w:val="0029234B"/>
    <w:rsid w:val="00292FCF"/>
    <w:rsid w:val="00294CAE"/>
    <w:rsid w:val="00295282"/>
    <w:rsid w:val="002956BD"/>
    <w:rsid w:val="002963DC"/>
    <w:rsid w:val="00296CA7"/>
    <w:rsid w:val="002973B5"/>
    <w:rsid w:val="002979F1"/>
    <w:rsid w:val="002A103D"/>
    <w:rsid w:val="002A1927"/>
    <w:rsid w:val="002A1D4A"/>
    <w:rsid w:val="002A6F64"/>
    <w:rsid w:val="002A764F"/>
    <w:rsid w:val="002B0097"/>
    <w:rsid w:val="002B03CF"/>
    <w:rsid w:val="002B0978"/>
    <w:rsid w:val="002B394D"/>
    <w:rsid w:val="002B3AAF"/>
    <w:rsid w:val="002B3C46"/>
    <w:rsid w:val="002B4F45"/>
    <w:rsid w:val="002B6355"/>
    <w:rsid w:val="002B6A65"/>
    <w:rsid w:val="002B70DA"/>
    <w:rsid w:val="002B7CB8"/>
    <w:rsid w:val="002C00DB"/>
    <w:rsid w:val="002C323F"/>
    <w:rsid w:val="002C368D"/>
    <w:rsid w:val="002D0D1D"/>
    <w:rsid w:val="002D1694"/>
    <w:rsid w:val="002D191A"/>
    <w:rsid w:val="002D1C3E"/>
    <w:rsid w:val="002D357C"/>
    <w:rsid w:val="002D4C7D"/>
    <w:rsid w:val="002D52AD"/>
    <w:rsid w:val="002D6B23"/>
    <w:rsid w:val="002D72DB"/>
    <w:rsid w:val="002E0F92"/>
    <w:rsid w:val="002E20D8"/>
    <w:rsid w:val="002E23F9"/>
    <w:rsid w:val="002E2853"/>
    <w:rsid w:val="002E28EB"/>
    <w:rsid w:val="002E373B"/>
    <w:rsid w:val="002E3B50"/>
    <w:rsid w:val="002E3F96"/>
    <w:rsid w:val="002E3FB3"/>
    <w:rsid w:val="002E4400"/>
    <w:rsid w:val="002E5F6D"/>
    <w:rsid w:val="002E61EE"/>
    <w:rsid w:val="002E628C"/>
    <w:rsid w:val="002E6540"/>
    <w:rsid w:val="002E6962"/>
    <w:rsid w:val="002E7499"/>
    <w:rsid w:val="002F012C"/>
    <w:rsid w:val="002F0262"/>
    <w:rsid w:val="002F15DC"/>
    <w:rsid w:val="002F2B1F"/>
    <w:rsid w:val="002F3A1A"/>
    <w:rsid w:val="002F400F"/>
    <w:rsid w:val="002F599A"/>
    <w:rsid w:val="002F6E04"/>
    <w:rsid w:val="002F709E"/>
    <w:rsid w:val="003007B7"/>
    <w:rsid w:val="0030101C"/>
    <w:rsid w:val="00303099"/>
    <w:rsid w:val="00303E62"/>
    <w:rsid w:val="00304998"/>
    <w:rsid w:val="00304BBB"/>
    <w:rsid w:val="003052A6"/>
    <w:rsid w:val="00307294"/>
    <w:rsid w:val="00310172"/>
    <w:rsid w:val="0031154E"/>
    <w:rsid w:val="0031188D"/>
    <w:rsid w:val="0031199F"/>
    <w:rsid w:val="003124A1"/>
    <w:rsid w:val="00312CA1"/>
    <w:rsid w:val="00312D65"/>
    <w:rsid w:val="0031338F"/>
    <w:rsid w:val="00313592"/>
    <w:rsid w:val="00314C31"/>
    <w:rsid w:val="00315B09"/>
    <w:rsid w:val="003168DD"/>
    <w:rsid w:val="0031722C"/>
    <w:rsid w:val="003201FE"/>
    <w:rsid w:val="00320A5F"/>
    <w:rsid w:val="00321702"/>
    <w:rsid w:val="00321C9E"/>
    <w:rsid w:val="00323177"/>
    <w:rsid w:val="00323A51"/>
    <w:rsid w:val="00325C3F"/>
    <w:rsid w:val="00326812"/>
    <w:rsid w:val="00327271"/>
    <w:rsid w:val="00327BA6"/>
    <w:rsid w:val="0033074F"/>
    <w:rsid w:val="00331512"/>
    <w:rsid w:val="003317D4"/>
    <w:rsid w:val="00334782"/>
    <w:rsid w:val="00334BF6"/>
    <w:rsid w:val="003353A3"/>
    <w:rsid w:val="0033614C"/>
    <w:rsid w:val="0033617C"/>
    <w:rsid w:val="003411C3"/>
    <w:rsid w:val="00341CA2"/>
    <w:rsid w:val="003434F8"/>
    <w:rsid w:val="003437FB"/>
    <w:rsid w:val="00343C40"/>
    <w:rsid w:val="00344FB8"/>
    <w:rsid w:val="003451B8"/>
    <w:rsid w:val="00345451"/>
    <w:rsid w:val="00346BC4"/>
    <w:rsid w:val="00350FBE"/>
    <w:rsid w:val="003527D4"/>
    <w:rsid w:val="00353287"/>
    <w:rsid w:val="003534A5"/>
    <w:rsid w:val="00353741"/>
    <w:rsid w:val="00353995"/>
    <w:rsid w:val="00355099"/>
    <w:rsid w:val="00355385"/>
    <w:rsid w:val="00363C00"/>
    <w:rsid w:val="003641FE"/>
    <w:rsid w:val="00364DB6"/>
    <w:rsid w:val="003668EC"/>
    <w:rsid w:val="003672CA"/>
    <w:rsid w:val="00371B9B"/>
    <w:rsid w:val="00372EBF"/>
    <w:rsid w:val="00372FC5"/>
    <w:rsid w:val="003741E1"/>
    <w:rsid w:val="003766E1"/>
    <w:rsid w:val="00376EA6"/>
    <w:rsid w:val="00376EAA"/>
    <w:rsid w:val="0037724F"/>
    <w:rsid w:val="0037734E"/>
    <w:rsid w:val="00380356"/>
    <w:rsid w:val="00381D97"/>
    <w:rsid w:val="00381FEE"/>
    <w:rsid w:val="00382B18"/>
    <w:rsid w:val="00382E0C"/>
    <w:rsid w:val="003841A8"/>
    <w:rsid w:val="00386F8B"/>
    <w:rsid w:val="00390C95"/>
    <w:rsid w:val="003926BF"/>
    <w:rsid w:val="00394E91"/>
    <w:rsid w:val="003962A6"/>
    <w:rsid w:val="003A0103"/>
    <w:rsid w:val="003A2357"/>
    <w:rsid w:val="003A2DB8"/>
    <w:rsid w:val="003A7C70"/>
    <w:rsid w:val="003A7CF4"/>
    <w:rsid w:val="003B199B"/>
    <w:rsid w:val="003B2267"/>
    <w:rsid w:val="003B40F9"/>
    <w:rsid w:val="003B52B1"/>
    <w:rsid w:val="003B6238"/>
    <w:rsid w:val="003C254C"/>
    <w:rsid w:val="003C6A64"/>
    <w:rsid w:val="003C6A75"/>
    <w:rsid w:val="003D0041"/>
    <w:rsid w:val="003D0B6E"/>
    <w:rsid w:val="003D1788"/>
    <w:rsid w:val="003D372C"/>
    <w:rsid w:val="003D5C0B"/>
    <w:rsid w:val="003D69D0"/>
    <w:rsid w:val="003D73A2"/>
    <w:rsid w:val="003E334F"/>
    <w:rsid w:val="003E36ED"/>
    <w:rsid w:val="003E403B"/>
    <w:rsid w:val="003E57D4"/>
    <w:rsid w:val="003E695D"/>
    <w:rsid w:val="003E6AD2"/>
    <w:rsid w:val="003E77B3"/>
    <w:rsid w:val="003F092B"/>
    <w:rsid w:val="003F1DE7"/>
    <w:rsid w:val="003F212C"/>
    <w:rsid w:val="003F21D5"/>
    <w:rsid w:val="003F4127"/>
    <w:rsid w:val="003F416D"/>
    <w:rsid w:val="003F594B"/>
    <w:rsid w:val="003F5FA0"/>
    <w:rsid w:val="003F6B8F"/>
    <w:rsid w:val="003F7BDC"/>
    <w:rsid w:val="00401672"/>
    <w:rsid w:val="004016AA"/>
    <w:rsid w:val="00404CB1"/>
    <w:rsid w:val="00405B77"/>
    <w:rsid w:val="004063B0"/>
    <w:rsid w:val="00415CC8"/>
    <w:rsid w:val="004162B6"/>
    <w:rsid w:val="00416C46"/>
    <w:rsid w:val="0041714A"/>
    <w:rsid w:val="004173BC"/>
    <w:rsid w:val="004177C7"/>
    <w:rsid w:val="0042039D"/>
    <w:rsid w:val="00421240"/>
    <w:rsid w:val="00421DA8"/>
    <w:rsid w:val="00421E0B"/>
    <w:rsid w:val="004221CB"/>
    <w:rsid w:val="00423D2D"/>
    <w:rsid w:val="0042473E"/>
    <w:rsid w:val="0042591A"/>
    <w:rsid w:val="004262D7"/>
    <w:rsid w:val="00426358"/>
    <w:rsid w:val="00427CFB"/>
    <w:rsid w:val="0043084D"/>
    <w:rsid w:val="00431253"/>
    <w:rsid w:val="0043138D"/>
    <w:rsid w:val="00434975"/>
    <w:rsid w:val="0043533B"/>
    <w:rsid w:val="00437EB8"/>
    <w:rsid w:val="00441116"/>
    <w:rsid w:val="004411ED"/>
    <w:rsid w:val="0044310F"/>
    <w:rsid w:val="004438A6"/>
    <w:rsid w:val="00444F30"/>
    <w:rsid w:val="00444F5C"/>
    <w:rsid w:val="00445055"/>
    <w:rsid w:val="00447BD9"/>
    <w:rsid w:val="0045098D"/>
    <w:rsid w:val="0045102B"/>
    <w:rsid w:val="004525A2"/>
    <w:rsid w:val="004547C2"/>
    <w:rsid w:val="00454C2A"/>
    <w:rsid w:val="00455B06"/>
    <w:rsid w:val="00461341"/>
    <w:rsid w:val="00462994"/>
    <w:rsid w:val="00463A5D"/>
    <w:rsid w:val="00464E5B"/>
    <w:rsid w:val="00465FB3"/>
    <w:rsid w:val="0046780D"/>
    <w:rsid w:val="00467A79"/>
    <w:rsid w:val="00467F8C"/>
    <w:rsid w:val="0047274A"/>
    <w:rsid w:val="00474EA7"/>
    <w:rsid w:val="00475891"/>
    <w:rsid w:val="00475E8F"/>
    <w:rsid w:val="004768BC"/>
    <w:rsid w:val="00481A3C"/>
    <w:rsid w:val="004822C8"/>
    <w:rsid w:val="00483040"/>
    <w:rsid w:val="004853EB"/>
    <w:rsid w:val="00486276"/>
    <w:rsid w:val="00487685"/>
    <w:rsid w:val="00487690"/>
    <w:rsid w:val="004879B4"/>
    <w:rsid w:val="00491C1F"/>
    <w:rsid w:val="004931B4"/>
    <w:rsid w:val="004931DC"/>
    <w:rsid w:val="004932A6"/>
    <w:rsid w:val="0049617A"/>
    <w:rsid w:val="004972E0"/>
    <w:rsid w:val="004A0AFE"/>
    <w:rsid w:val="004A0FE7"/>
    <w:rsid w:val="004A10B1"/>
    <w:rsid w:val="004A12E5"/>
    <w:rsid w:val="004A170C"/>
    <w:rsid w:val="004A1C50"/>
    <w:rsid w:val="004A3A40"/>
    <w:rsid w:val="004A4C9D"/>
    <w:rsid w:val="004A5474"/>
    <w:rsid w:val="004A59D0"/>
    <w:rsid w:val="004A7333"/>
    <w:rsid w:val="004A7777"/>
    <w:rsid w:val="004B0D84"/>
    <w:rsid w:val="004B16F1"/>
    <w:rsid w:val="004B237E"/>
    <w:rsid w:val="004B26D3"/>
    <w:rsid w:val="004B361B"/>
    <w:rsid w:val="004C036A"/>
    <w:rsid w:val="004C06F4"/>
    <w:rsid w:val="004C23FB"/>
    <w:rsid w:val="004C2893"/>
    <w:rsid w:val="004C2DEE"/>
    <w:rsid w:val="004C32D1"/>
    <w:rsid w:val="004C3553"/>
    <w:rsid w:val="004C3636"/>
    <w:rsid w:val="004C4C53"/>
    <w:rsid w:val="004C6B7E"/>
    <w:rsid w:val="004D0768"/>
    <w:rsid w:val="004D10F9"/>
    <w:rsid w:val="004D1357"/>
    <w:rsid w:val="004D31C3"/>
    <w:rsid w:val="004D47F1"/>
    <w:rsid w:val="004D4DFE"/>
    <w:rsid w:val="004D5D32"/>
    <w:rsid w:val="004E0189"/>
    <w:rsid w:val="004E143B"/>
    <w:rsid w:val="004E17BE"/>
    <w:rsid w:val="004E27DF"/>
    <w:rsid w:val="004E35BE"/>
    <w:rsid w:val="004E35F5"/>
    <w:rsid w:val="004E422E"/>
    <w:rsid w:val="004E4712"/>
    <w:rsid w:val="004E5028"/>
    <w:rsid w:val="004E50D1"/>
    <w:rsid w:val="004E5CC4"/>
    <w:rsid w:val="004E6F33"/>
    <w:rsid w:val="004E79C8"/>
    <w:rsid w:val="004E7C86"/>
    <w:rsid w:val="004E7D93"/>
    <w:rsid w:val="004E7EAC"/>
    <w:rsid w:val="004F1AAA"/>
    <w:rsid w:val="004F371A"/>
    <w:rsid w:val="004F4755"/>
    <w:rsid w:val="004F4B08"/>
    <w:rsid w:val="004F521A"/>
    <w:rsid w:val="004F5C5B"/>
    <w:rsid w:val="004F5FBE"/>
    <w:rsid w:val="004F7AE2"/>
    <w:rsid w:val="00500058"/>
    <w:rsid w:val="00502E7D"/>
    <w:rsid w:val="00504093"/>
    <w:rsid w:val="00504BF8"/>
    <w:rsid w:val="00506F06"/>
    <w:rsid w:val="00506F65"/>
    <w:rsid w:val="005101F5"/>
    <w:rsid w:val="005124C6"/>
    <w:rsid w:val="005130A7"/>
    <w:rsid w:val="00513781"/>
    <w:rsid w:val="00513BA2"/>
    <w:rsid w:val="00513D16"/>
    <w:rsid w:val="00514083"/>
    <w:rsid w:val="00514FC1"/>
    <w:rsid w:val="00516211"/>
    <w:rsid w:val="005169DB"/>
    <w:rsid w:val="005173E5"/>
    <w:rsid w:val="00520165"/>
    <w:rsid w:val="00520AB2"/>
    <w:rsid w:val="00521AE2"/>
    <w:rsid w:val="00522D03"/>
    <w:rsid w:val="00522DB1"/>
    <w:rsid w:val="00523408"/>
    <w:rsid w:val="005239CD"/>
    <w:rsid w:val="00524D7B"/>
    <w:rsid w:val="0052543E"/>
    <w:rsid w:val="005265AB"/>
    <w:rsid w:val="005279E5"/>
    <w:rsid w:val="0053017A"/>
    <w:rsid w:val="00530CFB"/>
    <w:rsid w:val="005323F6"/>
    <w:rsid w:val="005324E6"/>
    <w:rsid w:val="00532F6A"/>
    <w:rsid w:val="0053336F"/>
    <w:rsid w:val="00533CCA"/>
    <w:rsid w:val="0053532C"/>
    <w:rsid w:val="00536555"/>
    <w:rsid w:val="00536F97"/>
    <w:rsid w:val="005403B3"/>
    <w:rsid w:val="0054104A"/>
    <w:rsid w:val="005423D8"/>
    <w:rsid w:val="005436B1"/>
    <w:rsid w:val="00544609"/>
    <w:rsid w:val="00544E1C"/>
    <w:rsid w:val="00545703"/>
    <w:rsid w:val="005512B1"/>
    <w:rsid w:val="0055217A"/>
    <w:rsid w:val="00553101"/>
    <w:rsid w:val="00553CC8"/>
    <w:rsid w:val="0055473D"/>
    <w:rsid w:val="00555FFF"/>
    <w:rsid w:val="00557031"/>
    <w:rsid w:val="00560CD2"/>
    <w:rsid w:val="005627F1"/>
    <w:rsid w:val="00562D92"/>
    <w:rsid w:val="0056471C"/>
    <w:rsid w:val="00565223"/>
    <w:rsid w:val="0056600C"/>
    <w:rsid w:val="00566EFC"/>
    <w:rsid w:val="00567E97"/>
    <w:rsid w:val="0057080B"/>
    <w:rsid w:val="00571B34"/>
    <w:rsid w:val="00572478"/>
    <w:rsid w:val="005801F8"/>
    <w:rsid w:val="005809AD"/>
    <w:rsid w:val="0058358D"/>
    <w:rsid w:val="005838BF"/>
    <w:rsid w:val="00584CC6"/>
    <w:rsid w:val="00584F68"/>
    <w:rsid w:val="00585706"/>
    <w:rsid w:val="0058632F"/>
    <w:rsid w:val="00590038"/>
    <w:rsid w:val="00591DC9"/>
    <w:rsid w:val="00591E70"/>
    <w:rsid w:val="00592258"/>
    <w:rsid w:val="00592F0A"/>
    <w:rsid w:val="00593674"/>
    <w:rsid w:val="005974F4"/>
    <w:rsid w:val="005A03DE"/>
    <w:rsid w:val="005A1E08"/>
    <w:rsid w:val="005A271F"/>
    <w:rsid w:val="005B138B"/>
    <w:rsid w:val="005B2F19"/>
    <w:rsid w:val="005B4709"/>
    <w:rsid w:val="005B5205"/>
    <w:rsid w:val="005B5440"/>
    <w:rsid w:val="005B64BC"/>
    <w:rsid w:val="005B69FB"/>
    <w:rsid w:val="005B6F72"/>
    <w:rsid w:val="005B71E9"/>
    <w:rsid w:val="005C23B5"/>
    <w:rsid w:val="005C26D7"/>
    <w:rsid w:val="005C3906"/>
    <w:rsid w:val="005C459B"/>
    <w:rsid w:val="005C54C8"/>
    <w:rsid w:val="005C67B0"/>
    <w:rsid w:val="005D3D72"/>
    <w:rsid w:val="005D4422"/>
    <w:rsid w:val="005D4AA6"/>
    <w:rsid w:val="005D4B3A"/>
    <w:rsid w:val="005D4BC8"/>
    <w:rsid w:val="005D606B"/>
    <w:rsid w:val="005D6078"/>
    <w:rsid w:val="005E070F"/>
    <w:rsid w:val="005E1693"/>
    <w:rsid w:val="005E18E4"/>
    <w:rsid w:val="005E49BE"/>
    <w:rsid w:val="005E6170"/>
    <w:rsid w:val="005E622E"/>
    <w:rsid w:val="005E711D"/>
    <w:rsid w:val="005E726A"/>
    <w:rsid w:val="005E7402"/>
    <w:rsid w:val="005E7FE6"/>
    <w:rsid w:val="005F01D2"/>
    <w:rsid w:val="005F0613"/>
    <w:rsid w:val="005F1380"/>
    <w:rsid w:val="005F1527"/>
    <w:rsid w:val="005F22F4"/>
    <w:rsid w:val="005F2445"/>
    <w:rsid w:val="005F335E"/>
    <w:rsid w:val="005F4A66"/>
    <w:rsid w:val="005F77F3"/>
    <w:rsid w:val="00601026"/>
    <w:rsid w:val="00601E04"/>
    <w:rsid w:val="00601E60"/>
    <w:rsid w:val="006020BD"/>
    <w:rsid w:val="00604150"/>
    <w:rsid w:val="00604396"/>
    <w:rsid w:val="00604C19"/>
    <w:rsid w:val="006058E1"/>
    <w:rsid w:val="00605B2A"/>
    <w:rsid w:val="006071C9"/>
    <w:rsid w:val="00607FF3"/>
    <w:rsid w:val="0061176D"/>
    <w:rsid w:val="00612E76"/>
    <w:rsid w:val="00613709"/>
    <w:rsid w:val="00613CCB"/>
    <w:rsid w:val="006149E8"/>
    <w:rsid w:val="00614B00"/>
    <w:rsid w:val="00616166"/>
    <w:rsid w:val="00617017"/>
    <w:rsid w:val="0061788B"/>
    <w:rsid w:val="00617B9F"/>
    <w:rsid w:val="00617D99"/>
    <w:rsid w:val="00623AA9"/>
    <w:rsid w:val="00624F00"/>
    <w:rsid w:val="00625F5E"/>
    <w:rsid w:val="006274B5"/>
    <w:rsid w:val="006277CC"/>
    <w:rsid w:val="00630A21"/>
    <w:rsid w:val="00632635"/>
    <w:rsid w:val="0063346D"/>
    <w:rsid w:val="006344C6"/>
    <w:rsid w:val="0063540B"/>
    <w:rsid w:val="00635797"/>
    <w:rsid w:val="00636BAC"/>
    <w:rsid w:val="00643DD9"/>
    <w:rsid w:val="0064432E"/>
    <w:rsid w:val="0065007D"/>
    <w:rsid w:val="00650C6B"/>
    <w:rsid w:val="00650D6C"/>
    <w:rsid w:val="006515EF"/>
    <w:rsid w:val="00652CAC"/>
    <w:rsid w:val="006564F3"/>
    <w:rsid w:val="00656ABF"/>
    <w:rsid w:val="0065739F"/>
    <w:rsid w:val="00657E99"/>
    <w:rsid w:val="00657FEE"/>
    <w:rsid w:val="00660861"/>
    <w:rsid w:val="00661447"/>
    <w:rsid w:val="006629AA"/>
    <w:rsid w:val="00663A68"/>
    <w:rsid w:val="006651B9"/>
    <w:rsid w:val="00671478"/>
    <w:rsid w:val="006714BD"/>
    <w:rsid w:val="00671D3D"/>
    <w:rsid w:val="00673929"/>
    <w:rsid w:val="0067645C"/>
    <w:rsid w:val="006808FA"/>
    <w:rsid w:val="00682528"/>
    <w:rsid w:val="0068341D"/>
    <w:rsid w:val="00683964"/>
    <w:rsid w:val="006844CF"/>
    <w:rsid w:val="00684832"/>
    <w:rsid w:val="00684FC8"/>
    <w:rsid w:val="00687E52"/>
    <w:rsid w:val="00687E9D"/>
    <w:rsid w:val="0069071D"/>
    <w:rsid w:val="00691434"/>
    <w:rsid w:val="00692A22"/>
    <w:rsid w:val="006932CB"/>
    <w:rsid w:val="00696550"/>
    <w:rsid w:val="006967C7"/>
    <w:rsid w:val="00696FE5"/>
    <w:rsid w:val="00697DD5"/>
    <w:rsid w:val="006A035C"/>
    <w:rsid w:val="006A0484"/>
    <w:rsid w:val="006A12D3"/>
    <w:rsid w:val="006A21DD"/>
    <w:rsid w:val="006A3C70"/>
    <w:rsid w:val="006A4284"/>
    <w:rsid w:val="006A4697"/>
    <w:rsid w:val="006A5C57"/>
    <w:rsid w:val="006A7990"/>
    <w:rsid w:val="006B00A1"/>
    <w:rsid w:val="006B1971"/>
    <w:rsid w:val="006B1D35"/>
    <w:rsid w:val="006B22C2"/>
    <w:rsid w:val="006B22C7"/>
    <w:rsid w:val="006B25E0"/>
    <w:rsid w:val="006B25FC"/>
    <w:rsid w:val="006B3A0E"/>
    <w:rsid w:val="006B407C"/>
    <w:rsid w:val="006B5C22"/>
    <w:rsid w:val="006B7A4D"/>
    <w:rsid w:val="006C0725"/>
    <w:rsid w:val="006C0B16"/>
    <w:rsid w:val="006C2DEA"/>
    <w:rsid w:val="006C45F8"/>
    <w:rsid w:val="006C4A82"/>
    <w:rsid w:val="006C4E2C"/>
    <w:rsid w:val="006C55EB"/>
    <w:rsid w:val="006C6578"/>
    <w:rsid w:val="006C6AB6"/>
    <w:rsid w:val="006D03D4"/>
    <w:rsid w:val="006D1238"/>
    <w:rsid w:val="006D198A"/>
    <w:rsid w:val="006D3FAE"/>
    <w:rsid w:val="006D5D3B"/>
    <w:rsid w:val="006D79D1"/>
    <w:rsid w:val="006E01D9"/>
    <w:rsid w:val="006E3456"/>
    <w:rsid w:val="006E5061"/>
    <w:rsid w:val="006F1663"/>
    <w:rsid w:val="006F1C8B"/>
    <w:rsid w:val="006F3282"/>
    <w:rsid w:val="006F356A"/>
    <w:rsid w:val="006F5C0C"/>
    <w:rsid w:val="006F6104"/>
    <w:rsid w:val="006F6113"/>
    <w:rsid w:val="007007C7"/>
    <w:rsid w:val="00702FB2"/>
    <w:rsid w:val="00703578"/>
    <w:rsid w:val="007051C8"/>
    <w:rsid w:val="00706D8D"/>
    <w:rsid w:val="007074BA"/>
    <w:rsid w:val="00707961"/>
    <w:rsid w:val="00707E31"/>
    <w:rsid w:val="0071167A"/>
    <w:rsid w:val="00711EAC"/>
    <w:rsid w:val="00712190"/>
    <w:rsid w:val="0071264A"/>
    <w:rsid w:val="007158A1"/>
    <w:rsid w:val="00715B9A"/>
    <w:rsid w:val="00715EE7"/>
    <w:rsid w:val="007163E5"/>
    <w:rsid w:val="00716D2B"/>
    <w:rsid w:val="00717059"/>
    <w:rsid w:val="007212D5"/>
    <w:rsid w:val="00721A51"/>
    <w:rsid w:val="00721ACA"/>
    <w:rsid w:val="00723065"/>
    <w:rsid w:val="007239E5"/>
    <w:rsid w:val="00723B58"/>
    <w:rsid w:val="007246E4"/>
    <w:rsid w:val="00730E35"/>
    <w:rsid w:val="00732F03"/>
    <w:rsid w:val="007330D9"/>
    <w:rsid w:val="00733B7C"/>
    <w:rsid w:val="00734884"/>
    <w:rsid w:val="00735F40"/>
    <w:rsid w:val="007363FA"/>
    <w:rsid w:val="00736517"/>
    <w:rsid w:val="007371C7"/>
    <w:rsid w:val="00737F2C"/>
    <w:rsid w:val="00738195"/>
    <w:rsid w:val="007403C2"/>
    <w:rsid w:val="00740BEC"/>
    <w:rsid w:val="00740C09"/>
    <w:rsid w:val="007421D0"/>
    <w:rsid w:val="007431AF"/>
    <w:rsid w:val="007436D0"/>
    <w:rsid w:val="0074604A"/>
    <w:rsid w:val="007464B8"/>
    <w:rsid w:val="00746B0B"/>
    <w:rsid w:val="00747FF4"/>
    <w:rsid w:val="00751FFA"/>
    <w:rsid w:val="007529BB"/>
    <w:rsid w:val="00752DF6"/>
    <w:rsid w:val="007558F5"/>
    <w:rsid w:val="007561D5"/>
    <w:rsid w:val="007564D1"/>
    <w:rsid w:val="00756556"/>
    <w:rsid w:val="0075792E"/>
    <w:rsid w:val="00762201"/>
    <w:rsid w:val="007623FA"/>
    <w:rsid w:val="00762E75"/>
    <w:rsid w:val="00764B62"/>
    <w:rsid w:val="00764E8D"/>
    <w:rsid w:val="00765072"/>
    <w:rsid w:val="0076632B"/>
    <w:rsid w:val="00767EB6"/>
    <w:rsid w:val="00770BFD"/>
    <w:rsid w:val="0077181D"/>
    <w:rsid w:val="007729BC"/>
    <w:rsid w:val="00772AAC"/>
    <w:rsid w:val="00773DF6"/>
    <w:rsid w:val="00774AE1"/>
    <w:rsid w:val="007760B5"/>
    <w:rsid w:val="00776E56"/>
    <w:rsid w:val="007774B1"/>
    <w:rsid w:val="0078063E"/>
    <w:rsid w:val="0078177A"/>
    <w:rsid w:val="00782FA4"/>
    <w:rsid w:val="00783310"/>
    <w:rsid w:val="00783B68"/>
    <w:rsid w:val="00784308"/>
    <w:rsid w:val="00785773"/>
    <w:rsid w:val="00785C4F"/>
    <w:rsid w:val="007863B4"/>
    <w:rsid w:val="0078747B"/>
    <w:rsid w:val="00792AB9"/>
    <w:rsid w:val="007947C9"/>
    <w:rsid w:val="00796709"/>
    <w:rsid w:val="007A1FF1"/>
    <w:rsid w:val="007A2046"/>
    <w:rsid w:val="007A40D9"/>
    <w:rsid w:val="007A416B"/>
    <w:rsid w:val="007A5BBD"/>
    <w:rsid w:val="007A5DA1"/>
    <w:rsid w:val="007A7DCB"/>
    <w:rsid w:val="007B096A"/>
    <w:rsid w:val="007B1558"/>
    <w:rsid w:val="007B1CCD"/>
    <w:rsid w:val="007B1E43"/>
    <w:rsid w:val="007B20E8"/>
    <w:rsid w:val="007B2311"/>
    <w:rsid w:val="007B26C2"/>
    <w:rsid w:val="007B28F5"/>
    <w:rsid w:val="007B2DB4"/>
    <w:rsid w:val="007B2FAE"/>
    <w:rsid w:val="007B37A3"/>
    <w:rsid w:val="007B4FE7"/>
    <w:rsid w:val="007B58E9"/>
    <w:rsid w:val="007B5CDA"/>
    <w:rsid w:val="007B76B9"/>
    <w:rsid w:val="007B7B16"/>
    <w:rsid w:val="007B7E72"/>
    <w:rsid w:val="007C01BB"/>
    <w:rsid w:val="007C03EE"/>
    <w:rsid w:val="007C0548"/>
    <w:rsid w:val="007C1906"/>
    <w:rsid w:val="007C1971"/>
    <w:rsid w:val="007C3849"/>
    <w:rsid w:val="007C3B39"/>
    <w:rsid w:val="007C3CEF"/>
    <w:rsid w:val="007C3D96"/>
    <w:rsid w:val="007C5282"/>
    <w:rsid w:val="007C66D9"/>
    <w:rsid w:val="007C7DFF"/>
    <w:rsid w:val="007D0033"/>
    <w:rsid w:val="007D05F7"/>
    <w:rsid w:val="007D09FE"/>
    <w:rsid w:val="007D10F7"/>
    <w:rsid w:val="007D2C7F"/>
    <w:rsid w:val="007D383C"/>
    <w:rsid w:val="007D776B"/>
    <w:rsid w:val="007E0954"/>
    <w:rsid w:val="007E09C3"/>
    <w:rsid w:val="007E2FF6"/>
    <w:rsid w:val="007E4545"/>
    <w:rsid w:val="007F03C8"/>
    <w:rsid w:val="007F11FB"/>
    <w:rsid w:val="007F14F4"/>
    <w:rsid w:val="007F1737"/>
    <w:rsid w:val="007F4B28"/>
    <w:rsid w:val="007F5A57"/>
    <w:rsid w:val="007F7805"/>
    <w:rsid w:val="00800CC7"/>
    <w:rsid w:val="0080181B"/>
    <w:rsid w:val="00801F4E"/>
    <w:rsid w:val="008034A3"/>
    <w:rsid w:val="008037FB"/>
    <w:rsid w:val="0080426C"/>
    <w:rsid w:val="008055D9"/>
    <w:rsid w:val="00805CB8"/>
    <w:rsid w:val="008104FF"/>
    <w:rsid w:val="008126C4"/>
    <w:rsid w:val="0081345B"/>
    <w:rsid w:val="008134BA"/>
    <w:rsid w:val="0081651C"/>
    <w:rsid w:val="00816F6F"/>
    <w:rsid w:val="008202C7"/>
    <w:rsid w:val="00820695"/>
    <w:rsid w:val="00820D8E"/>
    <w:rsid w:val="008222B9"/>
    <w:rsid w:val="00823525"/>
    <w:rsid w:val="00823B7F"/>
    <w:rsid w:val="00824756"/>
    <w:rsid w:val="00824F0A"/>
    <w:rsid w:val="0082527C"/>
    <w:rsid w:val="00825912"/>
    <w:rsid w:val="00826745"/>
    <w:rsid w:val="00831D5E"/>
    <w:rsid w:val="00833334"/>
    <w:rsid w:val="00834B08"/>
    <w:rsid w:val="00835E48"/>
    <w:rsid w:val="008437B7"/>
    <w:rsid w:val="00844276"/>
    <w:rsid w:val="008444D2"/>
    <w:rsid w:val="00845DB3"/>
    <w:rsid w:val="00846616"/>
    <w:rsid w:val="00847AC5"/>
    <w:rsid w:val="00850125"/>
    <w:rsid w:val="0085045A"/>
    <w:rsid w:val="00850FDD"/>
    <w:rsid w:val="008558D5"/>
    <w:rsid w:val="008558EA"/>
    <w:rsid w:val="00855A85"/>
    <w:rsid w:val="00857620"/>
    <w:rsid w:val="0085765B"/>
    <w:rsid w:val="0085787C"/>
    <w:rsid w:val="0086015A"/>
    <w:rsid w:val="0086379E"/>
    <w:rsid w:val="0086442F"/>
    <w:rsid w:val="00864487"/>
    <w:rsid w:val="00864519"/>
    <w:rsid w:val="00864576"/>
    <w:rsid w:val="008657F9"/>
    <w:rsid w:val="00865E3C"/>
    <w:rsid w:val="00867A1F"/>
    <w:rsid w:val="0087137D"/>
    <w:rsid w:val="00872765"/>
    <w:rsid w:val="00874181"/>
    <w:rsid w:val="0087494D"/>
    <w:rsid w:val="008760DF"/>
    <w:rsid w:val="008803CD"/>
    <w:rsid w:val="0088306C"/>
    <w:rsid w:val="00883457"/>
    <w:rsid w:val="00886694"/>
    <w:rsid w:val="0089037C"/>
    <w:rsid w:val="0089114C"/>
    <w:rsid w:val="008912F0"/>
    <w:rsid w:val="0089143F"/>
    <w:rsid w:val="008918FA"/>
    <w:rsid w:val="00893B75"/>
    <w:rsid w:val="00896246"/>
    <w:rsid w:val="00897A0B"/>
    <w:rsid w:val="00897F36"/>
    <w:rsid w:val="008A105E"/>
    <w:rsid w:val="008A1924"/>
    <w:rsid w:val="008A5B5F"/>
    <w:rsid w:val="008A754D"/>
    <w:rsid w:val="008B2B90"/>
    <w:rsid w:val="008B2DEC"/>
    <w:rsid w:val="008B328D"/>
    <w:rsid w:val="008B3303"/>
    <w:rsid w:val="008B38B2"/>
    <w:rsid w:val="008B5288"/>
    <w:rsid w:val="008B67BE"/>
    <w:rsid w:val="008B7487"/>
    <w:rsid w:val="008B776C"/>
    <w:rsid w:val="008C022D"/>
    <w:rsid w:val="008C10D5"/>
    <w:rsid w:val="008C11EE"/>
    <w:rsid w:val="008C1C9F"/>
    <w:rsid w:val="008C2F3A"/>
    <w:rsid w:val="008C32BD"/>
    <w:rsid w:val="008C34A7"/>
    <w:rsid w:val="008C37F7"/>
    <w:rsid w:val="008D0989"/>
    <w:rsid w:val="008D3AB1"/>
    <w:rsid w:val="008D41DB"/>
    <w:rsid w:val="008D4ECA"/>
    <w:rsid w:val="008D58E3"/>
    <w:rsid w:val="008D7EA3"/>
    <w:rsid w:val="008E0BB4"/>
    <w:rsid w:val="008E1E1E"/>
    <w:rsid w:val="008E3036"/>
    <w:rsid w:val="008E3880"/>
    <w:rsid w:val="008E49B3"/>
    <w:rsid w:val="008F190B"/>
    <w:rsid w:val="008F314D"/>
    <w:rsid w:val="008F44EE"/>
    <w:rsid w:val="008F4810"/>
    <w:rsid w:val="008F5131"/>
    <w:rsid w:val="008F5B98"/>
    <w:rsid w:val="008F6C96"/>
    <w:rsid w:val="008F780D"/>
    <w:rsid w:val="00900F40"/>
    <w:rsid w:val="00901503"/>
    <w:rsid w:val="009015E8"/>
    <w:rsid w:val="0090241D"/>
    <w:rsid w:val="00903540"/>
    <w:rsid w:val="0090544A"/>
    <w:rsid w:val="00906E17"/>
    <w:rsid w:val="00910069"/>
    <w:rsid w:val="00911531"/>
    <w:rsid w:val="00913A86"/>
    <w:rsid w:val="0091405E"/>
    <w:rsid w:val="009169A0"/>
    <w:rsid w:val="00917C22"/>
    <w:rsid w:val="009212A6"/>
    <w:rsid w:val="00921FDD"/>
    <w:rsid w:val="00924949"/>
    <w:rsid w:val="00924C4A"/>
    <w:rsid w:val="009251D6"/>
    <w:rsid w:val="00925A14"/>
    <w:rsid w:val="009265BB"/>
    <w:rsid w:val="009273D6"/>
    <w:rsid w:val="00930A09"/>
    <w:rsid w:val="009319DB"/>
    <w:rsid w:val="009322B7"/>
    <w:rsid w:val="009342F9"/>
    <w:rsid w:val="0093514B"/>
    <w:rsid w:val="00935B23"/>
    <w:rsid w:val="0093678E"/>
    <w:rsid w:val="00940C3E"/>
    <w:rsid w:val="00940EDB"/>
    <w:rsid w:val="00941438"/>
    <w:rsid w:val="00941B18"/>
    <w:rsid w:val="00943289"/>
    <w:rsid w:val="00943B90"/>
    <w:rsid w:val="00945101"/>
    <w:rsid w:val="00945A2E"/>
    <w:rsid w:val="00947BF9"/>
    <w:rsid w:val="00951069"/>
    <w:rsid w:val="00952071"/>
    <w:rsid w:val="009522C9"/>
    <w:rsid w:val="00952D88"/>
    <w:rsid w:val="009538FD"/>
    <w:rsid w:val="00953F30"/>
    <w:rsid w:val="00954471"/>
    <w:rsid w:val="0095473F"/>
    <w:rsid w:val="00954CF6"/>
    <w:rsid w:val="00957581"/>
    <w:rsid w:val="00960BDD"/>
    <w:rsid w:val="00960FFC"/>
    <w:rsid w:val="0096194B"/>
    <w:rsid w:val="00963DC5"/>
    <w:rsid w:val="009647AA"/>
    <w:rsid w:val="00965A2A"/>
    <w:rsid w:val="00965F62"/>
    <w:rsid w:val="009673E8"/>
    <w:rsid w:val="00971A05"/>
    <w:rsid w:val="00972396"/>
    <w:rsid w:val="0097242A"/>
    <w:rsid w:val="00972AB5"/>
    <w:rsid w:val="00972E45"/>
    <w:rsid w:val="009730C8"/>
    <w:rsid w:val="009734B5"/>
    <w:rsid w:val="00974329"/>
    <w:rsid w:val="009743AE"/>
    <w:rsid w:val="009759F9"/>
    <w:rsid w:val="009765DF"/>
    <w:rsid w:val="0097757D"/>
    <w:rsid w:val="00980D93"/>
    <w:rsid w:val="009828D9"/>
    <w:rsid w:val="00984978"/>
    <w:rsid w:val="0098656F"/>
    <w:rsid w:val="00986F0F"/>
    <w:rsid w:val="00986F4B"/>
    <w:rsid w:val="009874F9"/>
    <w:rsid w:val="009877E5"/>
    <w:rsid w:val="0099409B"/>
    <w:rsid w:val="00995210"/>
    <w:rsid w:val="00995C71"/>
    <w:rsid w:val="00995D06"/>
    <w:rsid w:val="00997242"/>
    <w:rsid w:val="009A0B28"/>
    <w:rsid w:val="009A1F7D"/>
    <w:rsid w:val="009A242F"/>
    <w:rsid w:val="009A29DA"/>
    <w:rsid w:val="009A3034"/>
    <w:rsid w:val="009A783A"/>
    <w:rsid w:val="009B1A74"/>
    <w:rsid w:val="009B482E"/>
    <w:rsid w:val="009B4C11"/>
    <w:rsid w:val="009B5C46"/>
    <w:rsid w:val="009B5F28"/>
    <w:rsid w:val="009B6756"/>
    <w:rsid w:val="009B780B"/>
    <w:rsid w:val="009C0C28"/>
    <w:rsid w:val="009C1293"/>
    <w:rsid w:val="009C4029"/>
    <w:rsid w:val="009C4BA5"/>
    <w:rsid w:val="009C5366"/>
    <w:rsid w:val="009C6125"/>
    <w:rsid w:val="009C6854"/>
    <w:rsid w:val="009C6FBE"/>
    <w:rsid w:val="009C7849"/>
    <w:rsid w:val="009C7977"/>
    <w:rsid w:val="009D139E"/>
    <w:rsid w:val="009D151F"/>
    <w:rsid w:val="009D2483"/>
    <w:rsid w:val="009D2CB7"/>
    <w:rsid w:val="009D326D"/>
    <w:rsid w:val="009D32E8"/>
    <w:rsid w:val="009D5D8F"/>
    <w:rsid w:val="009D62D2"/>
    <w:rsid w:val="009D6C84"/>
    <w:rsid w:val="009D759E"/>
    <w:rsid w:val="009D7DBB"/>
    <w:rsid w:val="009E0CB1"/>
    <w:rsid w:val="009E150A"/>
    <w:rsid w:val="009E1D2E"/>
    <w:rsid w:val="009E2D84"/>
    <w:rsid w:val="009E3436"/>
    <w:rsid w:val="009E4A3A"/>
    <w:rsid w:val="009E4E0D"/>
    <w:rsid w:val="009E5C76"/>
    <w:rsid w:val="009E6FFA"/>
    <w:rsid w:val="009F11E6"/>
    <w:rsid w:val="009F1B56"/>
    <w:rsid w:val="009F2283"/>
    <w:rsid w:val="009F41FC"/>
    <w:rsid w:val="009F47DD"/>
    <w:rsid w:val="009F62DA"/>
    <w:rsid w:val="009F70EA"/>
    <w:rsid w:val="00A01BCE"/>
    <w:rsid w:val="00A02DE6"/>
    <w:rsid w:val="00A045B2"/>
    <w:rsid w:val="00A04710"/>
    <w:rsid w:val="00A05A9F"/>
    <w:rsid w:val="00A077DC"/>
    <w:rsid w:val="00A07A33"/>
    <w:rsid w:val="00A1001A"/>
    <w:rsid w:val="00A1230A"/>
    <w:rsid w:val="00A13A34"/>
    <w:rsid w:val="00A14EE9"/>
    <w:rsid w:val="00A14FB1"/>
    <w:rsid w:val="00A15035"/>
    <w:rsid w:val="00A1688C"/>
    <w:rsid w:val="00A17F3A"/>
    <w:rsid w:val="00A20404"/>
    <w:rsid w:val="00A2137F"/>
    <w:rsid w:val="00A264A9"/>
    <w:rsid w:val="00A26813"/>
    <w:rsid w:val="00A31994"/>
    <w:rsid w:val="00A32B3A"/>
    <w:rsid w:val="00A3334B"/>
    <w:rsid w:val="00A342D1"/>
    <w:rsid w:val="00A36397"/>
    <w:rsid w:val="00A441F2"/>
    <w:rsid w:val="00A44409"/>
    <w:rsid w:val="00A4441D"/>
    <w:rsid w:val="00A44680"/>
    <w:rsid w:val="00A44F6D"/>
    <w:rsid w:val="00A46BE1"/>
    <w:rsid w:val="00A46E49"/>
    <w:rsid w:val="00A47EBA"/>
    <w:rsid w:val="00A518C4"/>
    <w:rsid w:val="00A523DE"/>
    <w:rsid w:val="00A54DA5"/>
    <w:rsid w:val="00A55DF5"/>
    <w:rsid w:val="00A5605D"/>
    <w:rsid w:val="00A57E37"/>
    <w:rsid w:val="00A60ACD"/>
    <w:rsid w:val="00A6150B"/>
    <w:rsid w:val="00A61787"/>
    <w:rsid w:val="00A62827"/>
    <w:rsid w:val="00A62ED3"/>
    <w:rsid w:val="00A64C0C"/>
    <w:rsid w:val="00A6662B"/>
    <w:rsid w:val="00A668B4"/>
    <w:rsid w:val="00A668BF"/>
    <w:rsid w:val="00A677B7"/>
    <w:rsid w:val="00A704D8"/>
    <w:rsid w:val="00A70776"/>
    <w:rsid w:val="00A748FA"/>
    <w:rsid w:val="00A75449"/>
    <w:rsid w:val="00A76B60"/>
    <w:rsid w:val="00A771C1"/>
    <w:rsid w:val="00A77886"/>
    <w:rsid w:val="00A81747"/>
    <w:rsid w:val="00A8233E"/>
    <w:rsid w:val="00A83EDC"/>
    <w:rsid w:val="00A83EE2"/>
    <w:rsid w:val="00A90640"/>
    <w:rsid w:val="00A9073B"/>
    <w:rsid w:val="00A90765"/>
    <w:rsid w:val="00A91158"/>
    <w:rsid w:val="00A91255"/>
    <w:rsid w:val="00A91AFC"/>
    <w:rsid w:val="00A91C82"/>
    <w:rsid w:val="00A92351"/>
    <w:rsid w:val="00A94DA3"/>
    <w:rsid w:val="00A94FCB"/>
    <w:rsid w:val="00A95037"/>
    <w:rsid w:val="00A96137"/>
    <w:rsid w:val="00AA2ECE"/>
    <w:rsid w:val="00AA30F1"/>
    <w:rsid w:val="00AA571E"/>
    <w:rsid w:val="00AA5BC3"/>
    <w:rsid w:val="00AB1287"/>
    <w:rsid w:val="00AB1B65"/>
    <w:rsid w:val="00AB1F5C"/>
    <w:rsid w:val="00AB25D6"/>
    <w:rsid w:val="00AB29EB"/>
    <w:rsid w:val="00AB3CE6"/>
    <w:rsid w:val="00AB3E0D"/>
    <w:rsid w:val="00AB5CBC"/>
    <w:rsid w:val="00AB5DAC"/>
    <w:rsid w:val="00AB7DDA"/>
    <w:rsid w:val="00AC04B7"/>
    <w:rsid w:val="00AC06FC"/>
    <w:rsid w:val="00AC13E7"/>
    <w:rsid w:val="00AC307E"/>
    <w:rsid w:val="00AC4138"/>
    <w:rsid w:val="00AC713F"/>
    <w:rsid w:val="00AC7BA0"/>
    <w:rsid w:val="00AD219B"/>
    <w:rsid w:val="00AD5DD0"/>
    <w:rsid w:val="00AD6770"/>
    <w:rsid w:val="00AE3E65"/>
    <w:rsid w:val="00AE793A"/>
    <w:rsid w:val="00AF0164"/>
    <w:rsid w:val="00AF059D"/>
    <w:rsid w:val="00AF0EEF"/>
    <w:rsid w:val="00AF16E4"/>
    <w:rsid w:val="00AF2123"/>
    <w:rsid w:val="00AF2AF6"/>
    <w:rsid w:val="00AF6C0E"/>
    <w:rsid w:val="00AF7A3A"/>
    <w:rsid w:val="00AF7F07"/>
    <w:rsid w:val="00B013FC"/>
    <w:rsid w:val="00B02562"/>
    <w:rsid w:val="00B0348D"/>
    <w:rsid w:val="00B03EEC"/>
    <w:rsid w:val="00B03F90"/>
    <w:rsid w:val="00B04DCF"/>
    <w:rsid w:val="00B0636B"/>
    <w:rsid w:val="00B063BF"/>
    <w:rsid w:val="00B066EB"/>
    <w:rsid w:val="00B06A81"/>
    <w:rsid w:val="00B06A8A"/>
    <w:rsid w:val="00B073E8"/>
    <w:rsid w:val="00B07BA9"/>
    <w:rsid w:val="00B1026B"/>
    <w:rsid w:val="00B10C0A"/>
    <w:rsid w:val="00B11A98"/>
    <w:rsid w:val="00B12925"/>
    <w:rsid w:val="00B12997"/>
    <w:rsid w:val="00B147DC"/>
    <w:rsid w:val="00B15D37"/>
    <w:rsid w:val="00B165A3"/>
    <w:rsid w:val="00B16FCC"/>
    <w:rsid w:val="00B21375"/>
    <w:rsid w:val="00B22D96"/>
    <w:rsid w:val="00B239EA"/>
    <w:rsid w:val="00B23A1E"/>
    <w:rsid w:val="00B300AF"/>
    <w:rsid w:val="00B30A2B"/>
    <w:rsid w:val="00B31D15"/>
    <w:rsid w:val="00B34220"/>
    <w:rsid w:val="00B34903"/>
    <w:rsid w:val="00B34D8D"/>
    <w:rsid w:val="00B34E33"/>
    <w:rsid w:val="00B34FBA"/>
    <w:rsid w:val="00B366ED"/>
    <w:rsid w:val="00B373A7"/>
    <w:rsid w:val="00B37438"/>
    <w:rsid w:val="00B402B4"/>
    <w:rsid w:val="00B41096"/>
    <w:rsid w:val="00B413F7"/>
    <w:rsid w:val="00B41D32"/>
    <w:rsid w:val="00B4206B"/>
    <w:rsid w:val="00B42A0A"/>
    <w:rsid w:val="00B4339E"/>
    <w:rsid w:val="00B44920"/>
    <w:rsid w:val="00B500DC"/>
    <w:rsid w:val="00B509E8"/>
    <w:rsid w:val="00B51372"/>
    <w:rsid w:val="00B53E3F"/>
    <w:rsid w:val="00B54597"/>
    <w:rsid w:val="00B5494B"/>
    <w:rsid w:val="00B54CFF"/>
    <w:rsid w:val="00B5646D"/>
    <w:rsid w:val="00B56623"/>
    <w:rsid w:val="00B56D38"/>
    <w:rsid w:val="00B56E9F"/>
    <w:rsid w:val="00B56FFF"/>
    <w:rsid w:val="00B60382"/>
    <w:rsid w:val="00B60D89"/>
    <w:rsid w:val="00B60DC2"/>
    <w:rsid w:val="00B658B4"/>
    <w:rsid w:val="00B66240"/>
    <w:rsid w:val="00B665E2"/>
    <w:rsid w:val="00B72E49"/>
    <w:rsid w:val="00B7521E"/>
    <w:rsid w:val="00B7569B"/>
    <w:rsid w:val="00B75D4E"/>
    <w:rsid w:val="00B764AE"/>
    <w:rsid w:val="00B77A77"/>
    <w:rsid w:val="00B77FA2"/>
    <w:rsid w:val="00B80BF5"/>
    <w:rsid w:val="00B8108D"/>
    <w:rsid w:val="00B823CE"/>
    <w:rsid w:val="00B82BF5"/>
    <w:rsid w:val="00B8314F"/>
    <w:rsid w:val="00B8355A"/>
    <w:rsid w:val="00B842B7"/>
    <w:rsid w:val="00B85968"/>
    <w:rsid w:val="00B86A05"/>
    <w:rsid w:val="00B86E75"/>
    <w:rsid w:val="00B871FA"/>
    <w:rsid w:val="00B911C4"/>
    <w:rsid w:val="00B9132C"/>
    <w:rsid w:val="00B915B5"/>
    <w:rsid w:val="00B91621"/>
    <w:rsid w:val="00B94AFB"/>
    <w:rsid w:val="00B95826"/>
    <w:rsid w:val="00B9656D"/>
    <w:rsid w:val="00B97267"/>
    <w:rsid w:val="00BA016A"/>
    <w:rsid w:val="00BA199A"/>
    <w:rsid w:val="00BA2C9F"/>
    <w:rsid w:val="00BA2F30"/>
    <w:rsid w:val="00BA44A9"/>
    <w:rsid w:val="00BA4E08"/>
    <w:rsid w:val="00BA5739"/>
    <w:rsid w:val="00BA737E"/>
    <w:rsid w:val="00BB29EF"/>
    <w:rsid w:val="00BB37C2"/>
    <w:rsid w:val="00BB3DE1"/>
    <w:rsid w:val="00BB41C9"/>
    <w:rsid w:val="00BB492C"/>
    <w:rsid w:val="00BB6253"/>
    <w:rsid w:val="00BB62D5"/>
    <w:rsid w:val="00BB6310"/>
    <w:rsid w:val="00BB6892"/>
    <w:rsid w:val="00BB7715"/>
    <w:rsid w:val="00BC06DB"/>
    <w:rsid w:val="00BC1577"/>
    <w:rsid w:val="00BC16BF"/>
    <w:rsid w:val="00BC4051"/>
    <w:rsid w:val="00BC50BF"/>
    <w:rsid w:val="00BC559C"/>
    <w:rsid w:val="00BC5877"/>
    <w:rsid w:val="00BC69EB"/>
    <w:rsid w:val="00BC6C16"/>
    <w:rsid w:val="00BC6D94"/>
    <w:rsid w:val="00BC7974"/>
    <w:rsid w:val="00BD096C"/>
    <w:rsid w:val="00BD2EFE"/>
    <w:rsid w:val="00BD58BC"/>
    <w:rsid w:val="00BD5EFB"/>
    <w:rsid w:val="00BD6125"/>
    <w:rsid w:val="00BD6DD2"/>
    <w:rsid w:val="00BD7838"/>
    <w:rsid w:val="00BE031F"/>
    <w:rsid w:val="00BE0860"/>
    <w:rsid w:val="00BE0AE3"/>
    <w:rsid w:val="00BE0DA3"/>
    <w:rsid w:val="00BE2B54"/>
    <w:rsid w:val="00BE4431"/>
    <w:rsid w:val="00BE4828"/>
    <w:rsid w:val="00BE49E9"/>
    <w:rsid w:val="00BE5E83"/>
    <w:rsid w:val="00BE6A02"/>
    <w:rsid w:val="00BE6FE6"/>
    <w:rsid w:val="00BE73D9"/>
    <w:rsid w:val="00BE7402"/>
    <w:rsid w:val="00BE793D"/>
    <w:rsid w:val="00BF1D7E"/>
    <w:rsid w:val="00BF2048"/>
    <w:rsid w:val="00BF208F"/>
    <w:rsid w:val="00BF2953"/>
    <w:rsid w:val="00BF2992"/>
    <w:rsid w:val="00BF35AD"/>
    <w:rsid w:val="00BF3A5E"/>
    <w:rsid w:val="00BF43E7"/>
    <w:rsid w:val="00BF4509"/>
    <w:rsid w:val="00BF4AAC"/>
    <w:rsid w:val="00BF4D66"/>
    <w:rsid w:val="00BF4EE9"/>
    <w:rsid w:val="00BF683C"/>
    <w:rsid w:val="00BF726A"/>
    <w:rsid w:val="00C0110B"/>
    <w:rsid w:val="00C012C7"/>
    <w:rsid w:val="00C01396"/>
    <w:rsid w:val="00C017FD"/>
    <w:rsid w:val="00C03C9A"/>
    <w:rsid w:val="00C04311"/>
    <w:rsid w:val="00C04472"/>
    <w:rsid w:val="00C05931"/>
    <w:rsid w:val="00C06118"/>
    <w:rsid w:val="00C073C1"/>
    <w:rsid w:val="00C07737"/>
    <w:rsid w:val="00C12750"/>
    <w:rsid w:val="00C12AD2"/>
    <w:rsid w:val="00C130BF"/>
    <w:rsid w:val="00C13AC4"/>
    <w:rsid w:val="00C144E5"/>
    <w:rsid w:val="00C15B14"/>
    <w:rsid w:val="00C21108"/>
    <w:rsid w:val="00C21984"/>
    <w:rsid w:val="00C238CA"/>
    <w:rsid w:val="00C26328"/>
    <w:rsid w:val="00C26B35"/>
    <w:rsid w:val="00C317A8"/>
    <w:rsid w:val="00C31E40"/>
    <w:rsid w:val="00C33E8D"/>
    <w:rsid w:val="00C356FD"/>
    <w:rsid w:val="00C360EE"/>
    <w:rsid w:val="00C3685A"/>
    <w:rsid w:val="00C37EC4"/>
    <w:rsid w:val="00C41B59"/>
    <w:rsid w:val="00C42194"/>
    <w:rsid w:val="00C42F4C"/>
    <w:rsid w:val="00C4455D"/>
    <w:rsid w:val="00C4485E"/>
    <w:rsid w:val="00C44C54"/>
    <w:rsid w:val="00C468A4"/>
    <w:rsid w:val="00C47017"/>
    <w:rsid w:val="00C47A0F"/>
    <w:rsid w:val="00C47EBE"/>
    <w:rsid w:val="00C52C22"/>
    <w:rsid w:val="00C5349F"/>
    <w:rsid w:val="00C53994"/>
    <w:rsid w:val="00C5400F"/>
    <w:rsid w:val="00C54579"/>
    <w:rsid w:val="00C54836"/>
    <w:rsid w:val="00C54C9B"/>
    <w:rsid w:val="00C55319"/>
    <w:rsid w:val="00C6010B"/>
    <w:rsid w:val="00C60723"/>
    <w:rsid w:val="00C60EF5"/>
    <w:rsid w:val="00C62567"/>
    <w:rsid w:val="00C62987"/>
    <w:rsid w:val="00C63A2E"/>
    <w:rsid w:val="00C63A3E"/>
    <w:rsid w:val="00C648E5"/>
    <w:rsid w:val="00C65D72"/>
    <w:rsid w:val="00C66B93"/>
    <w:rsid w:val="00C66ECA"/>
    <w:rsid w:val="00C67043"/>
    <w:rsid w:val="00C67558"/>
    <w:rsid w:val="00C70028"/>
    <w:rsid w:val="00C70B7E"/>
    <w:rsid w:val="00C7167F"/>
    <w:rsid w:val="00C722D7"/>
    <w:rsid w:val="00C72831"/>
    <w:rsid w:val="00C73854"/>
    <w:rsid w:val="00C73A35"/>
    <w:rsid w:val="00C762EE"/>
    <w:rsid w:val="00C84EBF"/>
    <w:rsid w:val="00C85522"/>
    <w:rsid w:val="00C87010"/>
    <w:rsid w:val="00C8795B"/>
    <w:rsid w:val="00C87981"/>
    <w:rsid w:val="00C90A7A"/>
    <w:rsid w:val="00C90C7B"/>
    <w:rsid w:val="00C91875"/>
    <w:rsid w:val="00C92BE1"/>
    <w:rsid w:val="00C93797"/>
    <w:rsid w:val="00C9451E"/>
    <w:rsid w:val="00C965F4"/>
    <w:rsid w:val="00C97638"/>
    <w:rsid w:val="00C9767B"/>
    <w:rsid w:val="00CA0352"/>
    <w:rsid w:val="00CA0DBF"/>
    <w:rsid w:val="00CA3A79"/>
    <w:rsid w:val="00CA4059"/>
    <w:rsid w:val="00CA488A"/>
    <w:rsid w:val="00CA5205"/>
    <w:rsid w:val="00CA74D9"/>
    <w:rsid w:val="00CB1CDD"/>
    <w:rsid w:val="00CB2002"/>
    <w:rsid w:val="00CB3D00"/>
    <w:rsid w:val="00CB5637"/>
    <w:rsid w:val="00CB564E"/>
    <w:rsid w:val="00CB5EF8"/>
    <w:rsid w:val="00CB77AE"/>
    <w:rsid w:val="00CB7ABF"/>
    <w:rsid w:val="00CC05C0"/>
    <w:rsid w:val="00CC25FA"/>
    <w:rsid w:val="00CC3695"/>
    <w:rsid w:val="00CC3D65"/>
    <w:rsid w:val="00CC3D80"/>
    <w:rsid w:val="00CC406D"/>
    <w:rsid w:val="00CC45FC"/>
    <w:rsid w:val="00CC5280"/>
    <w:rsid w:val="00CC53CE"/>
    <w:rsid w:val="00CC663E"/>
    <w:rsid w:val="00CC6BFD"/>
    <w:rsid w:val="00CD0801"/>
    <w:rsid w:val="00CD16D2"/>
    <w:rsid w:val="00CD5785"/>
    <w:rsid w:val="00CD6E77"/>
    <w:rsid w:val="00CD7BBC"/>
    <w:rsid w:val="00CD7C37"/>
    <w:rsid w:val="00CE0A72"/>
    <w:rsid w:val="00CE0D4D"/>
    <w:rsid w:val="00CE2C79"/>
    <w:rsid w:val="00CE3126"/>
    <w:rsid w:val="00CE3684"/>
    <w:rsid w:val="00CE51BA"/>
    <w:rsid w:val="00CE6DC8"/>
    <w:rsid w:val="00CE776B"/>
    <w:rsid w:val="00CE7F47"/>
    <w:rsid w:val="00CF0088"/>
    <w:rsid w:val="00CF00F5"/>
    <w:rsid w:val="00CF27B4"/>
    <w:rsid w:val="00CF6418"/>
    <w:rsid w:val="00CF6511"/>
    <w:rsid w:val="00CF699F"/>
    <w:rsid w:val="00CF7107"/>
    <w:rsid w:val="00CF7E2F"/>
    <w:rsid w:val="00D020B7"/>
    <w:rsid w:val="00D03583"/>
    <w:rsid w:val="00D03A84"/>
    <w:rsid w:val="00D04B06"/>
    <w:rsid w:val="00D05BC7"/>
    <w:rsid w:val="00D064CE"/>
    <w:rsid w:val="00D069B9"/>
    <w:rsid w:val="00D07B96"/>
    <w:rsid w:val="00D07D10"/>
    <w:rsid w:val="00D109D0"/>
    <w:rsid w:val="00D11395"/>
    <w:rsid w:val="00D12399"/>
    <w:rsid w:val="00D12635"/>
    <w:rsid w:val="00D14214"/>
    <w:rsid w:val="00D1453A"/>
    <w:rsid w:val="00D15368"/>
    <w:rsid w:val="00D155B3"/>
    <w:rsid w:val="00D202DF"/>
    <w:rsid w:val="00D20428"/>
    <w:rsid w:val="00D20B28"/>
    <w:rsid w:val="00D24AF2"/>
    <w:rsid w:val="00D27C00"/>
    <w:rsid w:val="00D30987"/>
    <w:rsid w:val="00D30D28"/>
    <w:rsid w:val="00D31065"/>
    <w:rsid w:val="00D33101"/>
    <w:rsid w:val="00D33BB7"/>
    <w:rsid w:val="00D36709"/>
    <w:rsid w:val="00D405C1"/>
    <w:rsid w:val="00D40B95"/>
    <w:rsid w:val="00D45F91"/>
    <w:rsid w:val="00D45FE2"/>
    <w:rsid w:val="00D51F32"/>
    <w:rsid w:val="00D52854"/>
    <w:rsid w:val="00D529C3"/>
    <w:rsid w:val="00D53A21"/>
    <w:rsid w:val="00D53EBE"/>
    <w:rsid w:val="00D550F2"/>
    <w:rsid w:val="00D55FAE"/>
    <w:rsid w:val="00D574ED"/>
    <w:rsid w:val="00D57F6A"/>
    <w:rsid w:val="00D63D13"/>
    <w:rsid w:val="00D64F06"/>
    <w:rsid w:val="00D6521D"/>
    <w:rsid w:val="00D65687"/>
    <w:rsid w:val="00D66136"/>
    <w:rsid w:val="00D665C8"/>
    <w:rsid w:val="00D66F59"/>
    <w:rsid w:val="00D677C1"/>
    <w:rsid w:val="00D7129D"/>
    <w:rsid w:val="00D72330"/>
    <w:rsid w:val="00D728FA"/>
    <w:rsid w:val="00D72FC1"/>
    <w:rsid w:val="00D73422"/>
    <w:rsid w:val="00D750AD"/>
    <w:rsid w:val="00D75D93"/>
    <w:rsid w:val="00D7794C"/>
    <w:rsid w:val="00D801AF"/>
    <w:rsid w:val="00D80A09"/>
    <w:rsid w:val="00D80E3C"/>
    <w:rsid w:val="00D82390"/>
    <w:rsid w:val="00D823F5"/>
    <w:rsid w:val="00D82BE0"/>
    <w:rsid w:val="00D840FE"/>
    <w:rsid w:val="00D86149"/>
    <w:rsid w:val="00D90D68"/>
    <w:rsid w:val="00D91958"/>
    <w:rsid w:val="00D9238B"/>
    <w:rsid w:val="00D93341"/>
    <w:rsid w:val="00D93533"/>
    <w:rsid w:val="00DA02C2"/>
    <w:rsid w:val="00DA1FD1"/>
    <w:rsid w:val="00DA3B5A"/>
    <w:rsid w:val="00DA3E1F"/>
    <w:rsid w:val="00DA47C5"/>
    <w:rsid w:val="00DA4FB6"/>
    <w:rsid w:val="00DA53C3"/>
    <w:rsid w:val="00DA64FA"/>
    <w:rsid w:val="00DA7492"/>
    <w:rsid w:val="00DA7D27"/>
    <w:rsid w:val="00DB0800"/>
    <w:rsid w:val="00DB1AAE"/>
    <w:rsid w:val="00DB20D6"/>
    <w:rsid w:val="00DB240D"/>
    <w:rsid w:val="00DB29E5"/>
    <w:rsid w:val="00DB3456"/>
    <w:rsid w:val="00DB3A97"/>
    <w:rsid w:val="00DB42A8"/>
    <w:rsid w:val="00DB68C3"/>
    <w:rsid w:val="00DB7A9B"/>
    <w:rsid w:val="00DC03E0"/>
    <w:rsid w:val="00DC095F"/>
    <w:rsid w:val="00DC0D06"/>
    <w:rsid w:val="00DC57D2"/>
    <w:rsid w:val="00DD13D3"/>
    <w:rsid w:val="00DD4492"/>
    <w:rsid w:val="00DD49C4"/>
    <w:rsid w:val="00DD58EA"/>
    <w:rsid w:val="00DD6335"/>
    <w:rsid w:val="00DD7E06"/>
    <w:rsid w:val="00DE0304"/>
    <w:rsid w:val="00DE2030"/>
    <w:rsid w:val="00DE25CE"/>
    <w:rsid w:val="00DE2FBF"/>
    <w:rsid w:val="00DE403D"/>
    <w:rsid w:val="00DE4946"/>
    <w:rsid w:val="00DE4EA8"/>
    <w:rsid w:val="00DE575B"/>
    <w:rsid w:val="00DE614F"/>
    <w:rsid w:val="00DE65AC"/>
    <w:rsid w:val="00DE6F37"/>
    <w:rsid w:val="00DF03F6"/>
    <w:rsid w:val="00DF0C5B"/>
    <w:rsid w:val="00DF1D43"/>
    <w:rsid w:val="00DF3152"/>
    <w:rsid w:val="00DF3B93"/>
    <w:rsid w:val="00DF494F"/>
    <w:rsid w:val="00E003F4"/>
    <w:rsid w:val="00E00D4A"/>
    <w:rsid w:val="00E01264"/>
    <w:rsid w:val="00E012B4"/>
    <w:rsid w:val="00E01F0A"/>
    <w:rsid w:val="00E0552E"/>
    <w:rsid w:val="00E05B69"/>
    <w:rsid w:val="00E063B4"/>
    <w:rsid w:val="00E06B11"/>
    <w:rsid w:val="00E07802"/>
    <w:rsid w:val="00E1038F"/>
    <w:rsid w:val="00E10798"/>
    <w:rsid w:val="00E11F48"/>
    <w:rsid w:val="00E137BC"/>
    <w:rsid w:val="00E14A5F"/>
    <w:rsid w:val="00E14EBE"/>
    <w:rsid w:val="00E15891"/>
    <w:rsid w:val="00E1730A"/>
    <w:rsid w:val="00E20A16"/>
    <w:rsid w:val="00E20B2E"/>
    <w:rsid w:val="00E21878"/>
    <w:rsid w:val="00E22D51"/>
    <w:rsid w:val="00E233D4"/>
    <w:rsid w:val="00E24660"/>
    <w:rsid w:val="00E249C8"/>
    <w:rsid w:val="00E259F0"/>
    <w:rsid w:val="00E262DF"/>
    <w:rsid w:val="00E269F2"/>
    <w:rsid w:val="00E30D40"/>
    <w:rsid w:val="00E322F6"/>
    <w:rsid w:val="00E34D61"/>
    <w:rsid w:val="00E35034"/>
    <w:rsid w:val="00E35430"/>
    <w:rsid w:val="00E35CF2"/>
    <w:rsid w:val="00E37024"/>
    <w:rsid w:val="00E40485"/>
    <w:rsid w:val="00E40BA5"/>
    <w:rsid w:val="00E41AF7"/>
    <w:rsid w:val="00E41E12"/>
    <w:rsid w:val="00E42C4C"/>
    <w:rsid w:val="00E440A3"/>
    <w:rsid w:val="00E44A2E"/>
    <w:rsid w:val="00E45796"/>
    <w:rsid w:val="00E47054"/>
    <w:rsid w:val="00E509D4"/>
    <w:rsid w:val="00E50A5B"/>
    <w:rsid w:val="00E51031"/>
    <w:rsid w:val="00E52526"/>
    <w:rsid w:val="00E526C5"/>
    <w:rsid w:val="00E53006"/>
    <w:rsid w:val="00E536A7"/>
    <w:rsid w:val="00E5375A"/>
    <w:rsid w:val="00E53F31"/>
    <w:rsid w:val="00E55DB2"/>
    <w:rsid w:val="00E56A35"/>
    <w:rsid w:val="00E57708"/>
    <w:rsid w:val="00E636E9"/>
    <w:rsid w:val="00E6437A"/>
    <w:rsid w:val="00E6452A"/>
    <w:rsid w:val="00E64EE2"/>
    <w:rsid w:val="00E651F6"/>
    <w:rsid w:val="00E6610D"/>
    <w:rsid w:val="00E6650F"/>
    <w:rsid w:val="00E66B9F"/>
    <w:rsid w:val="00E7081C"/>
    <w:rsid w:val="00E70A25"/>
    <w:rsid w:val="00E7565E"/>
    <w:rsid w:val="00E75780"/>
    <w:rsid w:val="00E75C65"/>
    <w:rsid w:val="00E75D22"/>
    <w:rsid w:val="00E765F7"/>
    <w:rsid w:val="00E80466"/>
    <w:rsid w:val="00E82B21"/>
    <w:rsid w:val="00E8342B"/>
    <w:rsid w:val="00E86072"/>
    <w:rsid w:val="00E8607E"/>
    <w:rsid w:val="00E909CF"/>
    <w:rsid w:val="00E91080"/>
    <w:rsid w:val="00E91104"/>
    <w:rsid w:val="00E91140"/>
    <w:rsid w:val="00E93355"/>
    <w:rsid w:val="00E93AE8"/>
    <w:rsid w:val="00E94B72"/>
    <w:rsid w:val="00E950EF"/>
    <w:rsid w:val="00E9646E"/>
    <w:rsid w:val="00E974AA"/>
    <w:rsid w:val="00EA1839"/>
    <w:rsid w:val="00EA24CD"/>
    <w:rsid w:val="00EA265C"/>
    <w:rsid w:val="00EA4544"/>
    <w:rsid w:val="00EA476D"/>
    <w:rsid w:val="00EA4BA1"/>
    <w:rsid w:val="00EA6C3E"/>
    <w:rsid w:val="00EB08EB"/>
    <w:rsid w:val="00EB17FA"/>
    <w:rsid w:val="00EB1800"/>
    <w:rsid w:val="00EB1CBA"/>
    <w:rsid w:val="00EB47A1"/>
    <w:rsid w:val="00EB483D"/>
    <w:rsid w:val="00EB4B91"/>
    <w:rsid w:val="00EB5235"/>
    <w:rsid w:val="00EB5F33"/>
    <w:rsid w:val="00EB6B4D"/>
    <w:rsid w:val="00EB7F27"/>
    <w:rsid w:val="00EC01AB"/>
    <w:rsid w:val="00EC02D1"/>
    <w:rsid w:val="00EC0609"/>
    <w:rsid w:val="00EC0CA2"/>
    <w:rsid w:val="00EC1B64"/>
    <w:rsid w:val="00EC1BEF"/>
    <w:rsid w:val="00EC1F9B"/>
    <w:rsid w:val="00EC25C7"/>
    <w:rsid w:val="00EC2BE1"/>
    <w:rsid w:val="00EC2C27"/>
    <w:rsid w:val="00EC44E7"/>
    <w:rsid w:val="00EC547B"/>
    <w:rsid w:val="00EC76C0"/>
    <w:rsid w:val="00EC7CEB"/>
    <w:rsid w:val="00ED0199"/>
    <w:rsid w:val="00ED0EC5"/>
    <w:rsid w:val="00ED4AD8"/>
    <w:rsid w:val="00EE119E"/>
    <w:rsid w:val="00EE38C3"/>
    <w:rsid w:val="00EE4422"/>
    <w:rsid w:val="00EE47F6"/>
    <w:rsid w:val="00EE7737"/>
    <w:rsid w:val="00EF1FB1"/>
    <w:rsid w:val="00EF22EB"/>
    <w:rsid w:val="00EF27FF"/>
    <w:rsid w:val="00EF3457"/>
    <w:rsid w:val="00EF3E94"/>
    <w:rsid w:val="00EF643A"/>
    <w:rsid w:val="00EF6E12"/>
    <w:rsid w:val="00EF70F7"/>
    <w:rsid w:val="00F02839"/>
    <w:rsid w:val="00F02CEB"/>
    <w:rsid w:val="00F02DE5"/>
    <w:rsid w:val="00F05653"/>
    <w:rsid w:val="00F05A82"/>
    <w:rsid w:val="00F05CD3"/>
    <w:rsid w:val="00F07147"/>
    <w:rsid w:val="00F12011"/>
    <w:rsid w:val="00F143FE"/>
    <w:rsid w:val="00F152AC"/>
    <w:rsid w:val="00F158FC"/>
    <w:rsid w:val="00F21F6C"/>
    <w:rsid w:val="00F22BB5"/>
    <w:rsid w:val="00F23092"/>
    <w:rsid w:val="00F23093"/>
    <w:rsid w:val="00F23599"/>
    <w:rsid w:val="00F26321"/>
    <w:rsid w:val="00F3060F"/>
    <w:rsid w:val="00F32077"/>
    <w:rsid w:val="00F332C0"/>
    <w:rsid w:val="00F33ADA"/>
    <w:rsid w:val="00F34D98"/>
    <w:rsid w:val="00F36BDF"/>
    <w:rsid w:val="00F37C1D"/>
    <w:rsid w:val="00F40E11"/>
    <w:rsid w:val="00F40EE8"/>
    <w:rsid w:val="00F41163"/>
    <w:rsid w:val="00F41C4F"/>
    <w:rsid w:val="00F42366"/>
    <w:rsid w:val="00F4282C"/>
    <w:rsid w:val="00F433C6"/>
    <w:rsid w:val="00F44571"/>
    <w:rsid w:val="00F44606"/>
    <w:rsid w:val="00F44E8B"/>
    <w:rsid w:val="00F465A0"/>
    <w:rsid w:val="00F520A4"/>
    <w:rsid w:val="00F53525"/>
    <w:rsid w:val="00F546FA"/>
    <w:rsid w:val="00F55322"/>
    <w:rsid w:val="00F5553A"/>
    <w:rsid w:val="00F557EE"/>
    <w:rsid w:val="00F6078A"/>
    <w:rsid w:val="00F60901"/>
    <w:rsid w:val="00F6282A"/>
    <w:rsid w:val="00F64FFD"/>
    <w:rsid w:val="00F660FA"/>
    <w:rsid w:val="00F66692"/>
    <w:rsid w:val="00F70F24"/>
    <w:rsid w:val="00F72256"/>
    <w:rsid w:val="00F727D5"/>
    <w:rsid w:val="00F72DA5"/>
    <w:rsid w:val="00F74CC7"/>
    <w:rsid w:val="00F75054"/>
    <w:rsid w:val="00F752B5"/>
    <w:rsid w:val="00F767EC"/>
    <w:rsid w:val="00F81057"/>
    <w:rsid w:val="00F81796"/>
    <w:rsid w:val="00F828F1"/>
    <w:rsid w:val="00F856B1"/>
    <w:rsid w:val="00F85D6A"/>
    <w:rsid w:val="00F868ED"/>
    <w:rsid w:val="00F86A89"/>
    <w:rsid w:val="00F86DEF"/>
    <w:rsid w:val="00F911AE"/>
    <w:rsid w:val="00F91336"/>
    <w:rsid w:val="00F913EF"/>
    <w:rsid w:val="00F91829"/>
    <w:rsid w:val="00F93C81"/>
    <w:rsid w:val="00F948FD"/>
    <w:rsid w:val="00F94E28"/>
    <w:rsid w:val="00F94FD4"/>
    <w:rsid w:val="00F95A11"/>
    <w:rsid w:val="00F96247"/>
    <w:rsid w:val="00F963F4"/>
    <w:rsid w:val="00F9682B"/>
    <w:rsid w:val="00F96AD1"/>
    <w:rsid w:val="00F9781C"/>
    <w:rsid w:val="00FA1550"/>
    <w:rsid w:val="00FA4457"/>
    <w:rsid w:val="00FA4486"/>
    <w:rsid w:val="00FA4778"/>
    <w:rsid w:val="00FA6033"/>
    <w:rsid w:val="00FA7079"/>
    <w:rsid w:val="00FA775C"/>
    <w:rsid w:val="00FB4251"/>
    <w:rsid w:val="00FB47C9"/>
    <w:rsid w:val="00FB59C3"/>
    <w:rsid w:val="00FB7203"/>
    <w:rsid w:val="00FB733D"/>
    <w:rsid w:val="00FB7F0C"/>
    <w:rsid w:val="00FC27CC"/>
    <w:rsid w:val="00FC3976"/>
    <w:rsid w:val="00FC39D0"/>
    <w:rsid w:val="00FC3D66"/>
    <w:rsid w:val="00FC58E9"/>
    <w:rsid w:val="00FC7C44"/>
    <w:rsid w:val="00FD0DEA"/>
    <w:rsid w:val="00FD0F04"/>
    <w:rsid w:val="00FD1202"/>
    <w:rsid w:val="00FD32B7"/>
    <w:rsid w:val="00FD3F1F"/>
    <w:rsid w:val="00FD6111"/>
    <w:rsid w:val="00FD6892"/>
    <w:rsid w:val="00FE309A"/>
    <w:rsid w:val="00FE395A"/>
    <w:rsid w:val="00FE641B"/>
    <w:rsid w:val="00FE6503"/>
    <w:rsid w:val="00FE76DA"/>
    <w:rsid w:val="00FF0802"/>
    <w:rsid w:val="00FF1C15"/>
    <w:rsid w:val="00FF38F4"/>
    <w:rsid w:val="00FF3C7D"/>
    <w:rsid w:val="00FF4612"/>
    <w:rsid w:val="00FF47D2"/>
    <w:rsid w:val="00FF493B"/>
    <w:rsid w:val="00FF589A"/>
    <w:rsid w:val="00FF5A18"/>
    <w:rsid w:val="00FF68A6"/>
    <w:rsid w:val="00FF7D25"/>
    <w:rsid w:val="01300445"/>
    <w:rsid w:val="01A4AFE6"/>
    <w:rsid w:val="01DDB588"/>
    <w:rsid w:val="026DF840"/>
    <w:rsid w:val="028CE2FD"/>
    <w:rsid w:val="029A6D65"/>
    <w:rsid w:val="02BCE8B1"/>
    <w:rsid w:val="02D61A13"/>
    <w:rsid w:val="0375316D"/>
    <w:rsid w:val="04C08EC9"/>
    <w:rsid w:val="04C3DB1D"/>
    <w:rsid w:val="04C9943E"/>
    <w:rsid w:val="064BD92D"/>
    <w:rsid w:val="0764817F"/>
    <w:rsid w:val="083F8A2A"/>
    <w:rsid w:val="0A445D5E"/>
    <w:rsid w:val="0A6A548F"/>
    <w:rsid w:val="0AC34080"/>
    <w:rsid w:val="0AE950F0"/>
    <w:rsid w:val="0BEAF109"/>
    <w:rsid w:val="0BFC26B5"/>
    <w:rsid w:val="0C2B39AE"/>
    <w:rsid w:val="0C2BDB3E"/>
    <w:rsid w:val="0C356EDE"/>
    <w:rsid w:val="0C3A1167"/>
    <w:rsid w:val="0C81BE94"/>
    <w:rsid w:val="0CB5976B"/>
    <w:rsid w:val="0D1CE218"/>
    <w:rsid w:val="0D81FA81"/>
    <w:rsid w:val="0E2D3831"/>
    <w:rsid w:val="0E3FD345"/>
    <w:rsid w:val="0F108F20"/>
    <w:rsid w:val="0F8C1EDD"/>
    <w:rsid w:val="0FFA64EA"/>
    <w:rsid w:val="108C7584"/>
    <w:rsid w:val="125FD818"/>
    <w:rsid w:val="12A74D07"/>
    <w:rsid w:val="12D21049"/>
    <w:rsid w:val="13516608"/>
    <w:rsid w:val="139B9AC4"/>
    <w:rsid w:val="146DB34A"/>
    <w:rsid w:val="152DCE79"/>
    <w:rsid w:val="1554EB13"/>
    <w:rsid w:val="15847B2D"/>
    <w:rsid w:val="1585F25E"/>
    <w:rsid w:val="160A5208"/>
    <w:rsid w:val="1693BE16"/>
    <w:rsid w:val="169BFE99"/>
    <w:rsid w:val="16D9130D"/>
    <w:rsid w:val="17C89674"/>
    <w:rsid w:val="181C47F4"/>
    <w:rsid w:val="1892CDD5"/>
    <w:rsid w:val="18EC4343"/>
    <w:rsid w:val="1906B2D3"/>
    <w:rsid w:val="19C58E4B"/>
    <w:rsid w:val="19E0976A"/>
    <w:rsid w:val="1ADDA7C6"/>
    <w:rsid w:val="1B21040B"/>
    <w:rsid w:val="1B488CD7"/>
    <w:rsid w:val="1B756B91"/>
    <w:rsid w:val="1C244C93"/>
    <w:rsid w:val="1C578B34"/>
    <w:rsid w:val="1C66F311"/>
    <w:rsid w:val="1CA15E85"/>
    <w:rsid w:val="1CFE73CF"/>
    <w:rsid w:val="1D22C5A6"/>
    <w:rsid w:val="1D51AF46"/>
    <w:rsid w:val="1D64BD1F"/>
    <w:rsid w:val="1D7FC519"/>
    <w:rsid w:val="1DAF34AE"/>
    <w:rsid w:val="1DC2D2B9"/>
    <w:rsid w:val="1E9ABE69"/>
    <w:rsid w:val="1F1F7803"/>
    <w:rsid w:val="1F372215"/>
    <w:rsid w:val="1FF6A654"/>
    <w:rsid w:val="1FFB8DC6"/>
    <w:rsid w:val="2114F820"/>
    <w:rsid w:val="21ABD7FB"/>
    <w:rsid w:val="21F752CF"/>
    <w:rsid w:val="22032781"/>
    <w:rsid w:val="2290432A"/>
    <w:rsid w:val="2310CBED"/>
    <w:rsid w:val="2378FD63"/>
    <w:rsid w:val="23C504EA"/>
    <w:rsid w:val="23E31DA4"/>
    <w:rsid w:val="23E664BE"/>
    <w:rsid w:val="25532100"/>
    <w:rsid w:val="2593F5B7"/>
    <w:rsid w:val="25AD36D7"/>
    <w:rsid w:val="264BF37E"/>
    <w:rsid w:val="26FC1800"/>
    <w:rsid w:val="27C46C80"/>
    <w:rsid w:val="27D9AAC3"/>
    <w:rsid w:val="28733E55"/>
    <w:rsid w:val="288E553E"/>
    <w:rsid w:val="288F8197"/>
    <w:rsid w:val="2998D30A"/>
    <w:rsid w:val="299F53EE"/>
    <w:rsid w:val="2A0AE767"/>
    <w:rsid w:val="2A0C67B6"/>
    <w:rsid w:val="2A7BE583"/>
    <w:rsid w:val="2A7D6C79"/>
    <w:rsid w:val="2AF36906"/>
    <w:rsid w:val="2B015A1F"/>
    <w:rsid w:val="2C08E8BA"/>
    <w:rsid w:val="2CDF2F3A"/>
    <w:rsid w:val="2D25B916"/>
    <w:rsid w:val="2D4CB94A"/>
    <w:rsid w:val="2DB5C026"/>
    <w:rsid w:val="2E8F8223"/>
    <w:rsid w:val="2F59C993"/>
    <w:rsid w:val="2F9C756D"/>
    <w:rsid w:val="3017ACF2"/>
    <w:rsid w:val="30A83D17"/>
    <w:rsid w:val="30C6F77A"/>
    <w:rsid w:val="30CB08D8"/>
    <w:rsid w:val="3113D2C3"/>
    <w:rsid w:val="31C588A5"/>
    <w:rsid w:val="326CAAEE"/>
    <w:rsid w:val="3342D675"/>
    <w:rsid w:val="3375D64B"/>
    <w:rsid w:val="338D58C5"/>
    <w:rsid w:val="3416B747"/>
    <w:rsid w:val="345769FD"/>
    <w:rsid w:val="348F7527"/>
    <w:rsid w:val="34B0B5E2"/>
    <w:rsid w:val="34C890F9"/>
    <w:rsid w:val="35F41F34"/>
    <w:rsid w:val="360B093C"/>
    <w:rsid w:val="3666FC95"/>
    <w:rsid w:val="371C7615"/>
    <w:rsid w:val="374B27AD"/>
    <w:rsid w:val="37600480"/>
    <w:rsid w:val="37CE4876"/>
    <w:rsid w:val="37E64E39"/>
    <w:rsid w:val="38D0720F"/>
    <w:rsid w:val="3900FD34"/>
    <w:rsid w:val="399391CA"/>
    <w:rsid w:val="3B9C9F4E"/>
    <w:rsid w:val="3BA22767"/>
    <w:rsid w:val="3BC12C24"/>
    <w:rsid w:val="3D26D0A5"/>
    <w:rsid w:val="3D603558"/>
    <w:rsid w:val="3DC123DC"/>
    <w:rsid w:val="3E0DD03A"/>
    <w:rsid w:val="3E0E0179"/>
    <w:rsid w:val="3F706136"/>
    <w:rsid w:val="3FBD8AA1"/>
    <w:rsid w:val="4082B3D8"/>
    <w:rsid w:val="41014216"/>
    <w:rsid w:val="412ED789"/>
    <w:rsid w:val="413A4586"/>
    <w:rsid w:val="41F7DCC3"/>
    <w:rsid w:val="423E797E"/>
    <w:rsid w:val="4259F0E1"/>
    <w:rsid w:val="42C52667"/>
    <w:rsid w:val="439E3E81"/>
    <w:rsid w:val="43FF1551"/>
    <w:rsid w:val="44A0D587"/>
    <w:rsid w:val="457BB7E8"/>
    <w:rsid w:val="4587DCBE"/>
    <w:rsid w:val="45B91399"/>
    <w:rsid w:val="462A95F0"/>
    <w:rsid w:val="468893E3"/>
    <w:rsid w:val="468EE87B"/>
    <w:rsid w:val="46BBB18A"/>
    <w:rsid w:val="4734A30F"/>
    <w:rsid w:val="473C8F0C"/>
    <w:rsid w:val="483098DF"/>
    <w:rsid w:val="485CA357"/>
    <w:rsid w:val="4928A212"/>
    <w:rsid w:val="49332869"/>
    <w:rsid w:val="4935F44E"/>
    <w:rsid w:val="497E6E7D"/>
    <w:rsid w:val="4A261553"/>
    <w:rsid w:val="4A5894E7"/>
    <w:rsid w:val="4AAED662"/>
    <w:rsid w:val="4AB5FA9D"/>
    <w:rsid w:val="4AE6067B"/>
    <w:rsid w:val="4BA58D69"/>
    <w:rsid w:val="4BB7ED97"/>
    <w:rsid w:val="4BFDA0CF"/>
    <w:rsid w:val="4CD9B520"/>
    <w:rsid w:val="4CDA2E0E"/>
    <w:rsid w:val="4DBE4F9E"/>
    <w:rsid w:val="4DD92827"/>
    <w:rsid w:val="4DDF8840"/>
    <w:rsid w:val="4DDFB07A"/>
    <w:rsid w:val="4E6A1AD2"/>
    <w:rsid w:val="4EBAD10E"/>
    <w:rsid w:val="4F093700"/>
    <w:rsid w:val="5067D92D"/>
    <w:rsid w:val="50CAB7CD"/>
    <w:rsid w:val="511A8992"/>
    <w:rsid w:val="51635663"/>
    <w:rsid w:val="5313F54A"/>
    <w:rsid w:val="53159833"/>
    <w:rsid w:val="53309F5B"/>
    <w:rsid w:val="538AC40D"/>
    <w:rsid w:val="5472EF40"/>
    <w:rsid w:val="5548DC19"/>
    <w:rsid w:val="556303A3"/>
    <w:rsid w:val="55BEA3C8"/>
    <w:rsid w:val="55C70F35"/>
    <w:rsid w:val="57304CC3"/>
    <w:rsid w:val="5819B5B8"/>
    <w:rsid w:val="5874FCD7"/>
    <w:rsid w:val="5979D7F5"/>
    <w:rsid w:val="5B0768DC"/>
    <w:rsid w:val="5B2A86A8"/>
    <w:rsid w:val="5C058957"/>
    <w:rsid w:val="5C463DF1"/>
    <w:rsid w:val="5C4D2D71"/>
    <w:rsid w:val="5D1BBD6A"/>
    <w:rsid w:val="5D2425B4"/>
    <w:rsid w:val="5D24D974"/>
    <w:rsid w:val="5D2FFE66"/>
    <w:rsid w:val="5D3F0FA1"/>
    <w:rsid w:val="5DCF19FB"/>
    <w:rsid w:val="5E085465"/>
    <w:rsid w:val="5EDF90EF"/>
    <w:rsid w:val="5F52A324"/>
    <w:rsid w:val="5F5D9F2D"/>
    <w:rsid w:val="5F9D32A4"/>
    <w:rsid w:val="5FB83D98"/>
    <w:rsid w:val="60754C5F"/>
    <w:rsid w:val="6092848B"/>
    <w:rsid w:val="60B18BB0"/>
    <w:rsid w:val="60EBEAAF"/>
    <w:rsid w:val="61B212B4"/>
    <w:rsid w:val="61BF8E33"/>
    <w:rsid w:val="621910BC"/>
    <w:rsid w:val="6242F853"/>
    <w:rsid w:val="63BF758B"/>
    <w:rsid w:val="64142731"/>
    <w:rsid w:val="6482C4CA"/>
    <w:rsid w:val="64FAC8D8"/>
    <w:rsid w:val="650CF4A9"/>
    <w:rsid w:val="65A5C080"/>
    <w:rsid w:val="65B7143C"/>
    <w:rsid w:val="65DB689A"/>
    <w:rsid w:val="666079C6"/>
    <w:rsid w:val="66885D1B"/>
    <w:rsid w:val="669D6BB2"/>
    <w:rsid w:val="66CF1957"/>
    <w:rsid w:val="67B4E291"/>
    <w:rsid w:val="67DA62A9"/>
    <w:rsid w:val="67FEE0F0"/>
    <w:rsid w:val="69467974"/>
    <w:rsid w:val="6970992A"/>
    <w:rsid w:val="69EC9388"/>
    <w:rsid w:val="6A13848C"/>
    <w:rsid w:val="6A63E90B"/>
    <w:rsid w:val="6C38AEB4"/>
    <w:rsid w:val="6C7614F6"/>
    <w:rsid w:val="6CE66DAD"/>
    <w:rsid w:val="6CF67CD6"/>
    <w:rsid w:val="6E842E55"/>
    <w:rsid w:val="6EA07E99"/>
    <w:rsid w:val="6EAE474A"/>
    <w:rsid w:val="6F23825D"/>
    <w:rsid w:val="70C27BD4"/>
    <w:rsid w:val="7127E4FA"/>
    <w:rsid w:val="71F96298"/>
    <w:rsid w:val="7242E436"/>
    <w:rsid w:val="7262F669"/>
    <w:rsid w:val="739B31FE"/>
    <w:rsid w:val="7413ED9C"/>
    <w:rsid w:val="741F8A7B"/>
    <w:rsid w:val="749EC855"/>
    <w:rsid w:val="74E0AE1D"/>
    <w:rsid w:val="75117950"/>
    <w:rsid w:val="752ED581"/>
    <w:rsid w:val="75329D49"/>
    <w:rsid w:val="75A9EADF"/>
    <w:rsid w:val="767C59D8"/>
    <w:rsid w:val="76C3C6B3"/>
    <w:rsid w:val="7750EDEF"/>
    <w:rsid w:val="7794D620"/>
    <w:rsid w:val="77C9F303"/>
    <w:rsid w:val="787CF415"/>
    <w:rsid w:val="794D4E60"/>
    <w:rsid w:val="795CBE43"/>
    <w:rsid w:val="79CF791D"/>
    <w:rsid w:val="7A076243"/>
    <w:rsid w:val="7A405D59"/>
    <w:rsid w:val="7A579585"/>
    <w:rsid w:val="7ACB31F0"/>
    <w:rsid w:val="7ADD156F"/>
    <w:rsid w:val="7AE458DB"/>
    <w:rsid w:val="7AE95430"/>
    <w:rsid w:val="7B02DCED"/>
    <w:rsid w:val="7B08890E"/>
    <w:rsid w:val="7B618121"/>
    <w:rsid w:val="7B7CBD58"/>
    <w:rsid w:val="7BAFC7F0"/>
    <w:rsid w:val="7CC4620D"/>
    <w:rsid w:val="7CD5BE45"/>
    <w:rsid w:val="7D1AA3C0"/>
    <w:rsid w:val="7D614A2D"/>
    <w:rsid w:val="7D71287C"/>
    <w:rsid w:val="7D9F6933"/>
    <w:rsid w:val="7DB8F6F8"/>
    <w:rsid w:val="7DC1C161"/>
    <w:rsid w:val="7E0EB9F2"/>
    <w:rsid w:val="7E47BD70"/>
    <w:rsid w:val="7E5A0C12"/>
    <w:rsid w:val="7E606673"/>
    <w:rsid w:val="7EBA1590"/>
    <w:rsid w:val="7F0075F0"/>
    <w:rsid w:val="7FE0504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918621"/>
  <w14:defaultImageDpi w14:val="330"/>
  <w15:docId w15:val="{5C7A84DC-017E-4E2D-AACD-88A27F9C9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255"/>
    <w:pPr>
      <w:spacing w:line="480" w:lineRule="auto"/>
      <w:jc w:val="both"/>
    </w:pPr>
    <w:rPr>
      <w:rFonts w:ascii="Times New Roman" w:eastAsia="Times New Roman" w:hAnsi="Times New Roman" w:cs="Times New Roman"/>
      <w:lang w:val="en-GB" w:eastAsia="de-DE"/>
    </w:rPr>
  </w:style>
  <w:style w:type="paragraph" w:styleId="Heading1">
    <w:name w:val="heading 1"/>
    <w:basedOn w:val="NormalWeb"/>
    <w:next w:val="Normal"/>
    <w:link w:val="Heading1Char"/>
    <w:uiPriority w:val="9"/>
    <w:qFormat/>
    <w:rsid w:val="004E35F5"/>
    <w:pPr>
      <w:spacing w:before="0" w:beforeAutospacing="0" w:after="0" w:afterAutospacing="0"/>
      <w:jc w:val="left"/>
      <w:outlineLvl w:val="0"/>
    </w:pPr>
    <w:rPr>
      <w:b/>
      <w:bCs/>
      <w:lang w:val="en-GB"/>
    </w:rPr>
  </w:style>
  <w:style w:type="paragraph" w:styleId="Heading2">
    <w:name w:val="heading 2"/>
    <w:basedOn w:val="NormalWeb"/>
    <w:next w:val="Normal"/>
    <w:link w:val="Heading2Char"/>
    <w:uiPriority w:val="9"/>
    <w:unhideWhenUsed/>
    <w:qFormat/>
    <w:rsid w:val="00BA2C9F"/>
    <w:pPr>
      <w:spacing w:before="0" w:beforeAutospacing="0" w:after="0" w:afterAutospacing="0"/>
      <w:outlineLvl w:val="1"/>
    </w:pPr>
    <w:rPr>
      <w:i/>
      <w:iCs/>
      <w:lang w:val="en-GB"/>
    </w:rPr>
  </w:style>
  <w:style w:type="paragraph" w:styleId="Heading3">
    <w:name w:val="heading 3"/>
    <w:basedOn w:val="Heading2"/>
    <w:next w:val="Normal"/>
    <w:link w:val="Heading3Char"/>
    <w:uiPriority w:val="9"/>
    <w:unhideWhenUsed/>
    <w:qFormat/>
    <w:rsid w:val="001348F5"/>
    <w:pPr>
      <w:outlineLvl w:val="2"/>
    </w:pPr>
    <w:rPr>
      <w:rFonts w:eastAsia="MS Gothic"/>
      <w:lang w:eastAsia="ja-JP"/>
    </w:rPr>
  </w:style>
  <w:style w:type="paragraph" w:styleId="Heading4">
    <w:name w:val="heading 4"/>
    <w:basedOn w:val="Normal"/>
    <w:next w:val="Normal"/>
    <w:link w:val="Heading4Char"/>
    <w:uiPriority w:val="9"/>
    <w:semiHidden/>
    <w:unhideWhenUsed/>
    <w:qFormat/>
    <w:rsid w:val="00271841"/>
    <w:pPr>
      <w:keepNext/>
      <w:keepLines/>
      <w:spacing w:before="40"/>
      <w:outlineLvl w:val="3"/>
    </w:pPr>
    <w:rPr>
      <w:rFonts w:ascii="Segoe UI" w:eastAsia="MS Gothic" w:hAnsi="Segoe UI"/>
      <w:i/>
      <w:iCs/>
      <w:color w:val="008585"/>
      <w:sz w:val="22"/>
      <w:szCs w:val="22"/>
      <w:lang w:val="de-DE" w:eastAsia="en-US"/>
    </w:rPr>
  </w:style>
  <w:style w:type="paragraph" w:styleId="Heading5">
    <w:name w:val="heading 5"/>
    <w:basedOn w:val="Normal"/>
    <w:next w:val="Normal"/>
    <w:link w:val="Heading5Char"/>
    <w:uiPriority w:val="9"/>
    <w:semiHidden/>
    <w:unhideWhenUsed/>
    <w:qFormat/>
    <w:rsid w:val="00271841"/>
    <w:pPr>
      <w:keepNext/>
      <w:keepLines/>
      <w:spacing w:before="40"/>
      <w:outlineLvl w:val="4"/>
    </w:pPr>
    <w:rPr>
      <w:rFonts w:ascii="Segoe UI" w:eastAsia="MS Gothic" w:hAnsi="Segoe UI"/>
      <w:color w:val="008585"/>
      <w:sz w:val="22"/>
      <w:szCs w:val="22"/>
      <w:lang w:val="de-DE" w:eastAsia="en-US"/>
    </w:rPr>
  </w:style>
  <w:style w:type="paragraph" w:styleId="Heading6">
    <w:name w:val="heading 6"/>
    <w:basedOn w:val="Normal"/>
    <w:next w:val="Normal"/>
    <w:link w:val="Heading6Char"/>
    <w:uiPriority w:val="9"/>
    <w:semiHidden/>
    <w:unhideWhenUsed/>
    <w:qFormat/>
    <w:rsid w:val="00271841"/>
    <w:pPr>
      <w:keepNext/>
      <w:keepLines/>
      <w:spacing w:before="40"/>
      <w:outlineLvl w:val="5"/>
    </w:pPr>
    <w:rPr>
      <w:rFonts w:ascii="Segoe UI" w:eastAsia="MS Gothic" w:hAnsi="Segoe UI"/>
      <w:i/>
      <w:iCs/>
      <w:color w:val="2458E5"/>
      <w:sz w:val="22"/>
      <w:szCs w:val="22"/>
      <w:lang w:val="de-DE" w:eastAsia="en-US"/>
    </w:rPr>
  </w:style>
  <w:style w:type="paragraph" w:styleId="Heading7">
    <w:name w:val="heading 7"/>
    <w:basedOn w:val="Normal"/>
    <w:next w:val="Normal"/>
    <w:link w:val="Heading7Char"/>
    <w:uiPriority w:val="9"/>
    <w:semiHidden/>
    <w:unhideWhenUsed/>
    <w:qFormat/>
    <w:rsid w:val="00271841"/>
    <w:pPr>
      <w:keepNext/>
      <w:keepLines/>
      <w:spacing w:before="40"/>
      <w:outlineLvl w:val="6"/>
    </w:pPr>
    <w:rPr>
      <w:rFonts w:ascii="Segoe UI" w:eastAsia="MS Gothic" w:hAnsi="Segoe UI"/>
      <w:color w:val="2458E5"/>
      <w:sz w:val="22"/>
      <w:szCs w:val="22"/>
      <w:lang w:val="de-DE" w:eastAsia="en-US"/>
    </w:rPr>
  </w:style>
  <w:style w:type="paragraph" w:styleId="Heading8">
    <w:name w:val="heading 8"/>
    <w:basedOn w:val="Normal"/>
    <w:next w:val="Normal"/>
    <w:link w:val="Heading8Char"/>
    <w:uiPriority w:val="9"/>
    <w:semiHidden/>
    <w:unhideWhenUsed/>
    <w:qFormat/>
    <w:rsid w:val="00271841"/>
    <w:pPr>
      <w:keepNext/>
      <w:keepLines/>
      <w:spacing w:before="40"/>
      <w:outlineLvl w:val="7"/>
    </w:pPr>
    <w:rPr>
      <w:rFonts w:ascii="Segoe UI" w:eastAsia="MS Gothic" w:hAnsi="Segoe UI"/>
      <w:i/>
      <w:iCs/>
      <w:color w:val="143DAC"/>
      <w:sz w:val="22"/>
      <w:szCs w:val="22"/>
      <w:lang w:val="de-DE" w:eastAsia="en-US"/>
    </w:rPr>
  </w:style>
  <w:style w:type="paragraph" w:styleId="Heading9">
    <w:name w:val="heading 9"/>
    <w:basedOn w:val="Normal"/>
    <w:next w:val="Normal"/>
    <w:link w:val="Heading9Char"/>
    <w:uiPriority w:val="9"/>
    <w:semiHidden/>
    <w:unhideWhenUsed/>
    <w:qFormat/>
    <w:rsid w:val="00271841"/>
    <w:pPr>
      <w:keepNext/>
      <w:keepLines/>
      <w:spacing w:before="40"/>
      <w:outlineLvl w:val="8"/>
    </w:pPr>
    <w:rPr>
      <w:rFonts w:ascii="Segoe UI" w:eastAsia="MS Gothic" w:hAnsi="Segoe UI"/>
      <w:color w:val="143DAC"/>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913A86"/>
    <w:pPr>
      <w:spacing w:before="100" w:beforeAutospacing="1" w:after="100" w:afterAutospacing="1"/>
    </w:pPr>
    <w:rPr>
      <w:lang w:val="de-AT"/>
    </w:rPr>
  </w:style>
  <w:style w:type="character" w:styleId="Hyperlink">
    <w:name w:val="Hyperlink"/>
    <w:basedOn w:val="DefaultParagraphFont"/>
    <w:uiPriority w:val="99"/>
    <w:unhideWhenUsed/>
    <w:rsid w:val="00913A86"/>
    <w:rPr>
      <w:color w:val="0000FF"/>
      <w:u w:val="single"/>
    </w:rPr>
  </w:style>
  <w:style w:type="character" w:customStyle="1" w:styleId="apple-converted-space">
    <w:name w:val="apple-converted-space"/>
    <w:basedOn w:val="DefaultParagraphFont"/>
    <w:rsid w:val="00913A86"/>
  </w:style>
  <w:style w:type="character" w:customStyle="1" w:styleId="Mencinsinresolver1">
    <w:name w:val="Mención sin resolver1"/>
    <w:basedOn w:val="DefaultParagraphFont"/>
    <w:uiPriority w:val="99"/>
    <w:rsid w:val="002A1927"/>
    <w:rPr>
      <w:color w:val="605E5C"/>
      <w:shd w:val="clear" w:color="auto" w:fill="E1DFDD"/>
    </w:rPr>
  </w:style>
  <w:style w:type="paragraph" w:styleId="EndnoteText">
    <w:name w:val="endnote text"/>
    <w:basedOn w:val="Normal"/>
    <w:link w:val="EndnoteTextChar"/>
    <w:uiPriority w:val="99"/>
    <w:semiHidden/>
    <w:unhideWhenUsed/>
    <w:rsid w:val="00951069"/>
    <w:rPr>
      <w:sz w:val="20"/>
      <w:szCs w:val="20"/>
    </w:rPr>
  </w:style>
  <w:style w:type="character" w:customStyle="1" w:styleId="EndnoteTextChar">
    <w:name w:val="Endnote Text Char"/>
    <w:basedOn w:val="DefaultParagraphFont"/>
    <w:link w:val="EndnoteText"/>
    <w:uiPriority w:val="99"/>
    <w:semiHidden/>
    <w:rsid w:val="00951069"/>
    <w:rPr>
      <w:sz w:val="20"/>
      <w:szCs w:val="20"/>
    </w:rPr>
  </w:style>
  <w:style w:type="character" w:styleId="EndnoteReference">
    <w:name w:val="endnote reference"/>
    <w:basedOn w:val="DefaultParagraphFont"/>
    <w:uiPriority w:val="99"/>
    <w:semiHidden/>
    <w:unhideWhenUsed/>
    <w:rsid w:val="00951069"/>
    <w:rPr>
      <w:vertAlign w:val="superscript"/>
    </w:rPr>
  </w:style>
  <w:style w:type="paragraph" w:customStyle="1" w:styleId="EndNoteBibliographyTitle">
    <w:name w:val="EndNote Bibliography Title"/>
    <w:basedOn w:val="Normal"/>
    <w:link w:val="EndNoteBibliographyTitleZchn"/>
    <w:rsid w:val="00CF6511"/>
    <w:pPr>
      <w:jc w:val="center"/>
    </w:pPr>
    <w:rPr>
      <w:lang w:val="en-US"/>
    </w:rPr>
  </w:style>
  <w:style w:type="character" w:customStyle="1" w:styleId="NormalWebChar">
    <w:name w:val="Normal (Web) Char"/>
    <w:basedOn w:val="DefaultParagraphFont"/>
    <w:link w:val="NormalWeb"/>
    <w:uiPriority w:val="99"/>
    <w:rsid w:val="00CF6511"/>
    <w:rPr>
      <w:rFonts w:ascii="Times New Roman" w:eastAsia="Times New Roman" w:hAnsi="Times New Roman" w:cs="Times New Roman"/>
      <w:lang w:val="de-AT" w:eastAsia="de-DE"/>
    </w:rPr>
  </w:style>
  <w:style w:type="character" w:customStyle="1" w:styleId="EndNoteBibliographyTitleZchn">
    <w:name w:val="EndNote Bibliography Title Zchn"/>
    <w:basedOn w:val="NormalWebChar"/>
    <w:link w:val="EndNoteBibliographyTitle"/>
    <w:rsid w:val="00CF6511"/>
    <w:rPr>
      <w:rFonts w:ascii="Times New Roman" w:eastAsia="Times New Roman" w:hAnsi="Times New Roman" w:cs="Times New Roman"/>
      <w:lang w:val="en-US" w:eastAsia="de-DE"/>
    </w:rPr>
  </w:style>
  <w:style w:type="paragraph" w:customStyle="1" w:styleId="EndNoteBibliography">
    <w:name w:val="EndNote Bibliography"/>
    <w:basedOn w:val="Normal"/>
    <w:link w:val="EndNoteBibliographyZchn"/>
    <w:uiPriority w:val="1"/>
    <w:rsid w:val="00CF6511"/>
    <w:pPr>
      <w:spacing w:line="240" w:lineRule="auto"/>
    </w:pPr>
    <w:rPr>
      <w:lang w:val="en-US"/>
    </w:rPr>
  </w:style>
  <w:style w:type="character" w:customStyle="1" w:styleId="EndNoteBibliographyZchn">
    <w:name w:val="EndNote Bibliography Zchn"/>
    <w:basedOn w:val="NormalWebChar"/>
    <w:link w:val="EndNoteBibliography"/>
    <w:uiPriority w:val="1"/>
    <w:rsid w:val="00CF6511"/>
    <w:rPr>
      <w:rFonts w:ascii="Times New Roman" w:eastAsia="Times New Roman" w:hAnsi="Times New Roman" w:cs="Times New Roman"/>
      <w:lang w:val="en-US" w:eastAsia="de-DE"/>
    </w:rPr>
  </w:style>
  <w:style w:type="character" w:styleId="FollowedHyperlink">
    <w:name w:val="FollowedHyperlink"/>
    <w:basedOn w:val="DefaultParagraphFont"/>
    <w:uiPriority w:val="99"/>
    <w:semiHidden/>
    <w:unhideWhenUsed/>
    <w:rsid w:val="00441116"/>
    <w:rPr>
      <w:color w:val="954F72" w:themeColor="followedHyperlink"/>
      <w:u w:val="single"/>
    </w:rPr>
  </w:style>
  <w:style w:type="table" w:styleId="TableGrid">
    <w:name w:val="Table Grid"/>
    <w:basedOn w:val="TableNormal"/>
    <w:uiPriority w:val="39"/>
    <w:rsid w:val="00AC13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18E4"/>
    <w:rPr>
      <w:sz w:val="16"/>
      <w:szCs w:val="16"/>
    </w:rPr>
  </w:style>
  <w:style w:type="paragraph" w:styleId="CommentText">
    <w:name w:val="annotation text"/>
    <w:basedOn w:val="Normal"/>
    <w:link w:val="CommentTextChar"/>
    <w:uiPriority w:val="99"/>
    <w:unhideWhenUsed/>
    <w:rsid w:val="00AF0164"/>
    <w:rPr>
      <w:sz w:val="20"/>
      <w:szCs w:val="20"/>
    </w:rPr>
  </w:style>
  <w:style w:type="character" w:customStyle="1" w:styleId="CommentTextChar">
    <w:name w:val="Comment Text Char"/>
    <w:basedOn w:val="DefaultParagraphFont"/>
    <w:link w:val="CommentText"/>
    <w:uiPriority w:val="99"/>
    <w:rsid w:val="00AF0164"/>
    <w:rPr>
      <w:sz w:val="20"/>
      <w:szCs w:val="20"/>
      <w:lang w:val="en-GB"/>
    </w:rPr>
  </w:style>
  <w:style w:type="paragraph" w:styleId="CommentSubject">
    <w:name w:val="annotation subject"/>
    <w:basedOn w:val="CommentText"/>
    <w:next w:val="CommentText"/>
    <w:link w:val="CommentSubjectChar"/>
    <w:uiPriority w:val="99"/>
    <w:semiHidden/>
    <w:unhideWhenUsed/>
    <w:rsid w:val="005E18E4"/>
    <w:rPr>
      <w:b/>
      <w:bCs/>
    </w:rPr>
  </w:style>
  <w:style w:type="character" w:customStyle="1" w:styleId="CommentSubjectChar">
    <w:name w:val="Comment Subject Char"/>
    <w:basedOn w:val="CommentTextChar"/>
    <w:link w:val="CommentSubject"/>
    <w:uiPriority w:val="99"/>
    <w:semiHidden/>
    <w:rsid w:val="005E18E4"/>
    <w:rPr>
      <w:b/>
      <w:bCs/>
      <w:sz w:val="20"/>
      <w:szCs w:val="20"/>
      <w:lang w:val="en-GB"/>
    </w:rPr>
  </w:style>
  <w:style w:type="paragraph" w:styleId="BalloonText">
    <w:name w:val="Balloon Text"/>
    <w:basedOn w:val="Normal"/>
    <w:link w:val="BalloonTextChar"/>
    <w:uiPriority w:val="99"/>
    <w:semiHidden/>
    <w:unhideWhenUsed/>
    <w:rsid w:val="005E18E4"/>
    <w:rPr>
      <w:sz w:val="18"/>
      <w:szCs w:val="18"/>
    </w:rPr>
  </w:style>
  <w:style w:type="character" w:customStyle="1" w:styleId="BalloonTextChar">
    <w:name w:val="Balloon Text Char"/>
    <w:basedOn w:val="DefaultParagraphFont"/>
    <w:link w:val="BalloonText"/>
    <w:uiPriority w:val="99"/>
    <w:semiHidden/>
    <w:rsid w:val="005E18E4"/>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7947C9"/>
    <w:rPr>
      <w:sz w:val="20"/>
      <w:szCs w:val="20"/>
    </w:rPr>
  </w:style>
  <w:style w:type="character" w:customStyle="1" w:styleId="FootnoteTextChar">
    <w:name w:val="Footnote Text Char"/>
    <w:basedOn w:val="DefaultParagraphFont"/>
    <w:link w:val="FootnoteText"/>
    <w:uiPriority w:val="99"/>
    <w:semiHidden/>
    <w:rsid w:val="007947C9"/>
    <w:rPr>
      <w:sz w:val="20"/>
      <w:szCs w:val="20"/>
    </w:rPr>
  </w:style>
  <w:style w:type="character" w:styleId="FootnoteReference">
    <w:name w:val="footnote reference"/>
    <w:basedOn w:val="DefaultParagraphFont"/>
    <w:uiPriority w:val="99"/>
    <w:semiHidden/>
    <w:unhideWhenUsed/>
    <w:rsid w:val="007947C9"/>
    <w:rPr>
      <w:vertAlign w:val="superscript"/>
    </w:rPr>
  </w:style>
  <w:style w:type="paragraph" w:styleId="Revision">
    <w:name w:val="Revision"/>
    <w:hidden/>
    <w:uiPriority w:val="99"/>
    <w:semiHidden/>
    <w:rsid w:val="00382B18"/>
  </w:style>
  <w:style w:type="paragraph" w:styleId="ListParagraph">
    <w:name w:val="List Paragraph"/>
    <w:basedOn w:val="Normal"/>
    <w:uiPriority w:val="34"/>
    <w:qFormat/>
    <w:rsid w:val="0021064B"/>
    <w:pPr>
      <w:ind w:left="720"/>
      <w:contextualSpacing/>
    </w:pPr>
  </w:style>
  <w:style w:type="table" w:customStyle="1" w:styleId="Tablaconcuadrcula1clara-nfasis31">
    <w:name w:val="Tabla con cuadrícula 1 clara - Énfasis 31"/>
    <w:basedOn w:val="TableNormal"/>
    <w:uiPriority w:val="46"/>
    <w:rsid w:val="0042473E"/>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Onopgelostemelding1">
    <w:name w:val="Onopgeloste melding1"/>
    <w:basedOn w:val="DefaultParagraphFont"/>
    <w:uiPriority w:val="99"/>
    <w:semiHidden/>
    <w:unhideWhenUsed/>
    <w:rsid w:val="001B5AEA"/>
    <w:rPr>
      <w:color w:val="605E5C"/>
      <w:shd w:val="clear" w:color="auto" w:fill="E1DFDD"/>
    </w:rPr>
  </w:style>
  <w:style w:type="paragraph" w:styleId="Header">
    <w:name w:val="header"/>
    <w:basedOn w:val="Normal"/>
    <w:link w:val="HeaderChar"/>
    <w:uiPriority w:val="99"/>
    <w:unhideWhenUsed/>
    <w:rsid w:val="006D3FAE"/>
    <w:pPr>
      <w:tabs>
        <w:tab w:val="center" w:pos="4252"/>
        <w:tab w:val="right" w:pos="8504"/>
      </w:tabs>
    </w:pPr>
  </w:style>
  <w:style w:type="character" w:customStyle="1" w:styleId="HeaderChar">
    <w:name w:val="Header Char"/>
    <w:basedOn w:val="DefaultParagraphFont"/>
    <w:link w:val="Header"/>
    <w:uiPriority w:val="99"/>
    <w:rsid w:val="006D3FAE"/>
  </w:style>
  <w:style w:type="paragraph" w:styleId="Footer">
    <w:name w:val="footer"/>
    <w:basedOn w:val="Normal"/>
    <w:link w:val="FooterChar"/>
    <w:uiPriority w:val="99"/>
    <w:unhideWhenUsed/>
    <w:rsid w:val="006D3FAE"/>
    <w:pPr>
      <w:tabs>
        <w:tab w:val="center" w:pos="4252"/>
        <w:tab w:val="right" w:pos="8504"/>
      </w:tabs>
    </w:pPr>
  </w:style>
  <w:style w:type="character" w:customStyle="1" w:styleId="FooterChar">
    <w:name w:val="Footer Char"/>
    <w:basedOn w:val="DefaultParagraphFont"/>
    <w:link w:val="Footer"/>
    <w:uiPriority w:val="99"/>
    <w:rsid w:val="006D3FAE"/>
  </w:style>
  <w:style w:type="character" w:customStyle="1" w:styleId="Onopgelostemelding2">
    <w:name w:val="Onopgeloste melding2"/>
    <w:basedOn w:val="DefaultParagraphFont"/>
    <w:uiPriority w:val="99"/>
    <w:semiHidden/>
    <w:unhideWhenUsed/>
    <w:rsid w:val="002B6355"/>
    <w:rPr>
      <w:color w:val="605E5C"/>
      <w:shd w:val="clear" w:color="auto" w:fill="E1DFDD"/>
    </w:rPr>
  </w:style>
  <w:style w:type="character" w:styleId="LineNumber">
    <w:name w:val="line number"/>
    <w:basedOn w:val="DefaultParagraphFont"/>
    <w:uiPriority w:val="99"/>
    <w:semiHidden/>
    <w:unhideWhenUsed/>
    <w:rsid w:val="00721A51"/>
  </w:style>
  <w:style w:type="character" w:customStyle="1" w:styleId="markedcontent">
    <w:name w:val="markedcontent"/>
    <w:basedOn w:val="DefaultParagraphFont"/>
    <w:rsid w:val="002864A9"/>
  </w:style>
  <w:style w:type="character" w:customStyle="1" w:styleId="Heading1Char">
    <w:name w:val="Heading 1 Char"/>
    <w:basedOn w:val="DefaultParagraphFont"/>
    <w:link w:val="Heading1"/>
    <w:uiPriority w:val="9"/>
    <w:rsid w:val="004E35F5"/>
    <w:rPr>
      <w:rFonts w:ascii="Times New Roman" w:eastAsia="Times New Roman" w:hAnsi="Times New Roman" w:cs="Times New Roman"/>
      <w:b/>
      <w:bCs/>
      <w:lang w:val="en-GB" w:eastAsia="de-DE"/>
    </w:rPr>
  </w:style>
  <w:style w:type="character" w:customStyle="1" w:styleId="Heading2Char">
    <w:name w:val="Heading 2 Char"/>
    <w:basedOn w:val="DefaultParagraphFont"/>
    <w:link w:val="Heading2"/>
    <w:uiPriority w:val="9"/>
    <w:rsid w:val="00BA2C9F"/>
    <w:rPr>
      <w:rFonts w:ascii="Times New Roman" w:eastAsia="Times New Roman" w:hAnsi="Times New Roman" w:cs="Times New Roman"/>
      <w:i/>
      <w:iCs/>
      <w:lang w:val="en-GB" w:eastAsia="de-DE"/>
    </w:rPr>
  </w:style>
  <w:style w:type="paragraph" w:customStyle="1" w:styleId="paragraph">
    <w:name w:val="paragraph"/>
    <w:basedOn w:val="Normal"/>
    <w:uiPriority w:val="1"/>
    <w:rsid w:val="00AB1F5C"/>
    <w:pPr>
      <w:spacing w:before="100" w:beforeAutospacing="1" w:after="100" w:afterAutospacing="1" w:line="240" w:lineRule="auto"/>
      <w:jc w:val="left"/>
    </w:pPr>
    <w:rPr>
      <w:lang w:eastAsia="en-GB"/>
    </w:rPr>
  </w:style>
  <w:style w:type="character" w:customStyle="1" w:styleId="eop">
    <w:name w:val="eop"/>
    <w:basedOn w:val="DefaultParagraphFont"/>
    <w:uiPriority w:val="1"/>
    <w:rsid w:val="00AB1F5C"/>
  </w:style>
  <w:style w:type="character" w:styleId="UnresolvedMention">
    <w:name w:val="Unresolved Mention"/>
    <w:basedOn w:val="DefaultParagraphFont"/>
    <w:uiPriority w:val="99"/>
    <w:semiHidden/>
    <w:unhideWhenUsed/>
    <w:rsid w:val="00372EBF"/>
    <w:rPr>
      <w:color w:val="605E5C"/>
      <w:shd w:val="clear" w:color="auto" w:fill="E1DFDD"/>
    </w:rPr>
  </w:style>
  <w:style w:type="character" w:customStyle="1" w:styleId="Heading3Char">
    <w:name w:val="Heading 3 Char"/>
    <w:basedOn w:val="DefaultParagraphFont"/>
    <w:link w:val="Heading3"/>
    <w:uiPriority w:val="9"/>
    <w:rsid w:val="001348F5"/>
    <w:rPr>
      <w:rFonts w:ascii="Times New Roman" w:eastAsia="MS Gothic" w:hAnsi="Times New Roman" w:cs="Times New Roman"/>
      <w:i/>
      <w:iCs/>
      <w:lang w:val="en-GB" w:eastAsia="ja-JP"/>
    </w:rPr>
  </w:style>
  <w:style w:type="paragraph" w:customStyle="1" w:styleId="Heading41">
    <w:name w:val="Heading 41"/>
    <w:basedOn w:val="Normal"/>
    <w:next w:val="Normal"/>
    <w:uiPriority w:val="9"/>
    <w:unhideWhenUsed/>
    <w:qFormat/>
    <w:rsid w:val="00271841"/>
    <w:pPr>
      <w:keepNext/>
      <w:keepLines/>
      <w:spacing w:before="80" w:after="40" w:line="279" w:lineRule="auto"/>
      <w:outlineLvl w:val="3"/>
    </w:pPr>
    <w:rPr>
      <w:rFonts w:ascii="Segoe UI" w:eastAsia="MS Gothic" w:hAnsi="Segoe UI"/>
      <w:i/>
      <w:iCs/>
      <w:color w:val="008585"/>
      <w:sz w:val="22"/>
      <w:szCs w:val="22"/>
      <w:lang w:eastAsia="ja-JP"/>
    </w:rPr>
  </w:style>
  <w:style w:type="paragraph" w:customStyle="1" w:styleId="Heading51">
    <w:name w:val="Heading 51"/>
    <w:basedOn w:val="Normal"/>
    <w:next w:val="Normal"/>
    <w:uiPriority w:val="9"/>
    <w:unhideWhenUsed/>
    <w:qFormat/>
    <w:rsid w:val="00271841"/>
    <w:pPr>
      <w:keepNext/>
      <w:keepLines/>
      <w:spacing w:before="80" w:after="40" w:line="279" w:lineRule="auto"/>
      <w:outlineLvl w:val="4"/>
    </w:pPr>
    <w:rPr>
      <w:rFonts w:ascii="Segoe UI" w:eastAsia="MS Gothic" w:hAnsi="Segoe UI"/>
      <w:color w:val="008585"/>
      <w:sz w:val="22"/>
      <w:szCs w:val="22"/>
      <w:lang w:eastAsia="ja-JP"/>
    </w:rPr>
  </w:style>
  <w:style w:type="paragraph" w:customStyle="1" w:styleId="Heading61">
    <w:name w:val="Heading 61"/>
    <w:basedOn w:val="Normal"/>
    <w:next w:val="Normal"/>
    <w:uiPriority w:val="9"/>
    <w:unhideWhenUsed/>
    <w:qFormat/>
    <w:rsid w:val="00271841"/>
    <w:pPr>
      <w:keepNext/>
      <w:keepLines/>
      <w:spacing w:before="40" w:line="279" w:lineRule="auto"/>
      <w:outlineLvl w:val="5"/>
    </w:pPr>
    <w:rPr>
      <w:rFonts w:ascii="Segoe UI" w:eastAsia="MS Gothic" w:hAnsi="Segoe UI"/>
      <w:i/>
      <w:iCs/>
      <w:color w:val="2458E5"/>
      <w:sz w:val="22"/>
      <w:szCs w:val="22"/>
      <w:lang w:eastAsia="ja-JP"/>
    </w:rPr>
  </w:style>
  <w:style w:type="paragraph" w:customStyle="1" w:styleId="Heading71">
    <w:name w:val="Heading 71"/>
    <w:basedOn w:val="Normal"/>
    <w:next w:val="Normal"/>
    <w:uiPriority w:val="9"/>
    <w:unhideWhenUsed/>
    <w:qFormat/>
    <w:rsid w:val="00271841"/>
    <w:pPr>
      <w:keepNext/>
      <w:keepLines/>
      <w:spacing w:before="40" w:line="279" w:lineRule="auto"/>
      <w:outlineLvl w:val="6"/>
    </w:pPr>
    <w:rPr>
      <w:rFonts w:ascii="Segoe UI" w:eastAsia="MS Gothic" w:hAnsi="Segoe UI"/>
      <w:color w:val="2458E5"/>
      <w:sz w:val="22"/>
      <w:szCs w:val="22"/>
      <w:lang w:eastAsia="ja-JP"/>
    </w:rPr>
  </w:style>
  <w:style w:type="paragraph" w:customStyle="1" w:styleId="Heading81">
    <w:name w:val="Heading 81"/>
    <w:basedOn w:val="Normal"/>
    <w:next w:val="Normal"/>
    <w:uiPriority w:val="9"/>
    <w:unhideWhenUsed/>
    <w:qFormat/>
    <w:rsid w:val="00271841"/>
    <w:pPr>
      <w:keepNext/>
      <w:keepLines/>
      <w:spacing w:line="279" w:lineRule="auto"/>
      <w:outlineLvl w:val="7"/>
    </w:pPr>
    <w:rPr>
      <w:rFonts w:ascii="Segoe UI" w:eastAsia="MS Gothic" w:hAnsi="Segoe UI"/>
      <w:i/>
      <w:iCs/>
      <w:color w:val="143DAC"/>
      <w:sz w:val="22"/>
      <w:szCs w:val="22"/>
      <w:lang w:eastAsia="ja-JP"/>
    </w:rPr>
  </w:style>
  <w:style w:type="paragraph" w:customStyle="1" w:styleId="Heading91">
    <w:name w:val="Heading 91"/>
    <w:basedOn w:val="Normal"/>
    <w:next w:val="Normal"/>
    <w:uiPriority w:val="9"/>
    <w:unhideWhenUsed/>
    <w:qFormat/>
    <w:rsid w:val="00271841"/>
    <w:pPr>
      <w:keepNext/>
      <w:keepLines/>
      <w:spacing w:line="279" w:lineRule="auto"/>
      <w:outlineLvl w:val="8"/>
    </w:pPr>
    <w:rPr>
      <w:rFonts w:ascii="Segoe UI" w:eastAsia="MS Gothic" w:hAnsi="Segoe UI"/>
      <w:color w:val="143DAC"/>
      <w:sz w:val="22"/>
      <w:szCs w:val="22"/>
      <w:lang w:eastAsia="ja-JP"/>
    </w:rPr>
  </w:style>
  <w:style w:type="numbering" w:customStyle="1" w:styleId="NoList1">
    <w:name w:val="No List1"/>
    <w:next w:val="NoList"/>
    <w:uiPriority w:val="99"/>
    <w:semiHidden/>
    <w:unhideWhenUsed/>
    <w:rsid w:val="00271841"/>
  </w:style>
  <w:style w:type="character" w:customStyle="1" w:styleId="Heading4Char">
    <w:name w:val="Heading 4 Char"/>
    <w:basedOn w:val="DefaultParagraphFont"/>
    <w:link w:val="Heading4"/>
    <w:uiPriority w:val="9"/>
    <w:rsid w:val="00271841"/>
    <w:rPr>
      <w:rFonts w:ascii="Segoe UI" w:eastAsia="MS Gothic" w:hAnsi="Segoe UI" w:cs="Times New Roman"/>
      <w:i/>
      <w:iCs/>
      <w:color w:val="008585"/>
      <w:sz w:val="22"/>
      <w:szCs w:val="22"/>
    </w:rPr>
  </w:style>
  <w:style w:type="character" w:customStyle="1" w:styleId="Heading5Char">
    <w:name w:val="Heading 5 Char"/>
    <w:basedOn w:val="DefaultParagraphFont"/>
    <w:link w:val="Heading5"/>
    <w:uiPriority w:val="9"/>
    <w:rsid w:val="00271841"/>
    <w:rPr>
      <w:rFonts w:ascii="Segoe UI" w:eastAsia="MS Gothic" w:hAnsi="Segoe UI" w:cs="Times New Roman"/>
      <w:color w:val="008585"/>
      <w:sz w:val="22"/>
      <w:szCs w:val="22"/>
    </w:rPr>
  </w:style>
  <w:style w:type="character" w:customStyle="1" w:styleId="Heading6Char">
    <w:name w:val="Heading 6 Char"/>
    <w:basedOn w:val="DefaultParagraphFont"/>
    <w:link w:val="Heading6"/>
    <w:uiPriority w:val="9"/>
    <w:rsid w:val="00271841"/>
    <w:rPr>
      <w:rFonts w:ascii="Segoe UI" w:eastAsia="MS Gothic" w:hAnsi="Segoe UI" w:cs="Times New Roman"/>
      <w:i/>
      <w:iCs/>
      <w:color w:val="2458E5"/>
      <w:sz w:val="22"/>
      <w:szCs w:val="22"/>
    </w:rPr>
  </w:style>
  <w:style w:type="character" w:customStyle="1" w:styleId="Heading7Char">
    <w:name w:val="Heading 7 Char"/>
    <w:basedOn w:val="DefaultParagraphFont"/>
    <w:link w:val="Heading7"/>
    <w:uiPriority w:val="9"/>
    <w:rsid w:val="00271841"/>
    <w:rPr>
      <w:rFonts w:ascii="Segoe UI" w:eastAsia="MS Gothic" w:hAnsi="Segoe UI" w:cs="Times New Roman"/>
      <w:color w:val="2458E5"/>
      <w:sz w:val="22"/>
      <w:szCs w:val="22"/>
    </w:rPr>
  </w:style>
  <w:style w:type="character" w:customStyle="1" w:styleId="Heading8Char">
    <w:name w:val="Heading 8 Char"/>
    <w:basedOn w:val="DefaultParagraphFont"/>
    <w:link w:val="Heading8"/>
    <w:uiPriority w:val="9"/>
    <w:rsid w:val="00271841"/>
    <w:rPr>
      <w:rFonts w:ascii="Segoe UI" w:eastAsia="MS Gothic" w:hAnsi="Segoe UI" w:cs="Times New Roman"/>
      <w:i/>
      <w:iCs/>
      <w:color w:val="143DAC"/>
      <w:sz w:val="22"/>
      <w:szCs w:val="22"/>
    </w:rPr>
  </w:style>
  <w:style w:type="character" w:customStyle="1" w:styleId="Heading9Char">
    <w:name w:val="Heading 9 Char"/>
    <w:basedOn w:val="DefaultParagraphFont"/>
    <w:link w:val="Heading9"/>
    <w:uiPriority w:val="9"/>
    <w:rsid w:val="00271841"/>
    <w:rPr>
      <w:rFonts w:ascii="Segoe UI" w:eastAsia="MS Gothic" w:hAnsi="Segoe UI" w:cs="Times New Roman"/>
      <w:color w:val="143DAC"/>
      <w:sz w:val="22"/>
      <w:szCs w:val="22"/>
    </w:rPr>
  </w:style>
  <w:style w:type="character" w:customStyle="1" w:styleId="TitleChar">
    <w:name w:val="Title Char"/>
    <w:basedOn w:val="DefaultParagraphFont"/>
    <w:link w:val="Title"/>
    <w:uiPriority w:val="10"/>
    <w:rsid w:val="00271841"/>
    <w:rPr>
      <w:rFonts w:ascii="Aptos Display" w:eastAsia="MS Gothic" w:hAnsi="Aptos Display" w:cs="Times New Roman"/>
      <w:spacing w:val="-10"/>
      <w:kern w:val="28"/>
      <w:sz w:val="56"/>
      <w:szCs w:val="56"/>
    </w:rPr>
  </w:style>
  <w:style w:type="paragraph" w:customStyle="1" w:styleId="Title1">
    <w:name w:val="Title1"/>
    <w:basedOn w:val="Normal"/>
    <w:next w:val="Normal"/>
    <w:uiPriority w:val="10"/>
    <w:qFormat/>
    <w:rsid w:val="00271841"/>
    <w:pPr>
      <w:spacing w:after="80" w:line="240" w:lineRule="auto"/>
      <w:contextualSpacing/>
    </w:pPr>
    <w:rPr>
      <w:rFonts w:ascii="Aptos Display" w:eastAsia="MS Gothic" w:hAnsi="Aptos Display"/>
      <w:spacing w:val="-10"/>
      <w:kern w:val="28"/>
      <w:sz w:val="56"/>
      <w:szCs w:val="56"/>
      <w:lang w:eastAsia="ja-JP"/>
    </w:rPr>
  </w:style>
  <w:style w:type="character" w:customStyle="1" w:styleId="TitleChar1">
    <w:name w:val="Title Char1"/>
    <w:basedOn w:val="DefaultParagraphFont"/>
    <w:uiPriority w:val="10"/>
    <w:rsid w:val="00271841"/>
    <w:rPr>
      <w:rFonts w:ascii="Aptos Display" w:eastAsia="MS Gothic" w:hAnsi="Aptos Display" w:cs="Times New Roman"/>
      <w:spacing w:val="-10"/>
      <w:kern w:val="28"/>
      <w:sz w:val="56"/>
      <w:szCs w:val="56"/>
    </w:rPr>
  </w:style>
  <w:style w:type="character" w:customStyle="1" w:styleId="SubtitleChar">
    <w:name w:val="Subtitle Char"/>
    <w:basedOn w:val="DefaultParagraphFont"/>
    <w:link w:val="Subtitle"/>
    <w:uiPriority w:val="11"/>
    <w:rsid w:val="00271841"/>
    <w:rPr>
      <w:rFonts w:eastAsia="MS Gothic" w:cs="Times New Roman"/>
      <w:color w:val="2458E5"/>
      <w:spacing w:val="15"/>
      <w:sz w:val="28"/>
      <w:szCs w:val="28"/>
    </w:rPr>
  </w:style>
  <w:style w:type="paragraph" w:customStyle="1" w:styleId="Subtitle1">
    <w:name w:val="Subtitle1"/>
    <w:basedOn w:val="Normal"/>
    <w:next w:val="Normal"/>
    <w:uiPriority w:val="11"/>
    <w:qFormat/>
    <w:rsid w:val="00271841"/>
    <w:pPr>
      <w:numPr>
        <w:ilvl w:val="1"/>
      </w:numPr>
      <w:spacing w:line="279" w:lineRule="auto"/>
    </w:pPr>
    <w:rPr>
      <w:rFonts w:ascii="Aptos" w:eastAsia="MS Gothic" w:hAnsi="Aptos"/>
      <w:color w:val="2458E5"/>
      <w:spacing w:val="15"/>
      <w:sz w:val="28"/>
      <w:szCs w:val="28"/>
      <w:lang w:eastAsia="ja-JP"/>
    </w:rPr>
  </w:style>
  <w:style w:type="character" w:customStyle="1" w:styleId="SubtitleChar1">
    <w:name w:val="Subtitle Char1"/>
    <w:basedOn w:val="DefaultParagraphFont"/>
    <w:uiPriority w:val="11"/>
    <w:rsid w:val="00271841"/>
    <w:rPr>
      <w:rFonts w:eastAsia="MS Gothic" w:cs="Times New Roman"/>
      <w:color w:val="2458E5"/>
      <w:spacing w:val="15"/>
      <w:sz w:val="28"/>
      <w:szCs w:val="28"/>
    </w:rPr>
  </w:style>
  <w:style w:type="character" w:customStyle="1" w:styleId="IntenseEmphasis1">
    <w:name w:val="Intense Emphasis1"/>
    <w:basedOn w:val="DefaultParagraphFont"/>
    <w:uiPriority w:val="21"/>
    <w:qFormat/>
    <w:rsid w:val="00271841"/>
    <w:rPr>
      <w:i/>
      <w:iCs/>
      <w:color w:val="008585"/>
    </w:rPr>
  </w:style>
  <w:style w:type="character" w:customStyle="1" w:styleId="QuoteChar">
    <w:name w:val="Quote Char"/>
    <w:basedOn w:val="DefaultParagraphFont"/>
    <w:link w:val="Quote"/>
    <w:uiPriority w:val="29"/>
    <w:rsid w:val="00271841"/>
    <w:rPr>
      <w:i/>
      <w:iCs/>
      <w:color w:val="1748CD"/>
    </w:rPr>
  </w:style>
  <w:style w:type="paragraph" w:customStyle="1" w:styleId="Quote1">
    <w:name w:val="Quote1"/>
    <w:basedOn w:val="Normal"/>
    <w:next w:val="Normal"/>
    <w:uiPriority w:val="29"/>
    <w:qFormat/>
    <w:rsid w:val="00271841"/>
    <w:pPr>
      <w:spacing w:before="160" w:line="279" w:lineRule="auto"/>
      <w:jc w:val="center"/>
    </w:pPr>
    <w:rPr>
      <w:rFonts w:ascii="Aptos" w:eastAsia="MS Mincho" w:hAnsi="Aptos" w:cs="Arial"/>
      <w:i/>
      <w:iCs/>
      <w:color w:val="1748CD"/>
      <w:lang w:eastAsia="ja-JP"/>
    </w:rPr>
  </w:style>
  <w:style w:type="character" w:customStyle="1" w:styleId="QuoteChar1">
    <w:name w:val="Quote Char1"/>
    <w:basedOn w:val="DefaultParagraphFont"/>
    <w:uiPriority w:val="29"/>
    <w:rsid w:val="00271841"/>
    <w:rPr>
      <w:rFonts w:ascii="Segoe UI" w:eastAsia="Segoe UI" w:hAnsi="Segoe UI" w:cs="Segoe UI"/>
      <w:i/>
      <w:iCs/>
      <w:color w:val="1748CD"/>
      <w:sz w:val="22"/>
      <w:szCs w:val="22"/>
    </w:rPr>
  </w:style>
  <w:style w:type="character" w:customStyle="1" w:styleId="IntenseQuoteChar">
    <w:name w:val="Intense Quote Char"/>
    <w:basedOn w:val="DefaultParagraphFont"/>
    <w:link w:val="IntenseQuote"/>
    <w:uiPriority w:val="30"/>
    <w:rsid w:val="00271841"/>
    <w:rPr>
      <w:i/>
      <w:iCs/>
      <w:color w:val="008585"/>
    </w:rPr>
  </w:style>
  <w:style w:type="paragraph" w:customStyle="1" w:styleId="IntenseQuote1">
    <w:name w:val="Intense Quote1"/>
    <w:basedOn w:val="Normal"/>
    <w:next w:val="Normal"/>
    <w:uiPriority w:val="30"/>
    <w:qFormat/>
    <w:rsid w:val="00271841"/>
    <w:pPr>
      <w:pBdr>
        <w:top w:val="single" w:sz="4" w:space="10" w:color="008585"/>
        <w:bottom w:val="single" w:sz="4" w:space="10" w:color="008585"/>
      </w:pBdr>
      <w:spacing w:before="360" w:after="360" w:line="279" w:lineRule="auto"/>
      <w:ind w:left="864" w:right="864"/>
      <w:jc w:val="center"/>
    </w:pPr>
    <w:rPr>
      <w:rFonts w:ascii="Aptos" w:eastAsia="MS Mincho" w:hAnsi="Aptos" w:cs="Arial"/>
      <w:i/>
      <w:iCs/>
      <w:color w:val="008585"/>
      <w:lang w:eastAsia="ja-JP"/>
    </w:rPr>
  </w:style>
  <w:style w:type="character" w:customStyle="1" w:styleId="IntenseQuoteChar1">
    <w:name w:val="Intense Quote Char1"/>
    <w:basedOn w:val="DefaultParagraphFont"/>
    <w:uiPriority w:val="30"/>
    <w:rsid w:val="00271841"/>
    <w:rPr>
      <w:rFonts w:ascii="Segoe UI" w:eastAsia="Segoe UI" w:hAnsi="Segoe UI" w:cs="Segoe UI"/>
      <w:i/>
      <w:iCs/>
      <w:color w:val="008585"/>
      <w:sz w:val="22"/>
      <w:szCs w:val="22"/>
    </w:rPr>
  </w:style>
  <w:style w:type="character" w:customStyle="1" w:styleId="IntenseReference1">
    <w:name w:val="Intense Reference1"/>
    <w:basedOn w:val="DefaultParagraphFont"/>
    <w:uiPriority w:val="32"/>
    <w:qFormat/>
    <w:rsid w:val="00271841"/>
    <w:rPr>
      <w:b/>
      <w:bCs/>
      <w:smallCaps/>
      <w:color w:val="008585"/>
      <w:spacing w:val="5"/>
    </w:rPr>
  </w:style>
  <w:style w:type="table" w:customStyle="1" w:styleId="TableGrid1">
    <w:name w:val="Table Grid1"/>
    <w:basedOn w:val="TableNormal"/>
    <w:next w:val="TableGrid"/>
    <w:uiPriority w:val="59"/>
    <w:rsid w:val="00271841"/>
    <w:rPr>
      <w:rFonts w:eastAsia="MS Mincho"/>
      <w:lang w:val="en-GB" w:eastAsia="ja-JP"/>
    </w:rPr>
    <w:tblPr>
      <w:tblBorders>
        <w:top w:val="single" w:sz="4" w:space="0" w:color="0E2B79"/>
        <w:left w:val="single" w:sz="4" w:space="0" w:color="0E2B79"/>
        <w:bottom w:val="single" w:sz="4" w:space="0" w:color="0E2B79"/>
        <w:right w:val="single" w:sz="4" w:space="0" w:color="0E2B79"/>
        <w:insideH w:val="single" w:sz="4" w:space="0" w:color="0E2B79"/>
        <w:insideV w:val="single" w:sz="4" w:space="0" w:color="0E2B79"/>
      </w:tblBorders>
    </w:tblPr>
  </w:style>
  <w:style w:type="character" w:customStyle="1" w:styleId="Vermelding1">
    <w:name w:val="Vermelding1"/>
    <w:basedOn w:val="DefaultParagraphFont"/>
    <w:uiPriority w:val="99"/>
    <w:unhideWhenUsed/>
    <w:rsid w:val="00271841"/>
    <w:rPr>
      <w:color w:val="2B579A"/>
      <w:shd w:val="clear" w:color="auto" w:fill="E6E6E6"/>
    </w:rPr>
  </w:style>
  <w:style w:type="character" w:customStyle="1" w:styleId="EndNoteBibliographyChar">
    <w:name w:val="EndNote Bibliography Char"/>
    <w:basedOn w:val="DefaultParagraphFont"/>
    <w:uiPriority w:val="1"/>
    <w:rsid w:val="00271841"/>
    <w:rPr>
      <w:rFonts w:ascii="Segoe UI" w:eastAsia="Segoe UI" w:hAnsi="Segoe UI" w:cs="Segoe UI"/>
      <w:sz w:val="22"/>
      <w:szCs w:val="22"/>
      <w:lang w:eastAsia="en-GB"/>
    </w:rPr>
  </w:style>
  <w:style w:type="character" w:customStyle="1" w:styleId="EndNoteBibliographyTitleChar">
    <w:name w:val="EndNote Bibliography Title Char"/>
    <w:basedOn w:val="DefaultParagraphFont"/>
    <w:rsid w:val="00271841"/>
    <w:rPr>
      <w:rFonts w:ascii="Segoe UI" w:eastAsia="Segoe UI" w:hAnsi="Segoe UI" w:cs="Segoe UI"/>
      <w:noProof/>
      <w:sz w:val="22"/>
      <w:szCs w:val="22"/>
    </w:rPr>
  </w:style>
  <w:style w:type="paragraph" w:customStyle="1" w:styleId="EndNoteBibliographyTitle0">
    <w:name w:val="EndNoteBibliographyTitle"/>
    <w:rsid w:val="00271841"/>
    <w:pPr>
      <w:spacing w:after="160" w:line="279" w:lineRule="auto"/>
    </w:pPr>
    <w:rPr>
      <w:rFonts w:eastAsia="MS Mincho"/>
      <w:lang w:val="en-GB" w:eastAsia="ja-JP"/>
    </w:rPr>
  </w:style>
  <w:style w:type="paragraph" w:customStyle="1" w:styleId="EndNoteBibliography0">
    <w:name w:val="EndNoteBibliography"/>
    <w:rsid w:val="00271841"/>
    <w:pPr>
      <w:spacing w:after="160" w:line="279" w:lineRule="auto"/>
    </w:pPr>
    <w:rPr>
      <w:rFonts w:eastAsia="MS Mincho"/>
      <w:lang w:val="en-GB" w:eastAsia="ja-JP"/>
    </w:rPr>
  </w:style>
  <w:style w:type="character" w:styleId="Mention">
    <w:name w:val="Mention"/>
    <w:basedOn w:val="DefaultParagraphFont"/>
    <w:uiPriority w:val="99"/>
    <w:unhideWhenUsed/>
    <w:rsid w:val="00271841"/>
    <w:rPr>
      <w:color w:val="2B579A"/>
      <w:shd w:val="clear" w:color="auto" w:fill="E6E6E6"/>
    </w:rPr>
  </w:style>
  <w:style w:type="character" w:customStyle="1" w:styleId="Heading4Char1">
    <w:name w:val="Heading 4 Char1"/>
    <w:basedOn w:val="DefaultParagraphFont"/>
    <w:uiPriority w:val="9"/>
    <w:semiHidden/>
    <w:rsid w:val="00271841"/>
    <w:rPr>
      <w:rFonts w:asciiTheme="majorHAnsi" w:eastAsiaTheme="majorEastAsia" w:hAnsiTheme="majorHAnsi" w:cstheme="majorBidi"/>
      <w:i/>
      <w:iCs/>
      <w:color w:val="2F5496" w:themeColor="accent1" w:themeShade="BF"/>
      <w:lang w:val="en-GB" w:eastAsia="de-DE"/>
    </w:rPr>
  </w:style>
  <w:style w:type="character" w:customStyle="1" w:styleId="Heading5Char1">
    <w:name w:val="Heading 5 Char1"/>
    <w:basedOn w:val="DefaultParagraphFont"/>
    <w:uiPriority w:val="9"/>
    <w:semiHidden/>
    <w:rsid w:val="00271841"/>
    <w:rPr>
      <w:rFonts w:asciiTheme="majorHAnsi" w:eastAsiaTheme="majorEastAsia" w:hAnsiTheme="majorHAnsi" w:cstheme="majorBidi"/>
      <w:color w:val="2F5496" w:themeColor="accent1" w:themeShade="BF"/>
      <w:lang w:val="en-GB" w:eastAsia="de-DE"/>
    </w:rPr>
  </w:style>
  <w:style w:type="character" w:customStyle="1" w:styleId="Heading6Char1">
    <w:name w:val="Heading 6 Char1"/>
    <w:basedOn w:val="DefaultParagraphFont"/>
    <w:uiPriority w:val="9"/>
    <w:semiHidden/>
    <w:rsid w:val="00271841"/>
    <w:rPr>
      <w:rFonts w:asciiTheme="majorHAnsi" w:eastAsiaTheme="majorEastAsia" w:hAnsiTheme="majorHAnsi" w:cstheme="majorBidi"/>
      <w:color w:val="1F3763" w:themeColor="accent1" w:themeShade="7F"/>
      <w:lang w:val="en-GB" w:eastAsia="de-DE"/>
    </w:rPr>
  </w:style>
  <w:style w:type="character" w:customStyle="1" w:styleId="Heading7Char1">
    <w:name w:val="Heading 7 Char1"/>
    <w:basedOn w:val="DefaultParagraphFont"/>
    <w:uiPriority w:val="9"/>
    <w:semiHidden/>
    <w:rsid w:val="00271841"/>
    <w:rPr>
      <w:rFonts w:asciiTheme="majorHAnsi" w:eastAsiaTheme="majorEastAsia" w:hAnsiTheme="majorHAnsi" w:cstheme="majorBidi"/>
      <w:i/>
      <w:iCs/>
      <w:color w:val="1F3763" w:themeColor="accent1" w:themeShade="7F"/>
      <w:lang w:val="en-GB" w:eastAsia="de-DE"/>
    </w:rPr>
  </w:style>
  <w:style w:type="character" w:customStyle="1" w:styleId="Heading8Char1">
    <w:name w:val="Heading 8 Char1"/>
    <w:basedOn w:val="DefaultParagraphFont"/>
    <w:uiPriority w:val="9"/>
    <w:semiHidden/>
    <w:rsid w:val="00271841"/>
    <w:rPr>
      <w:rFonts w:asciiTheme="majorHAnsi" w:eastAsiaTheme="majorEastAsia" w:hAnsiTheme="majorHAnsi" w:cstheme="majorBidi"/>
      <w:color w:val="272727" w:themeColor="text1" w:themeTint="D8"/>
      <w:sz w:val="21"/>
      <w:szCs w:val="21"/>
      <w:lang w:val="en-GB" w:eastAsia="de-DE"/>
    </w:rPr>
  </w:style>
  <w:style w:type="character" w:customStyle="1" w:styleId="Heading9Char1">
    <w:name w:val="Heading 9 Char1"/>
    <w:basedOn w:val="DefaultParagraphFont"/>
    <w:uiPriority w:val="9"/>
    <w:semiHidden/>
    <w:rsid w:val="00271841"/>
    <w:rPr>
      <w:rFonts w:asciiTheme="majorHAnsi" w:eastAsiaTheme="majorEastAsia" w:hAnsiTheme="majorHAnsi" w:cstheme="majorBidi"/>
      <w:i/>
      <w:iCs/>
      <w:color w:val="272727" w:themeColor="text1" w:themeTint="D8"/>
      <w:sz w:val="21"/>
      <w:szCs w:val="21"/>
      <w:lang w:val="en-GB" w:eastAsia="de-DE"/>
    </w:rPr>
  </w:style>
  <w:style w:type="paragraph" w:styleId="Title">
    <w:name w:val="Title"/>
    <w:basedOn w:val="Normal"/>
    <w:next w:val="Normal"/>
    <w:link w:val="TitleChar"/>
    <w:uiPriority w:val="10"/>
    <w:qFormat/>
    <w:rsid w:val="00271841"/>
    <w:pPr>
      <w:spacing w:line="240" w:lineRule="auto"/>
      <w:contextualSpacing/>
    </w:pPr>
    <w:rPr>
      <w:rFonts w:ascii="Aptos Display" w:eastAsia="MS Gothic" w:hAnsi="Aptos Display"/>
      <w:spacing w:val="-10"/>
      <w:kern w:val="28"/>
      <w:sz w:val="56"/>
      <w:szCs w:val="56"/>
      <w:lang w:val="de-DE" w:eastAsia="en-US"/>
    </w:rPr>
  </w:style>
  <w:style w:type="character" w:customStyle="1" w:styleId="TitleChar2">
    <w:name w:val="Title Char2"/>
    <w:basedOn w:val="DefaultParagraphFont"/>
    <w:uiPriority w:val="10"/>
    <w:rsid w:val="00271841"/>
    <w:rPr>
      <w:rFonts w:asciiTheme="majorHAnsi" w:eastAsiaTheme="majorEastAsia" w:hAnsiTheme="majorHAnsi" w:cstheme="majorBidi"/>
      <w:spacing w:val="-10"/>
      <w:kern w:val="28"/>
      <w:sz w:val="56"/>
      <w:szCs w:val="56"/>
      <w:lang w:val="en-GB" w:eastAsia="de-DE"/>
    </w:rPr>
  </w:style>
  <w:style w:type="paragraph" w:styleId="Subtitle">
    <w:name w:val="Subtitle"/>
    <w:basedOn w:val="Normal"/>
    <w:next w:val="Normal"/>
    <w:link w:val="SubtitleChar"/>
    <w:uiPriority w:val="11"/>
    <w:qFormat/>
    <w:rsid w:val="00271841"/>
    <w:pPr>
      <w:numPr>
        <w:ilvl w:val="1"/>
      </w:numPr>
      <w:spacing w:after="160"/>
    </w:pPr>
    <w:rPr>
      <w:rFonts w:asciiTheme="minorHAnsi" w:eastAsia="MS Gothic" w:hAnsiTheme="minorHAnsi"/>
      <w:color w:val="2458E5"/>
      <w:spacing w:val="15"/>
      <w:sz w:val="28"/>
      <w:szCs w:val="28"/>
      <w:lang w:val="de-DE" w:eastAsia="en-US"/>
    </w:rPr>
  </w:style>
  <w:style w:type="character" w:customStyle="1" w:styleId="SubtitleChar2">
    <w:name w:val="Subtitle Char2"/>
    <w:basedOn w:val="DefaultParagraphFont"/>
    <w:uiPriority w:val="11"/>
    <w:rsid w:val="00271841"/>
    <w:rPr>
      <w:rFonts w:eastAsiaTheme="minorEastAsia"/>
      <w:color w:val="5A5A5A" w:themeColor="text1" w:themeTint="A5"/>
      <w:spacing w:val="15"/>
      <w:sz w:val="22"/>
      <w:szCs w:val="22"/>
      <w:lang w:val="en-GB" w:eastAsia="de-DE"/>
    </w:rPr>
  </w:style>
  <w:style w:type="character" w:styleId="IntenseEmphasis">
    <w:name w:val="Intense Emphasis"/>
    <w:basedOn w:val="DefaultParagraphFont"/>
    <w:uiPriority w:val="21"/>
    <w:qFormat/>
    <w:rsid w:val="00271841"/>
    <w:rPr>
      <w:i/>
      <w:iCs/>
      <w:color w:val="4472C4" w:themeColor="accent1"/>
    </w:rPr>
  </w:style>
  <w:style w:type="paragraph" w:styleId="Quote">
    <w:name w:val="Quote"/>
    <w:basedOn w:val="Normal"/>
    <w:next w:val="Normal"/>
    <w:link w:val="QuoteChar"/>
    <w:uiPriority w:val="29"/>
    <w:qFormat/>
    <w:rsid w:val="00271841"/>
    <w:pPr>
      <w:spacing w:before="200" w:after="160"/>
      <w:ind w:left="864" w:right="864"/>
      <w:jc w:val="center"/>
    </w:pPr>
    <w:rPr>
      <w:rFonts w:asciiTheme="minorHAnsi" w:eastAsiaTheme="minorHAnsi" w:hAnsiTheme="minorHAnsi" w:cstheme="minorBidi"/>
      <w:i/>
      <w:iCs/>
      <w:color w:val="1748CD"/>
      <w:lang w:val="de-DE" w:eastAsia="en-US"/>
    </w:rPr>
  </w:style>
  <w:style w:type="character" w:customStyle="1" w:styleId="QuoteChar2">
    <w:name w:val="Quote Char2"/>
    <w:basedOn w:val="DefaultParagraphFont"/>
    <w:uiPriority w:val="29"/>
    <w:rsid w:val="00271841"/>
    <w:rPr>
      <w:rFonts w:ascii="Times New Roman" w:eastAsia="Times New Roman" w:hAnsi="Times New Roman" w:cs="Times New Roman"/>
      <w:i/>
      <w:iCs/>
      <w:color w:val="404040" w:themeColor="text1" w:themeTint="BF"/>
      <w:lang w:val="en-GB" w:eastAsia="de-DE"/>
    </w:rPr>
  </w:style>
  <w:style w:type="paragraph" w:styleId="IntenseQuote">
    <w:name w:val="Intense Quote"/>
    <w:basedOn w:val="Normal"/>
    <w:next w:val="Normal"/>
    <w:link w:val="IntenseQuoteChar"/>
    <w:uiPriority w:val="30"/>
    <w:qFormat/>
    <w:rsid w:val="00271841"/>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008585"/>
      <w:lang w:val="de-DE" w:eastAsia="en-US"/>
    </w:rPr>
  </w:style>
  <w:style w:type="character" w:customStyle="1" w:styleId="IntenseQuoteChar2">
    <w:name w:val="Intense Quote Char2"/>
    <w:basedOn w:val="DefaultParagraphFont"/>
    <w:uiPriority w:val="30"/>
    <w:rsid w:val="00271841"/>
    <w:rPr>
      <w:rFonts w:ascii="Times New Roman" w:eastAsia="Times New Roman" w:hAnsi="Times New Roman" w:cs="Times New Roman"/>
      <w:i/>
      <w:iCs/>
      <w:color w:val="4472C4" w:themeColor="accent1"/>
      <w:lang w:val="en-GB" w:eastAsia="de-DE"/>
    </w:rPr>
  </w:style>
  <w:style w:type="character" w:styleId="IntenseReference">
    <w:name w:val="Intense Reference"/>
    <w:basedOn w:val="DefaultParagraphFont"/>
    <w:uiPriority w:val="32"/>
    <w:qFormat/>
    <w:rsid w:val="00271841"/>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5100">
      <w:bodyDiv w:val="1"/>
      <w:marLeft w:val="0"/>
      <w:marRight w:val="0"/>
      <w:marTop w:val="0"/>
      <w:marBottom w:val="0"/>
      <w:divBdr>
        <w:top w:val="none" w:sz="0" w:space="0" w:color="auto"/>
        <w:left w:val="none" w:sz="0" w:space="0" w:color="auto"/>
        <w:bottom w:val="none" w:sz="0" w:space="0" w:color="auto"/>
        <w:right w:val="none" w:sz="0" w:space="0" w:color="auto"/>
      </w:divBdr>
    </w:div>
    <w:div w:id="92438267">
      <w:bodyDiv w:val="1"/>
      <w:marLeft w:val="0"/>
      <w:marRight w:val="0"/>
      <w:marTop w:val="0"/>
      <w:marBottom w:val="0"/>
      <w:divBdr>
        <w:top w:val="none" w:sz="0" w:space="0" w:color="auto"/>
        <w:left w:val="none" w:sz="0" w:space="0" w:color="auto"/>
        <w:bottom w:val="none" w:sz="0" w:space="0" w:color="auto"/>
        <w:right w:val="none" w:sz="0" w:space="0" w:color="auto"/>
      </w:divBdr>
    </w:div>
    <w:div w:id="150558773">
      <w:bodyDiv w:val="1"/>
      <w:marLeft w:val="0"/>
      <w:marRight w:val="0"/>
      <w:marTop w:val="0"/>
      <w:marBottom w:val="0"/>
      <w:divBdr>
        <w:top w:val="none" w:sz="0" w:space="0" w:color="auto"/>
        <w:left w:val="none" w:sz="0" w:space="0" w:color="auto"/>
        <w:bottom w:val="none" w:sz="0" w:space="0" w:color="auto"/>
        <w:right w:val="none" w:sz="0" w:space="0" w:color="auto"/>
      </w:divBdr>
    </w:div>
    <w:div w:id="164783067">
      <w:bodyDiv w:val="1"/>
      <w:marLeft w:val="0"/>
      <w:marRight w:val="0"/>
      <w:marTop w:val="0"/>
      <w:marBottom w:val="0"/>
      <w:divBdr>
        <w:top w:val="none" w:sz="0" w:space="0" w:color="auto"/>
        <w:left w:val="none" w:sz="0" w:space="0" w:color="auto"/>
        <w:bottom w:val="none" w:sz="0" w:space="0" w:color="auto"/>
        <w:right w:val="none" w:sz="0" w:space="0" w:color="auto"/>
      </w:divBdr>
      <w:divsChild>
        <w:div w:id="1405564892">
          <w:marLeft w:val="0"/>
          <w:marRight w:val="0"/>
          <w:marTop w:val="0"/>
          <w:marBottom w:val="0"/>
          <w:divBdr>
            <w:top w:val="none" w:sz="0" w:space="0" w:color="auto"/>
            <w:left w:val="none" w:sz="0" w:space="0" w:color="auto"/>
            <w:bottom w:val="none" w:sz="0" w:space="0" w:color="auto"/>
            <w:right w:val="none" w:sz="0" w:space="0" w:color="auto"/>
          </w:divBdr>
          <w:divsChild>
            <w:div w:id="1354383280">
              <w:marLeft w:val="0"/>
              <w:marRight w:val="0"/>
              <w:marTop w:val="0"/>
              <w:marBottom w:val="0"/>
              <w:divBdr>
                <w:top w:val="none" w:sz="0" w:space="0" w:color="auto"/>
                <w:left w:val="none" w:sz="0" w:space="0" w:color="auto"/>
                <w:bottom w:val="none" w:sz="0" w:space="0" w:color="auto"/>
                <w:right w:val="none" w:sz="0" w:space="0" w:color="auto"/>
              </w:divBdr>
              <w:divsChild>
                <w:div w:id="349339055">
                  <w:marLeft w:val="0"/>
                  <w:marRight w:val="0"/>
                  <w:marTop w:val="0"/>
                  <w:marBottom w:val="0"/>
                  <w:divBdr>
                    <w:top w:val="none" w:sz="0" w:space="0" w:color="auto"/>
                    <w:left w:val="none" w:sz="0" w:space="0" w:color="auto"/>
                    <w:bottom w:val="none" w:sz="0" w:space="0" w:color="auto"/>
                    <w:right w:val="none" w:sz="0" w:space="0" w:color="auto"/>
                  </w:divBdr>
                  <w:divsChild>
                    <w:div w:id="145182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29788">
      <w:bodyDiv w:val="1"/>
      <w:marLeft w:val="0"/>
      <w:marRight w:val="0"/>
      <w:marTop w:val="0"/>
      <w:marBottom w:val="0"/>
      <w:divBdr>
        <w:top w:val="none" w:sz="0" w:space="0" w:color="auto"/>
        <w:left w:val="none" w:sz="0" w:space="0" w:color="auto"/>
        <w:bottom w:val="none" w:sz="0" w:space="0" w:color="auto"/>
        <w:right w:val="none" w:sz="0" w:space="0" w:color="auto"/>
      </w:divBdr>
      <w:divsChild>
        <w:div w:id="1735734810">
          <w:marLeft w:val="0"/>
          <w:marRight w:val="0"/>
          <w:marTop w:val="0"/>
          <w:marBottom w:val="0"/>
          <w:divBdr>
            <w:top w:val="none" w:sz="0" w:space="0" w:color="auto"/>
            <w:left w:val="none" w:sz="0" w:space="0" w:color="auto"/>
            <w:bottom w:val="none" w:sz="0" w:space="0" w:color="auto"/>
            <w:right w:val="none" w:sz="0" w:space="0" w:color="auto"/>
          </w:divBdr>
          <w:divsChild>
            <w:div w:id="2140490506">
              <w:marLeft w:val="0"/>
              <w:marRight w:val="0"/>
              <w:marTop w:val="0"/>
              <w:marBottom w:val="0"/>
              <w:divBdr>
                <w:top w:val="none" w:sz="0" w:space="0" w:color="auto"/>
                <w:left w:val="none" w:sz="0" w:space="0" w:color="auto"/>
                <w:bottom w:val="none" w:sz="0" w:space="0" w:color="auto"/>
                <w:right w:val="none" w:sz="0" w:space="0" w:color="auto"/>
              </w:divBdr>
              <w:divsChild>
                <w:div w:id="1798716243">
                  <w:marLeft w:val="0"/>
                  <w:marRight w:val="0"/>
                  <w:marTop w:val="0"/>
                  <w:marBottom w:val="0"/>
                  <w:divBdr>
                    <w:top w:val="none" w:sz="0" w:space="0" w:color="auto"/>
                    <w:left w:val="none" w:sz="0" w:space="0" w:color="auto"/>
                    <w:bottom w:val="none" w:sz="0" w:space="0" w:color="auto"/>
                    <w:right w:val="none" w:sz="0" w:space="0" w:color="auto"/>
                  </w:divBdr>
                  <w:divsChild>
                    <w:div w:id="213883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76592">
      <w:bodyDiv w:val="1"/>
      <w:marLeft w:val="0"/>
      <w:marRight w:val="0"/>
      <w:marTop w:val="0"/>
      <w:marBottom w:val="0"/>
      <w:divBdr>
        <w:top w:val="none" w:sz="0" w:space="0" w:color="auto"/>
        <w:left w:val="none" w:sz="0" w:space="0" w:color="auto"/>
        <w:bottom w:val="none" w:sz="0" w:space="0" w:color="auto"/>
        <w:right w:val="none" w:sz="0" w:space="0" w:color="auto"/>
      </w:divBdr>
    </w:div>
    <w:div w:id="278340959">
      <w:bodyDiv w:val="1"/>
      <w:marLeft w:val="0"/>
      <w:marRight w:val="0"/>
      <w:marTop w:val="0"/>
      <w:marBottom w:val="0"/>
      <w:divBdr>
        <w:top w:val="none" w:sz="0" w:space="0" w:color="auto"/>
        <w:left w:val="none" w:sz="0" w:space="0" w:color="auto"/>
        <w:bottom w:val="none" w:sz="0" w:space="0" w:color="auto"/>
        <w:right w:val="none" w:sz="0" w:space="0" w:color="auto"/>
      </w:divBdr>
    </w:div>
    <w:div w:id="281887785">
      <w:bodyDiv w:val="1"/>
      <w:marLeft w:val="0"/>
      <w:marRight w:val="0"/>
      <w:marTop w:val="0"/>
      <w:marBottom w:val="0"/>
      <w:divBdr>
        <w:top w:val="none" w:sz="0" w:space="0" w:color="auto"/>
        <w:left w:val="none" w:sz="0" w:space="0" w:color="auto"/>
        <w:bottom w:val="none" w:sz="0" w:space="0" w:color="auto"/>
        <w:right w:val="none" w:sz="0" w:space="0" w:color="auto"/>
      </w:divBdr>
    </w:div>
    <w:div w:id="311640974">
      <w:bodyDiv w:val="1"/>
      <w:marLeft w:val="0"/>
      <w:marRight w:val="0"/>
      <w:marTop w:val="0"/>
      <w:marBottom w:val="0"/>
      <w:divBdr>
        <w:top w:val="none" w:sz="0" w:space="0" w:color="auto"/>
        <w:left w:val="none" w:sz="0" w:space="0" w:color="auto"/>
        <w:bottom w:val="none" w:sz="0" w:space="0" w:color="auto"/>
        <w:right w:val="none" w:sz="0" w:space="0" w:color="auto"/>
      </w:divBdr>
      <w:divsChild>
        <w:div w:id="1029263870">
          <w:marLeft w:val="0"/>
          <w:marRight w:val="0"/>
          <w:marTop w:val="0"/>
          <w:marBottom w:val="0"/>
          <w:divBdr>
            <w:top w:val="none" w:sz="0" w:space="0" w:color="auto"/>
            <w:left w:val="none" w:sz="0" w:space="0" w:color="auto"/>
            <w:bottom w:val="none" w:sz="0" w:space="0" w:color="auto"/>
            <w:right w:val="none" w:sz="0" w:space="0" w:color="auto"/>
          </w:divBdr>
          <w:divsChild>
            <w:div w:id="1777366916">
              <w:marLeft w:val="0"/>
              <w:marRight w:val="0"/>
              <w:marTop w:val="0"/>
              <w:marBottom w:val="0"/>
              <w:divBdr>
                <w:top w:val="none" w:sz="0" w:space="0" w:color="auto"/>
                <w:left w:val="none" w:sz="0" w:space="0" w:color="auto"/>
                <w:bottom w:val="none" w:sz="0" w:space="0" w:color="auto"/>
                <w:right w:val="none" w:sz="0" w:space="0" w:color="auto"/>
              </w:divBdr>
              <w:divsChild>
                <w:div w:id="1597207823">
                  <w:marLeft w:val="0"/>
                  <w:marRight w:val="0"/>
                  <w:marTop w:val="0"/>
                  <w:marBottom w:val="0"/>
                  <w:divBdr>
                    <w:top w:val="none" w:sz="0" w:space="0" w:color="auto"/>
                    <w:left w:val="none" w:sz="0" w:space="0" w:color="auto"/>
                    <w:bottom w:val="none" w:sz="0" w:space="0" w:color="auto"/>
                    <w:right w:val="none" w:sz="0" w:space="0" w:color="auto"/>
                  </w:divBdr>
                  <w:divsChild>
                    <w:div w:id="12080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119254">
      <w:bodyDiv w:val="1"/>
      <w:marLeft w:val="0"/>
      <w:marRight w:val="0"/>
      <w:marTop w:val="0"/>
      <w:marBottom w:val="0"/>
      <w:divBdr>
        <w:top w:val="none" w:sz="0" w:space="0" w:color="auto"/>
        <w:left w:val="none" w:sz="0" w:space="0" w:color="auto"/>
        <w:bottom w:val="none" w:sz="0" w:space="0" w:color="auto"/>
        <w:right w:val="none" w:sz="0" w:space="0" w:color="auto"/>
      </w:divBdr>
    </w:div>
    <w:div w:id="441657927">
      <w:bodyDiv w:val="1"/>
      <w:marLeft w:val="0"/>
      <w:marRight w:val="0"/>
      <w:marTop w:val="0"/>
      <w:marBottom w:val="0"/>
      <w:divBdr>
        <w:top w:val="none" w:sz="0" w:space="0" w:color="auto"/>
        <w:left w:val="none" w:sz="0" w:space="0" w:color="auto"/>
        <w:bottom w:val="none" w:sz="0" w:space="0" w:color="auto"/>
        <w:right w:val="none" w:sz="0" w:space="0" w:color="auto"/>
      </w:divBdr>
    </w:div>
    <w:div w:id="479999602">
      <w:bodyDiv w:val="1"/>
      <w:marLeft w:val="0"/>
      <w:marRight w:val="0"/>
      <w:marTop w:val="0"/>
      <w:marBottom w:val="0"/>
      <w:divBdr>
        <w:top w:val="none" w:sz="0" w:space="0" w:color="auto"/>
        <w:left w:val="none" w:sz="0" w:space="0" w:color="auto"/>
        <w:bottom w:val="none" w:sz="0" w:space="0" w:color="auto"/>
        <w:right w:val="none" w:sz="0" w:space="0" w:color="auto"/>
      </w:divBdr>
    </w:div>
    <w:div w:id="484468244">
      <w:bodyDiv w:val="1"/>
      <w:marLeft w:val="0"/>
      <w:marRight w:val="0"/>
      <w:marTop w:val="0"/>
      <w:marBottom w:val="0"/>
      <w:divBdr>
        <w:top w:val="none" w:sz="0" w:space="0" w:color="auto"/>
        <w:left w:val="none" w:sz="0" w:space="0" w:color="auto"/>
        <w:bottom w:val="none" w:sz="0" w:space="0" w:color="auto"/>
        <w:right w:val="none" w:sz="0" w:space="0" w:color="auto"/>
      </w:divBdr>
    </w:div>
    <w:div w:id="496581011">
      <w:bodyDiv w:val="1"/>
      <w:marLeft w:val="0"/>
      <w:marRight w:val="0"/>
      <w:marTop w:val="0"/>
      <w:marBottom w:val="0"/>
      <w:divBdr>
        <w:top w:val="none" w:sz="0" w:space="0" w:color="auto"/>
        <w:left w:val="none" w:sz="0" w:space="0" w:color="auto"/>
        <w:bottom w:val="none" w:sz="0" w:space="0" w:color="auto"/>
        <w:right w:val="none" w:sz="0" w:space="0" w:color="auto"/>
      </w:divBdr>
      <w:divsChild>
        <w:div w:id="394739971">
          <w:marLeft w:val="0"/>
          <w:marRight w:val="0"/>
          <w:marTop w:val="0"/>
          <w:marBottom w:val="0"/>
          <w:divBdr>
            <w:top w:val="none" w:sz="0" w:space="0" w:color="auto"/>
            <w:left w:val="none" w:sz="0" w:space="0" w:color="auto"/>
            <w:bottom w:val="none" w:sz="0" w:space="0" w:color="auto"/>
            <w:right w:val="none" w:sz="0" w:space="0" w:color="auto"/>
          </w:divBdr>
          <w:divsChild>
            <w:div w:id="1596203278">
              <w:marLeft w:val="0"/>
              <w:marRight w:val="0"/>
              <w:marTop w:val="0"/>
              <w:marBottom w:val="0"/>
              <w:divBdr>
                <w:top w:val="none" w:sz="0" w:space="0" w:color="auto"/>
                <w:left w:val="none" w:sz="0" w:space="0" w:color="auto"/>
                <w:bottom w:val="none" w:sz="0" w:space="0" w:color="auto"/>
                <w:right w:val="none" w:sz="0" w:space="0" w:color="auto"/>
              </w:divBdr>
              <w:divsChild>
                <w:div w:id="859199133">
                  <w:marLeft w:val="0"/>
                  <w:marRight w:val="0"/>
                  <w:marTop w:val="0"/>
                  <w:marBottom w:val="0"/>
                  <w:divBdr>
                    <w:top w:val="none" w:sz="0" w:space="0" w:color="auto"/>
                    <w:left w:val="none" w:sz="0" w:space="0" w:color="auto"/>
                    <w:bottom w:val="none" w:sz="0" w:space="0" w:color="auto"/>
                    <w:right w:val="none" w:sz="0" w:space="0" w:color="auto"/>
                  </w:divBdr>
                  <w:divsChild>
                    <w:div w:id="103607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474606">
          <w:marLeft w:val="0"/>
          <w:marRight w:val="0"/>
          <w:marTop w:val="0"/>
          <w:marBottom w:val="0"/>
          <w:divBdr>
            <w:top w:val="none" w:sz="0" w:space="0" w:color="auto"/>
            <w:left w:val="none" w:sz="0" w:space="0" w:color="auto"/>
            <w:bottom w:val="none" w:sz="0" w:space="0" w:color="auto"/>
            <w:right w:val="none" w:sz="0" w:space="0" w:color="auto"/>
          </w:divBdr>
          <w:divsChild>
            <w:div w:id="1329943163">
              <w:marLeft w:val="0"/>
              <w:marRight w:val="0"/>
              <w:marTop w:val="0"/>
              <w:marBottom w:val="0"/>
              <w:divBdr>
                <w:top w:val="none" w:sz="0" w:space="0" w:color="auto"/>
                <w:left w:val="none" w:sz="0" w:space="0" w:color="auto"/>
                <w:bottom w:val="none" w:sz="0" w:space="0" w:color="auto"/>
                <w:right w:val="none" w:sz="0" w:space="0" w:color="auto"/>
              </w:divBdr>
              <w:divsChild>
                <w:div w:id="566767339">
                  <w:marLeft w:val="0"/>
                  <w:marRight w:val="0"/>
                  <w:marTop w:val="0"/>
                  <w:marBottom w:val="0"/>
                  <w:divBdr>
                    <w:top w:val="none" w:sz="0" w:space="0" w:color="auto"/>
                    <w:left w:val="none" w:sz="0" w:space="0" w:color="auto"/>
                    <w:bottom w:val="none" w:sz="0" w:space="0" w:color="auto"/>
                    <w:right w:val="none" w:sz="0" w:space="0" w:color="auto"/>
                  </w:divBdr>
                  <w:divsChild>
                    <w:div w:id="809322081">
                      <w:marLeft w:val="0"/>
                      <w:marRight w:val="0"/>
                      <w:marTop w:val="0"/>
                      <w:marBottom w:val="0"/>
                      <w:divBdr>
                        <w:top w:val="none" w:sz="0" w:space="0" w:color="auto"/>
                        <w:left w:val="none" w:sz="0" w:space="0" w:color="auto"/>
                        <w:bottom w:val="none" w:sz="0" w:space="0" w:color="auto"/>
                        <w:right w:val="none" w:sz="0" w:space="0" w:color="auto"/>
                      </w:divBdr>
                    </w:div>
                  </w:divsChild>
                </w:div>
                <w:div w:id="805660991">
                  <w:marLeft w:val="0"/>
                  <w:marRight w:val="0"/>
                  <w:marTop w:val="0"/>
                  <w:marBottom w:val="0"/>
                  <w:divBdr>
                    <w:top w:val="none" w:sz="0" w:space="0" w:color="auto"/>
                    <w:left w:val="none" w:sz="0" w:space="0" w:color="auto"/>
                    <w:bottom w:val="none" w:sz="0" w:space="0" w:color="auto"/>
                    <w:right w:val="none" w:sz="0" w:space="0" w:color="auto"/>
                  </w:divBdr>
                  <w:divsChild>
                    <w:div w:id="35442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82029">
              <w:marLeft w:val="0"/>
              <w:marRight w:val="0"/>
              <w:marTop w:val="0"/>
              <w:marBottom w:val="0"/>
              <w:divBdr>
                <w:top w:val="none" w:sz="0" w:space="0" w:color="auto"/>
                <w:left w:val="none" w:sz="0" w:space="0" w:color="auto"/>
                <w:bottom w:val="none" w:sz="0" w:space="0" w:color="auto"/>
                <w:right w:val="none" w:sz="0" w:space="0" w:color="auto"/>
              </w:divBdr>
              <w:divsChild>
                <w:div w:id="342442024">
                  <w:marLeft w:val="0"/>
                  <w:marRight w:val="0"/>
                  <w:marTop w:val="0"/>
                  <w:marBottom w:val="0"/>
                  <w:divBdr>
                    <w:top w:val="none" w:sz="0" w:space="0" w:color="auto"/>
                    <w:left w:val="none" w:sz="0" w:space="0" w:color="auto"/>
                    <w:bottom w:val="none" w:sz="0" w:space="0" w:color="auto"/>
                    <w:right w:val="none" w:sz="0" w:space="0" w:color="auto"/>
                  </w:divBdr>
                  <w:divsChild>
                    <w:div w:id="130399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458475">
      <w:bodyDiv w:val="1"/>
      <w:marLeft w:val="0"/>
      <w:marRight w:val="0"/>
      <w:marTop w:val="0"/>
      <w:marBottom w:val="0"/>
      <w:divBdr>
        <w:top w:val="none" w:sz="0" w:space="0" w:color="auto"/>
        <w:left w:val="none" w:sz="0" w:space="0" w:color="auto"/>
        <w:bottom w:val="none" w:sz="0" w:space="0" w:color="auto"/>
        <w:right w:val="none" w:sz="0" w:space="0" w:color="auto"/>
      </w:divBdr>
    </w:div>
    <w:div w:id="555433022">
      <w:bodyDiv w:val="1"/>
      <w:marLeft w:val="0"/>
      <w:marRight w:val="0"/>
      <w:marTop w:val="0"/>
      <w:marBottom w:val="0"/>
      <w:divBdr>
        <w:top w:val="none" w:sz="0" w:space="0" w:color="auto"/>
        <w:left w:val="none" w:sz="0" w:space="0" w:color="auto"/>
        <w:bottom w:val="none" w:sz="0" w:space="0" w:color="auto"/>
        <w:right w:val="none" w:sz="0" w:space="0" w:color="auto"/>
      </w:divBdr>
    </w:div>
    <w:div w:id="602226752">
      <w:bodyDiv w:val="1"/>
      <w:marLeft w:val="0"/>
      <w:marRight w:val="0"/>
      <w:marTop w:val="0"/>
      <w:marBottom w:val="0"/>
      <w:divBdr>
        <w:top w:val="none" w:sz="0" w:space="0" w:color="auto"/>
        <w:left w:val="none" w:sz="0" w:space="0" w:color="auto"/>
        <w:bottom w:val="none" w:sz="0" w:space="0" w:color="auto"/>
        <w:right w:val="none" w:sz="0" w:space="0" w:color="auto"/>
      </w:divBdr>
    </w:div>
    <w:div w:id="606422412">
      <w:bodyDiv w:val="1"/>
      <w:marLeft w:val="0"/>
      <w:marRight w:val="0"/>
      <w:marTop w:val="0"/>
      <w:marBottom w:val="0"/>
      <w:divBdr>
        <w:top w:val="none" w:sz="0" w:space="0" w:color="auto"/>
        <w:left w:val="none" w:sz="0" w:space="0" w:color="auto"/>
        <w:bottom w:val="none" w:sz="0" w:space="0" w:color="auto"/>
        <w:right w:val="none" w:sz="0" w:space="0" w:color="auto"/>
      </w:divBdr>
    </w:div>
    <w:div w:id="637880888">
      <w:bodyDiv w:val="1"/>
      <w:marLeft w:val="0"/>
      <w:marRight w:val="0"/>
      <w:marTop w:val="0"/>
      <w:marBottom w:val="0"/>
      <w:divBdr>
        <w:top w:val="none" w:sz="0" w:space="0" w:color="auto"/>
        <w:left w:val="none" w:sz="0" w:space="0" w:color="auto"/>
        <w:bottom w:val="none" w:sz="0" w:space="0" w:color="auto"/>
        <w:right w:val="none" w:sz="0" w:space="0" w:color="auto"/>
      </w:divBdr>
    </w:div>
    <w:div w:id="654917582">
      <w:bodyDiv w:val="1"/>
      <w:marLeft w:val="0"/>
      <w:marRight w:val="0"/>
      <w:marTop w:val="0"/>
      <w:marBottom w:val="0"/>
      <w:divBdr>
        <w:top w:val="none" w:sz="0" w:space="0" w:color="auto"/>
        <w:left w:val="none" w:sz="0" w:space="0" w:color="auto"/>
        <w:bottom w:val="none" w:sz="0" w:space="0" w:color="auto"/>
        <w:right w:val="none" w:sz="0" w:space="0" w:color="auto"/>
      </w:divBdr>
    </w:div>
    <w:div w:id="660280557">
      <w:bodyDiv w:val="1"/>
      <w:marLeft w:val="0"/>
      <w:marRight w:val="0"/>
      <w:marTop w:val="0"/>
      <w:marBottom w:val="0"/>
      <w:divBdr>
        <w:top w:val="none" w:sz="0" w:space="0" w:color="auto"/>
        <w:left w:val="none" w:sz="0" w:space="0" w:color="auto"/>
        <w:bottom w:val="none" w:sz="0" w:space="0" w:color="auto"/>
        <w:right w:val="none" w:sz="0" w:space="0" w:color="auto"/>
      </w:divBdr>
      <w:divsChild>
        <w:div w:id="2012297998">
          <w:marLeft w:val="0"/>
          <w:marRight w:val="0"/>
          <w:marTop w:val="0"/>
          <w:marBottom w:val="0"/>
          <w:divBdr>
            <w:top w:val="none" w:sz="0" w:space="0" w:color="auto"/>
            <w:left w:val="none" w:sz="0" w:space="0" w:color="auto"/>
            <w:bottom w:val="none" w:sz="0" w:space="0" w:color="auto"/>
            <w:right w:val="none" w:sz="0" w:space="0" w:color="auto"/>
          </w:divBdr>
          <w:divsChild>
            <w:div w:id="1790392307">
              <w:marLeft w:val="0"/>
              <w:marRight w:val="0"/>
              <w:marTop w:val="0"/>
              <w:marBottom w:val="0"/>
              <w:divBdr>
                <w:top w:val="none" w:sz="0" w:space="0" w:color="auto"/>
                <w:left w:val="none" w:sz="0" w:space="0" w:color="auto"/>
                <w:bottom w:val="none" w:sz="0" w:space="0" w:color="auto"/>
                <w:right w:val="none" w:sz="0" w:space="0" w:color="auto"/>
              </w:divBdr>
              <w:divsChild>
                <w:div w:id="589696617">
                  <w:marLeft w:val="0"/>
                  <w:marRight w:val="0"/>
                  <w:marTop w:val="0"/>
                  <w:marBottom w:val="0"/>
                  <w:divBdr>
                    <w:top w:val="none" w:sz="0" w:space="0" w:color="auto"/>
                    <w:left w:val="none" w:sz="0" w:space="0" w:color="auto"/>
                    <w:bottom w:val="none" w:sz="0" w:space="0" w:color="auto"/>
                    <w:right w:val="none" w:sz="0" w:space="0" w:color="auto"/>
                  </w:divBdr>
                  <w:divsChild>
                    <w:div w:id="181352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341353">
      <w:bodyDiv w:val="1"/>
      <w:marLeft w:val="0"/>
      <w:marRight w:val="0"/>
      <w:marTop w:val="0"/>
      <w:marBottom w:val="0"/>
      <w:divBdr>
        <w:top w:val="none" w:sz="0" w:space="0" w:color="auto"/>
        <w:left w:val="none" w:sz="0" w:space="0" w:color="auto"/>
        <w:bottom w:val="none" w:sz="0" w:space="0" w:color="auto"/>
        <w:right w:val="none" w:sz="0" w:space="0" w:color="auto"/>
      </w:divBdr>
    </w:div>
    <w:div w:id="695814706">
      <w:bodyDiv w:val="1"/>
      <w:marLeft w:val="0"/>
      <w:marRight w:val="0"/>
      <w:marTop w:val="0"/>
      <w:marBottom w:val="0"/>
      <w:divBdr>
        <w:top w:val="none" w:sz="0" w:space="0" w:color="auto"/>
        <w:left w:val="none" w:sz="0" w:space="0" w:color="auto"/>
        <w:bottom w:val="none" w:sz="0" w:space="0" w:color="auto"/>
        <w:right w:val="none" w:sz="0" w:space="0" w:color="auto"/>
      </w:divBdr>
    </w:div>
    <w:div w:id="714545660">
      <w:bodyDiv w:val="1"/>
      <w:marLeft w:val="0"/>
      <w:marRight w:val="0"/>
      <w:marTop w:val="0"/>
      <w:marBottom w:val="0"/>
      <w:divBdr>
        <w:top w:val="none" w:sz="0" w:space="0" w:color="auto"/>
        <w:left w:val="none" w:sz="0" w:space="0" w:color="auto"/>
        <w:bottom w:val="none" w:sz="0" w:space="0" w:color="auto"/>
        <w:right w:val="none" w:sz="0" w:space="0" w:color="auto"/>
      </w:divBdr>
      <w:divsChild>
        <w:div w:id="449667950">
          <w:marLeft w:val="0"/>
          <w:marRight w:val="0"/>
          <w:marTop w:val="0"/>
          <w:marBottom w:val="0"/>
          <w:divBdr>
            <w:top w:val="none" w:sz="0" w:space="0" w:color="auto"/>
            <w:left w:val="none" w:sz="0" w:space="0" w:color="auto"/>
            <w:bottom w:val="none" w:sz="0" w:space="0" w:color="auto"/>
            <w:right w:val="none" w:sz="0" w:space="0" w:color="auto"/>
          </w:divBdr>
          <w:divsChild>
            <w:div w:id="2073966913">
              <w:marLeft w:val="0"/>
              <w:marRight w:val="0"/>
              <w:marTop w:val="0"/>
              <w:marBottom w:val="0"/>
              <w:divBdr>
                <w:top w:val="none" w:sz="0" w:space="0" w:color="auto"/>
                <w:left w:val="none" w:sz="0" w:space="0" w:color="auto"/>
                <w:bottom w:val="none" w:sz="0" w:space="0" w:color="auto"/>
                <w:right w:val="none" w:sz="0" w:space="0" w:color="auto"/>
              </w:divBdr>
              <w:divsChild>
                <w:div w:id="760877657">
                  <w:marLeft w:val="0"/>
                  <w:marRight w:val="0"/>
                  <w:marTop w:val="0"/>
                  <w:marBottom w:val="0"/>
                  <w:divBdr>
                    <w:top w:val="none" w:sz="0" w:space="0" w:color="auto"/>
                    <w:left w:val="none" w:sz="0" w:space="0" w:color="auto"/>
                    <w:bottom w:val="none" w:sz="0" w:space="0" w:color="auto"/>
                    <w:right w:val="none" w:sz="0" w:space="0" w:color="auto"/>
                  </w:divBdr>
                  <w:divsChild>
                    <w:div w:id="208444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782542">
      <w:bodyDiv w:val="1"/>
      <w:marLeft w:val="0"/>
      <w:marRight w:val="0"/>
      <w:marTop w:val="0"/>
      <w:marBottom w:val="0"/>
      <w:divBdr>
        <w:top w:val="none" w:sz="0" w:space="0" w:color="auto"/>
        <w:left w:val="none" w:sz="0" w:space="0" w:color="auto"/>
        <w:bottom w:val="none" w:sz="0" w:space="0" w:color="auto"/>
        <w:right w:val="none" w:sz="0" w:space="0" w:color="auto"/>
      </w:divBdr>
      <w:divsChild>
        <w:div w:id="1640065840">
          <w:marLeft w:val="0"/>
          <w:marRight w:val="0"/>
          <w:marTop w:val="0"/>
          <w:marBottom w:val="0"/>
          <w:divBdr>
            <w:top w:val="none" w:sz="0" w:space="0" w:color="auto"/>
            <w:left w:val="none" w:sz="0" w:space="0" w:color="auto"/>
            <w:bottom w:val="none" w:sz="0" w:space="0" w:color="auto"/>
            <w:right w:val="none" w:sz="0" w:space="0" w:color="auto"/>
          </w:divBdr>
          <w:divsChild>
            <w:div w:id="1739472319">
              <w:marLeft w:val="0"/>
              <w:marRight w:val="0"/>
              <w:marTop w:val="0"/>
              <w:marBottom w:val="0"/>
              <w:divBdr>
                <w:top w:val="none" w:sz="0" w:space="0" w:color="auto"/>
                <w:left w:val="none" w:sz="0" w:space="0" w:color="auto"/>
                <w:bottom w:val="none" w:sz="0" w:space="0" w:color="auto"/>
                <w:right w:val="none" w:sz="0" w:space="0" w:color="auto"/>
              </w:divBdr>
              <w:divsChild>
                <w:div w:id="192055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575695">
      <w:bodyDiv w:val="1"/>
      <w:marLeft w:val="0"/>
      <w:marRight w:val="0"/>
      <w:marTop w:val="0"/>
      <w:marBottom w:val="0"/>
      <w:divBdr>
        <w:top w:val="none" w:sz="0" w:space="0" w:color="auto"/>
        <w:left w:val="none" w:sz="0" w:space="0" w:color="auto"/>
        <w:bottom w:val="none" w:sz="0" w:space="0" w:color="auto"/>
        <w:right w:val="none" w:sz="0" w:space="0" w:color="auto"/>
      </w:divBdr>
    </w:div>
    <w:div w:id="773285587">
      <w:bodyDiv w:val="1"/>
      <w:marLeft w:val="0"/>
      <w:marRight w:val="0"/>
      <w:marTop w:val="0"/>
      <w:marBottom w:val="0"/>
      <w:divBdr>
        <w:top w:val="none" w:sz="0" w:space="0" w:color="auto"/>
        <w:left w:val="none" w:sz="0" w:space="0" w:color="auto"/>
        <w:bottom w:val="none" w:sz="0" w:space="0" w:color="auto"/>
        <w:right w:val="none" w:sz="0" w:space="0" w:color="auto"/>
      </w:divBdr>
    </w:div>
    <w:div w:id="797722697">
      <w:bodyDiv w:val="1"/>
      <w:marLeft w:val="0"/>
      <w:marRight w:val="0"/>
      <w:marTop w:val="0"/>
      <w:marBottom w:val="0"/>
      <w:divBdr>
        <w:top w:val="none" w:sz="0" w:space="0" w:color="auto"/>
        <w:left w:val="none" w:sz="0" w:space="0" w:color="auto"/>
        <w:bottom w:val="none" w:sz="0" w:space="0" w:color="auto"/>
        <w:right w:val="none" w:sz="0" w:space="0" w:color="auto"/>
      </w:divBdr>
      <w:divsChild>
        <w:div w:id="815029022">
          <w:marLeft w:val="0"/>
          <w:marRight w:val="0"/>
          <w:marTop w:val="0"/>
          <w:marBottom w:val="0"/>
          <w:divBdr>
            <w:top w:val="none" w:sz="0" w:space="0" w:color="auto"/>
            <w:left w:val="none" w:sz="0" w:space="0" w:color="auto"/>
            <w:bottom w:val="none" w:sz="0" w:space="0" w:color="auto"/>
            <w:right w:val="none" w:sz="0" w:space="0" w:color="auto"/>
          </w:divBdr>
        </w:div>
        <w:div w:id="590353180">
          <w:marLeft w:val="0"/>
          <w:marRight w:val="0"/>
          <w:marTop w:val="0"/>
          <w:marBottom w:val="0"/>
          <w:divBdr>
            <w:top w:val="none" w:sz="0" w:space="0" w:color="auto"/>
            <w:left w:val="none" w:sz="0" w:space="0" w:color="auto"/>
            <w:bottom w:val="none" w:sz="0" w:space="0" w:color="auto"/>
            <w:right w:val="none" w:sz="0" w:space="0" w:color="auto"/>
          </w:divBdr>
        </w:div>
      </w:divsChild>
    </w:div>
    <w:div w:id="799036139">
      <w:bodyDiv w:val="1"/>
      <w:marLeft w:val="0"/>
      <w:marRight w:val="0"/>
      <w:marTop w:val="0"/>
      <w:marBottom w:val="0"/>
      <w:divBdr>
        <w:top w:val="none" w:sz="0" w:space="0" w:color="auto"/>
        <w:left w:val="none" w:sz="0" w:space="0" w:color="auto"/>
        <w:bottom w:val="none" w:sz="0" w:space="0" w:color="auto"/>
        <w:right w:val="none" w:sz="0" w:space="0" w:color="auto"/>
      </w:divBdr>
    </w:div>
    <w:div w:id="888876877">
      <w:bodyDiv w:val="1"/>
      <w:marLeft w:val="0"/>
      <w:marRight w:val="0"/>
      <w:marTop w:val="0"/>
      <w:marBottom w:val="0"/>
      <w:divBdr>
        <w:top w:val="none" w:sz="0" w:space="0" w:color="auto"/>
        <w:left w:val="none" w:sz="0" w:space="0" w:color="auto"/>
        <w:bottom w:val="none" w:sz="0" w:space="0" w:color="auto"/>
        <w:right w:val="none" w:sz="0" w:space="0" w:color="auto"/>
      </w:divBdr>
      <w:divsChild>
        <w:div w:id="1872919088">
          <w:marLeft w:val="0"/>
          <w:marRight w:val="0"/>
          <w:marTop w:val="0"/>
          <w:marBottom w:val="0"/>
          <w:divBdr>
            <w:top w:val="none" w:sz="0" w:space="0" w:color="auto"/>
            <w:left w:val="none" w:sz="0" w:space="0" w:color="auto"/>
            <w:bottom w:val="none" w:sz="0" w:space="0" w:color="auto"/>
            <w:right w:val="none" w:sz="0" w:space="0" w:color="auto"/>
          </w:divBdr>
          <w:divsChild>
            <w:div w:id="1072310371">
              <w:marLeft w:val="0"/>
              <w:marRight w:val="0"/>
              <w:marTop w:val="0"/>
              <w:marBottom w:val="0"/>
              <w:divBdr>
                <w:top w:val="none" w:sz="0" w:space="0" w:color="auto"/>
                <w:left w:val="none" w:sz="0" w:space="0" w:color="auto"/>
                <w:bottom w:val="none" w:sz="0" w:space="0" w:color="auto"/>
                <w:right w:val="none" w:sz="0" w:space="0" w:color="auto"/>
              </w:divBdr>
              <w:divsChild>
                <w:div w:id="330761618">
                  <w:marLeft w:val="0"/>
                  <w:marRight w:val="0"/>
                  <w:marTop w:val="0"/>
                  <w:marBottom w:val="0"/>
                  <w:divBdr>
                    <w:top w:val="none" w:sz="0" w:space="0" w:color="auto"/>
                    <w:left w:val="none" w:sz="0" w:space="0" w:color="auto"/>
                    <w:bottom w:val="none" w:sz="0" w:space="0" w:color="auto"/>
                    <w:right w:val="none" w:sz="0" w:space="0" w:color="auto"/>
                  </w:divBdr>
                  <w:divsChild>
                    <w:div w:id="212900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149237">
      <w:bodyDiv w:val="1"/>
      <w:marLeft w:val="0"/>
      <w:marRight w:val="0"/>
      <w:marTop w:val="0"/>
      <w:marBottom w:val="0"/>
      <w:divBdr>
        <w:top w:val="none" w:sz="0" w:space="0" w:color="auto"/>
        <w:left w:val="none" w:sz="0" w:space="0" w:color="auto"/>
        <w:bottom w:val="none" w:sz="0" w:space="0" w:color="auto"/>
        <w:right w:val="none" w:sz="0" w:space="0" w:color="auto"/>
      </w:divBdr>
    </w:div>
    <w:div w:id="932199524">
      <w:bodyDiv w:val="1"/>
      <w:marLeft w:val="0"/>
      <w:marRight w:val="0"/>
      <w:marTop w:val="0"/>
      <w:marBottom w:val="0"/>
      <w:divBdr>
        <w:top w:val="none" w:sz="0" w:space="0" w:color="auto"/>
        <w:left w:val="none" w:sz="0" w:space="0" w:color="auto"/>
        <w:bottom w:val="none" w:sz="0" w:space="0" w:color="auto"/>
        <w:right w:val="none" w:sz="0" w:space="0" w:color="auto"/>
      </w:divBdr>
    </w:div>
    <w:div w:id="938375007">
      <w:bodyDiv w:val="1"/>
      <w:marLeft w:val="0"/>
      <w:marRight w:val="0"/>
      <w:marTop w:val="0"/>
      <w:marBottom w:val="0"/>
      <w:divBdr>
        <w:top w:val="none" w:sz="0" w:space="0" w:color="auto"/>
        <w:left w:val="none" w:sz="0" w:space="0" w:color="auto"/>
        <w:bottom w:val="none" w:sz="0" w:space="0" w:color="auto"/>
        <w:right w:val="none" w:sz="0" w:space="0" w:color="auto"/>
      </w:divBdr>
      <w:divsChild>
        <w:div w:id="159278335">
          <w:marLeft w:val="0"/>
          <w:marRight w:val="0"/>
          <w:marTop w:val="0"/>
          <w:marBottom w:val="0"/>
          <w:divBdr>
            <w:top w:val="none" w:sz="0" w:space="0" w:color="auto"/>
            <w:left w:val="none" w:sz="0" w:space="0" w:color="auto"/>
            <w:bottom w:val="none" w:sz="0" w:space="0" w:color="auto"/>
            <w:right w:val="none" w:sz="0" w:space="0" w:color="auto"/>
          </w:divBdr>
          <w:divsChild>
            <w:div w:id="386300740">
              <w:marLeft w:val="0"/>
              <w:marRight w:val="0"/>
              <w:marTop w:val="0"/>
              <w:marBottom w:val="0"/>
              <w:divBdr>
                <w:top w:val="none" w:sz="0" w:space="0" w:color="auto"/>
                <w:left w:val="none" w:sz="0" w:space="0" w:color="auto"/>
                <w:bottom w:val="none" w:sz="0" w:space="0" w:color="auto"/>
                <w:right w:val="none" w:sz="0" w:space="0" w:color="auto"/>
              </w:divBdr>
              <w:divsChild>
                <w:div w:id="1069231561">
                  <w:marLeft w:val="0"/>
                  <w:marRight w:val="0"/>
                  <w:marTop w:val="0"/>
                  <w:marBottom w:val="0"/>
                  <w:divBdr>
                    <w:top w:val="none" w:sz="0" w:space="0" w:color="auto"/>
                    <w:left w:val="none" w:sz="0" w:space="0" w:color="auto"/>
                    <w:bottom w:val="none" w:sz="0" w:space="0" w:color="auto"/>
                    <w:right w:val="none" w:sz="0" w:space="0" w:color="auto"/>
                  </w:divBdr>
                  <w:divsChild>
                    <w:div w:id="31584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85103">
          <w:marLeft w:val="0"/>
          <w:marRight w:val="0"/>
          <w:marTop w:val="0"/>
          <w:marBottom w:val="0"/>
          <w:divBdr>
            <w:top w:val="none" w:sz="0" w:space="0" w:color="auto"/>
            <w:left w:val="none" w:sz="0" w:space="0" w:color="auto"/>
            <w:bottom w:val="none" w:sz="0" w:space="0" w:color="auto"/>
            <w:right w:val="none" w:sz="0" w:space="0" w:color="auto"/>
          </w:divBdr>
          <w:divsChild>
            <w:div w:id="99179665">
              <w:marLeft w:val="0"/>
              <w:marRight w:val="0"/>
              <w:marTop w:val="0"/>
              <w:marBottom w:val="0"/>
              <w:divBdr>
                <w:top w:val="none" w:sz="0" w:space="0" w:color="auto"/>
                <w:left w:val="none" w:sz="0" w:space="0" w:color="auto"/>
                <w:bottom w:val="none" w:sz="0" w:space="0" w:color="auto"/>
                <w:right w:val="none" w:sz="0" w:space="0" w:color="auto"/>
              </w:divBdr>
              <w:divsChild>
                <w:div w:id="156072361">
                  <w:marLeft w:val="0"/>
                  <w:marRight w:val="0"/>
                  <w:marTop w:val="0"/>
                  <w:marBottom w:val="0"/>
                  <w:divBdr>
                    <w:top w:val="none" w:sz="0" w:space="0" w:color="auto"/>
                    <w:left w:val="none" w:sz="0" w:space="0" w:color="auto"/>
                    <w:bottom w:val="none" w:sz="0" w:space="0" w:color="auto"/>
                    <w:right w:val="none" w:sz="0" w:space="0" w:color="auto"/>
                  </w:divBdr>
                  <w:divsChild>
                    <w:div w:id="63618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813730">
              <w:marLeft w:val="0"/>
              <w:marRight w:val="0"/>
              <w:marTop w:val="0"/>
              <w:marBottom w:val="0"/>
              <w:divBdr>
                <w:top w:val="none" w:sz="0" w:space="0" w:color="auto"/>
                <w:left w:val="none" w:sz="0" w:space="0" w:color="auto"/>
                <w:bottom w:val="none" w:sz="0" w:space="0" w:color="auto"/>
                <w:right w:val="none" w:sz="0" w:space="0" w:color="auto"/>
              </w:divBdr>
              <w:divsChild>
                <w:div w:id="937297016">
                  <w:marLeft w:val="0"/>
                  <w:marRight w:val="0"/>
                  <w:marTop w:val="0"/>
                  <w:marBottom w:val="0"/>
                  <w:divBdr>
                    <w:top w:val="none" w:sz="0" w:space="0" w:color="auto"/>
                    <w:left w:val="none" w:sz="0" w:space="0" w:color="auto"/>
                    <w:bottom w:val="none" w:sz="0" w:space="0" w:color="auto"/>
                    <w:right w:val="none" w:sz="0" w:space="0" w:color="auto"/>
                  </w:divBdr>
                  <w:divsChild>
                    <w:div w:id="258611860">
                      <w:marLeft w:val="0"/>
                      <w:marRight w:val="0"/>
                      <w:marTop w:val="0"/>
                      <w:marBottom w:val="0"/>
                      <w:divBdr>
                        <w:top w:val="none" w:sz="0" w:space="0" w:color="auto"/>
                        <w:left w:val="none" w:sz="0" w:space="0" w:color="auto"/>
                        <w:bottom w:val="none" w:sz="0" w:space="0" w:color="auto"/>
                        <w:right w:val="none" w:sz="0" w:space="0" w:color="auto"/>
                      </w:divBdr>
                    </w:div>
                  </w:divsChild>
                </w:div>
                <w:div w:id="1588928762">
                  <w:marLeft w:val="0"/>
                  <w:marRight w:val="0"/>
                  <w:marTop w:val="0"/>
                  <w:marBottom w:val="0"/>
                  <w:divBdr>
                    <w:top w:val="none" w:sz="0" w:space="0" w:color="auto"/>
                    <w:left w:val="none" w:sz="0" w:space="0" w:color="auto"/>
                    <w:bottom w:val="none" w:sz="0" w:space="0" w:color="auto"/>
                    <w:right w:val="none" w:sz="0" w:space="0" w:color="auto"/>
                  </w:divBdr>
                  <w:divsChild>
                    <w:div w:id="8854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610622">
      <w:bodyDiv w:val="1"/>
      <w:marLeft w:val="0"/>
      <w:marRight w:val="0"/>
      <w:marTop w:val="0"/>
      <w:marBottom w:val="0"/>
      <w:divBdr>
        <w:top w:val="none" w:sz="0" w:space="0" w:color="auto"/>
        <w:left w:val="none" w:sz="0" w:space="0" w:color="auto"/>
        <w:bottom w:val="none" w:sz="0" w:space="0" w:color="auto"/>
        <w:right w:val="none" w:sz="0" w:space="0" w:color="auto"/>
      </w:divBdr>
      <w:divsChild>
        <w:div w:id="290675813">
          <w:marLeft w:val="0"/>
          <w:marRight w:val="0"/>
          <w:marTop w:val="0"/>
          <w:marBottom w:val="0"/>
          <w:divBdr>
            <w:top w:val="none" w:sz="0" w:space="0" w:color="auto"/>
            <w:left w:val="none" w:sz="0" w:space="0" w:color="auto"/>
            <w:bottom w:val="none" w:sz="0" w:space="0" w:color="auto"/>
            <w:right w:val="none" w:sz="0" w:space="0" w:color="auto"/>
          </w:divBdr>
          <w:divsChild>
            <w:div w:id="1830095813">
              <w:marLeft w:val="0"/>
              <w:marRight w:val="0"/>
              <w:marTop w:val="0"/>
              <w:marBottom w:val="0"/>
              <w:divBdr>
                <w:top w:val="none" w:sz="0" w:space="0" w:color="auto"/>
                <w:left w:val="none" w:sz="0" w:space="0" w:color="auto"/>
                <w:bottom w:val="none" w:sz="0" w:space="0" w:color="auto"/>
                <w:right w:val="none" w:sz="0" w:space="0" w:color="auto"/>
              </w:divBdr>
              <w:divsChild>
                <w:div w:id="212310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601806">
      <w:bodyDiv w:val="1"/>
      <w:marLeft w:val="0"/>
      <w:marRight w:val="0"/>
      <w:marTop w:val="0"/>
      <w:marBottom w:val="0"/>
      <w:divBdr>
        <w:top w:val="none" w:sz="0" w:space="0" w:color="auto"/>
        <w:left w:val="none" w:sz="0" w:space="0" w:color="auto"/>
        <w:bottom w:val="none" w:sz="0" w:space="0" w:color="auto"/>
        <w:right w:val="none" w:sz="0" w:space="0" w:color="auto"/>
      </w:divBdr>
    </w:div>
    <w:div w:id="1075126258">
      <w:bodyDiv w:val="1"/>
      <w:marLeft w:val="0"/>
      <w:marRight w:val="0"/>
      <w:marTop w:val="0"/>
      <w:marBottom w:val="0"/>
      <w:divBdr>
        <w:top w:val="none" w:sz="0" w:space="0" w:color="auto"/>
        <w:left w:val="none" w:sz="0" w:space="0" w:color="auto"/>
        <w:bottom w:val="none" w:sz="0" w:space="0" w:color="auto"/>
        <w:right w:val="none" w:sz="0" w:space="0" w:color="auto"/>
      </w:divBdr>
    </w:div>
    <w:div w:id="1122265937">
      <w:bodyDiv w:val="1"/>
      <w:marLeft w:val="0"/>
      <w:marRight w:val="0"/>
      <w:marTop w:val="0"/>
      <w:marBottom w:val="0"/>
      <w:divBdr>
        <w:top w:val="none" w:sz="0" w:space="0" w:color="auto"/>
        <w:left w:val="none" w:sz="0" w:space="0" w:color="auto"/>
        <w:bottom w:val="none" w:sz="0" w:space="0" w:color="auto"/>
        <w:right w:val="none" w:sz="0" w:space="0" w:color="auto"/>
      </w:divBdr>
    </w:div>
    <w:div w:id="1166172606">
      <w:bodyDiv w:val="1"/>
      <w:marLeft w:val="0"/>
      <w:marRight w:val="0"/>
      <w:marTop w:val="0"/>
      <w:marBottom w:val="0"/>
      <w:divBdr>
        <w:top w:val="none" w:sz="0" w:space="0" w:color="auto"/>
        <w:left w:val="none" w:sz="0" w:space="0" w:color="auto"/>
        <w:bottom w:val="none" w:sz="0" w:space="0" w:color="auto"/>
        <w:right w:val="none" w:sz="0" w:space="0" w:color="auto"/>
      </w:divBdr>
      <w:divsChild>
        <w:div w:id="1924603641">
          <w:marLeft w:val="0"/>
          <w:marRight w:val="0"/>
          <w:marTop w:val="0"/>
          <w:marBottom w:val="0"/>
          <w:divBdr>
            <w:top w:val="none" w:sz="0" w:space="0" w:color="auto"/>
            <w:left w:val="none" w:sz="0" w:space="0" w:color="auto"/>
            <w:bottom w:val="none" w:sz="0" w:space="0" w:color="auto"/>
            <w:right w:val="none" w:sz="0" w:space="0" w:color="auto"/>
          </w:divBdr>
          <w:divsChild>
            <w:div w:id="778373130">
              <w:marLeft w:val="0"/>
              <w:marRight w:val="0"/>
              <w:marTop w:val="0"/>
              <w:marBottom w:val="0"/>
              <w:divBdr>
                <w:top w:val="none" w:sz="0" w:space="0" w:color="auto"/>
                <w:left w:val="none" w:sz="0" w:space="0" w:color="auto"/>
                <w:bottom w:val="none" w:sz="0" w:space="0" w:color="auto"/>
                <w:right w:val="none" w:sz="0" w:space="0" w:color="auto"/>
              </w:divBdr>
              <w:divsChild>
                <w:div w:id="1919558009">
                  <w:marLeft w:val="0"/>
                  <w:marRight w:val="0"/>
                  <w:marTop w:val="0"/>
                  <w:marBottom w:val="0"/>
                  <w:divBdr>
                    <w:top w:val="none" w:sz="0" w:space="0" w:color="auto"/>
                    <w:left w:val="none" w:sz="0" w:space="0" w:color="auto"/>
                    <w:bottom w:val="none" w:sz="0" w:space="0" w:color="auto"/>
                    <w:right w:val="none" w:sz="0" w:space="0" w:color="auto"/>
                  </w:divBdr>
                  <w:divsChild>
                    <w:div w:id="169773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0988882">
      <w:bodyDiv w:val="1"/>
      <w:marLeft w:val="0"/>
      <w:marRight w:val="0"/>
      <w:marTop w:val="0"/>
      <w:marBottom w:val="0"/>
      <w:divBdr>
        <w:top w:val="none" w:sz="0" w:space="0" w:color="auto"/>
        <w:left w:val="none" w:sz="0" w:space="0" w:color="auto"/>
        <w:bottom w:val="none" w:sz="0" w:space="0" w:color="auto"/>
        <w:right w:val="none" w:sz="0" w:space="0" w:color="auto"/>
      </w:divBdr>
    </w:div>
    <w:div w:id="1203129172">
      <w:bodyDiv w:val="1"/>
      <w:marLeft w:val="0"/>
      <w:marRight w:val="0"/>
      <w:marTop w:val="0"/>
      <w:marBottom w:val="0"/>
      <w:divBdr>
        <w:top w:val="none" w:sz="0" w:space="0" w:color="auto"/>
        <w:left w:val="none" w:sz="0" w:space="0" w:color="auto"/>
        <w:bottom w:val="none" w:sz="0" w:space="0" w:color="auto"/>
        <w:right w:val="none" w:sz="0" w:space="0" w:color="auto"/>
      </w:divBdr>
    </w:div>
    <w:div w:id="1235626581">
      <w:bodyDiv w:val="1"/>
      <w:marLeft w:val="0"/>
      <w:marRight w:val="0"/>
      <w:marTop w:val="0"/>
      <w:marBottom w:val="0"/>
      <w:divBdr>
        <w:top w:val="none" w:sz="0" w:space="0" w:color="auto"/>
        <w:left w:val="none" w:sz="0" w:space="0" w:color="auto"/>
        <w:bottom w:val="none" w:sz="0" w:space="0" w:color="auto"/>
        <w:right w:val="none" w:sz="0" w:space="0" w:color="auto"/>
      </w:divBdr>
    </w:div>
    <w:div w:id="1239827057">
      <w:bodyDiv w:val="1"/>
      <w:marLeft w:val="0"/>
      <w:marRight w:val="0"/>
      <w:marTop w:val="0"/>
      <w:marBottom w:val="0"/>
      <w:divBdr>
        <w:top w:val="none" w:sz="0" w:space="0" w:color="auto"/>
        <w:left w:val="none" w:sz="0" w:space="0" w:color="auto"/>
        <w:bottom w:val="none" w:sz="0" w:space="0" w:color="auto"/>
        <w:right w:val="none" w:sz="0" w:space="0" w:color="auto"/>
      </w:divBdr>
    </w:div>
    <w:div w:id="1270891352">
      <w:bodyDiv w:val="1"/>
      <w:marLeft w:val="0"/>
      <w:marRight w:val="0"/>
      <w:marTop w:val="0"/>
      <w:marBottom w:val="0"/>
      <w:divBdr>
        <w:top w:val="none" w:sz="0" w:space="0" w:color="auto"/>
        <w:left w:val="none" w:sz="0" w:space="0" w:color="auto"/>
        <w:bottom w:val="none" w:sz="0" w:space="0" w:color="auto"/>
        <w:right w:val="none" w:sz="0" w:space="0" w:color="auto"/>
      </w:divBdr>
    </w:div>
    <w:div w:id="1283919584">
      <w:bodyDiv w:val="1"/>
      <w:marLeft w:val="0"/>
      <w:marRight w:val="0"/>
      <w:marTop w:val="0"/>
      <w:marBottom w:val="0"/>
      <w:divBdr>
        <w:top w:val="none" w:sz="0" w:space="0" w:color="auto"/>
        <w:left w:val="none" w:sz="0" w:space="0" w:color="auto"/>
        <w:bottom w:val="none" w:sz="0" w:space="0" w:color="auto"/>
        <w:right w:val="none" w:sz="0" w:space="0" w:color="auto"/>
      </w:divBdr>
    </w:div>
    <w:div w:id="1427654389">
      <w:bodyDiv w:val="1"/>
      <w:marLeft w:val="0"/>
      <w:marRight w:val="0"/>
      <w:marTop w:val="0"/>
      <w:marBottom w:val="0"/>
      <w:divBdr>
        <w:top w:val="none" w:sz="0" w:space="0" w:color="auto"/>
        <w:left w:val="none" w:sz="0" w:space="0" w:color="auto"/>
        <w:bottom w:val="none" w:sz="0" w:space="0" w:color="auto"/>
        <w:right w:val="none" w:sz="0" w:space="0" w:color="auto"/>
      </w:divBdr>
      <w:divsChild>
        <w:div w:id="692540424">
          <w:marLeft w:val="0"/>
          <w:marRight w:val="0"/>
          <w:marTop w:val="0"/>
          <w:marBottom w:val="0"/>
          <w:divBdr>
            <w:top w:val="none" w:sz="0" w:space="0" w:color="auto"/>
            <w:left w:val="none" w:sz="0" w:space="0" w:color="auto"/>
            <w:bottom w:val="none" w:sz="0" w:space="0" w:color="auto"/>
            <w:right w:val="none" w:sz="0" w:space="0" w:color="auto"/>
          </w:divBdr>
          <w:divsChild>
            <w:div w:id="89785168">
              <w:marLeft w:val="0"/>
              <w:marRight w:val="0"/>
              <w:marTop w:val="0"/>
              <w:marBottom w:val="0"/>
              <w:divBdr>
                <w:top w:val="none" w:sz="0" w:space="0" w:color="auto"/>
                <w:left w:val="none" w:sz="0" w:space="0" w:color="auto"/>
                <w:bottom w:val="none" w:sz="0" w:space="0" w:color="auto"/>
                <w:right w:val="none" w:sz="0" w:space="0" w:color="auto"/>
              </w:divBdr>
              <w:divsChild>
                <w:div w:id="18036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41997">
      <w:bodyDiv w:val="1"/>
      <w:marLeft w:val="0"/>
      <w:marRight w:val="0"/>
      <w:marTop w:val="0"/>
      <w:marBottom w:val="0"/>
      <w:divBdr>
        <w:top w:val="none" w:sz="0" w:space="0" w:color="auto"/>
        <w:left w:val="none" w:sz="0" w:space="0" w:color="auto"/>
        <w:bottom w:val="none" w:sz="0" w:space="0" w:color="auto"/>
        <w:right w:val="none" w:sz="0" w:space="0" w:color="auto"/>
      </w:divBdr>
    </w:div>
    <w:div w:id="1497988038">
      <w:bodyDiv w:val="1"/>
      <w:marLeft w:val="0"/>
      <w:marRight w:val="0"/>
      <w:marTop w:val="0"/>
      <w:marBottom w:val="0"/>
      <w:divBdr>
        <w:top w:val="none" w:sz="0" w:space="0" w:color="auto"/>
        <w:left w:val="none" w:sz="0" w:space="0" w:color="auto"/>
        <w:bottom w:val="none" w:sz="0" w:space="0" w:color="auto"/>
        <w:right w:val="none" w:sz="0" w:space="0" w:color="auto"/>
      </w:divBdr>
    </w:div>
    <w:div w:id="1503816622">
      <w:bodyDiv w:val="1"/>
      <w:marLeft w:val="0"/>
      <w:marRight w:val="0"/>
      <w:marTop w:val="0"/>
      <w:marBottom w:val="0"/>
      <w:divBdr>
        <w:top w:val="none" w:sz="0" w:space="0" w:color="auto"/>
        <w:left w:val="none" w:sz="0" w:space="0" w:color="auto"/>
        <w:bottom w:val="none" w:sz="0" w:space="0" w:color="auto"/>
        <w:right w:val="none" w:sz="0" w:space="0" w:color="auto"/>
      </w:divBdr>
    </w:div>
    <w:div w:id="1526864853">
      <w:bodyDiv w:val="1"/>
      <w:marLeft w:val="0"/>
      <w:marRight w:val="0"/>
      <w:marTop w:val="0"/>
      <w:marBottom w:val="0"/>
      <w:divBdr>
        <w:top w:val="none" w:sz="0" w:space="0" w:color="auto"/>
        <w:left w:val="none" w:sz="0" w:space="0" w:color="auto"/>
        <w:bottom w:val="none" w:sz="0" w:space="0" w:color="auto"/>
        <w:right w:val="none" w:sz="0" w:space="0" w:color="auto"/>
      </w:divBdr>
    </w:div>
    <w:div w:id="1588690276">
      <w:bodyDiv w:val="1"/>
      <w:marLeft w:val="0"/>
      <w:marRight w:val="0"/>
      <w:marTop w:val="0"/>
      <w:marBottom w:val="0"/>
      <w:divBdr>
        <w:top w:val="none" w:sz="0" w:space="0" w:color="auto"/>
        <w:left w:val="none" w:sz="0" w:space="0" w:color="auto"/>
        <w:bottom w:val="none" w:sz="0" w:space="0" w:color="auto"/>
        <w:right w:val="none" w:sz="0" w:space="0" w:color="auto"/>
      </w:divBdr>
      <w:divsChild>
        <w:div w:id="1591042147">
          <w:marLeft w:val="0"/>
          <w:marRight w:val="0"/>
          <w:marTop w:val="0"/>
          <w:marBottom w:val="0"/>
          <w:divBdr>
            <w:top w:val="none" w:sz="0" w:space="0" w:color="auto"/>
            <w:left w:val="none" w:sz="0" w:space="0" w:color="auto"/>
            <w:bottom w:val="none" w:sz="0" w:space="0" w:color="auto"/>
            <w:right w:val="none" w:sz="0" w:space="0" w:color="auto"/>
          </w:divBdr>
          <w:divsChild>
            <w:div w:id="309142850">
              <w:marLeft w:val="0"/>
              <w:marRight w:val="0"/>
              <w:marTop w:val="0"/>
              <w:marBottom w:val="0"/>
              <w:divBdr>
                <w:top w:val="none" w:sz="0" w:space="0" w:color="auto"/>
                <w:left w:val="none" w:sz="0" w:space="0" w:color="auto"/>
                <w:bottom w:val="none" w:sz="0" w:space="0" w:color="auto"/>
                <w:right w:val="none" w:sz="0" w:space="0" w:color="auto"/>
              </w:divBdr>
              <w:divsChild>
                <w:div w:id="1837959749">
                  <w:marLeft w:val="0"/>
                  <w:marRight w:val="0"/>
                  <w:marTop w:val="0"/>
                  <w:marBottom w:val="0"/>
                  <w:divBdr>
                    <w:top w:val="none" w:sz="0" w:space="0" w:color="auto"/>
                    <w:left w:val="none" w:sz="0" w:space="0" w:color="auto"/>
                    <w:bottom w:val="none" w:sz="0" w:space="0" w:color="auto"/>
                    <w:right w:val="none" w:sz="0" w:space="0" w:color="auto"/>
                  </w:divBdr>
                  <w:divsChild>
                    <w:div w:id="115633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243523">
      <w:bodyDiv w:val="1"/>
      <w:marLeft w:val="0"/>
      <w:marRight w:val="0"/>
      <w:marTop w:val="0"/>
      <w:marBottom w:val="0"/>
      <w:divBdr>
        <w:top w:val="none" w:sz="0" w:space="0" w:color="auto"/>
        <w:left w:val="none" w:sz="0" w:space="0" w:color="auto"/>
        <w:bottom w:val="none" w:sz="0" w:space="0" w:color="auto"/>
        <w:right w:val="none" w:sz="0" w:space="0" w:color="auto"/>
      </w:divBdr>
    </w:div>
    <w:div w:id="1652752404">
      <w:bodyDiv w:val="1"/>
      <w:marLeft w:val="0"/>
      <w:marRight w:val="0"/>
      <w:marTop w:val="0"/>
      <w:marBottom w:val="0"/>
      <w:divBdr>
        <w:top w:val="none" w:sz="0" w:space="0" w:color="auto"/>
        <w:left w:val="none" w:sz="0" w:space="0" w:color="auto"/>
        <w:bottom w:val="none" w:sz="0" w:space="0" w:color="auto"/>
        <w:right w:val="none" w:sz="0" w:space="0" w:color="auto"/>
      </w:divBdr>
    </w:div>
    <w:div w:id="1678461270">
      <w:bodyDiv w:val="1"/>
      <w:marLeft w:val="0"/>
      <w:marRight w:val="0"/>
      <w:marTop w:val="0"/>
      <w:marBottom w:val="0"/>
      <w:divBdr>
        <w:top w:val="none" w:sz="0" w:space="0" w:color="auto"/>
        <w:left w:val="none" w:sz="0" w:space="0" w:color="auto"/>
        <w:bottom w:val="none" w:sz="0" w:space="0" w:color="auto"/>
        <w:right w:val="none" w:sz="0" w:space="0" w:color="auto"/>
      </w:divBdr>
    </w:div>
    <w:div w:id="1826975090">
      <w:bodyDiv w:val="1"/>
      <w:marLeft w:val="0"/>
      <w:marRight w:val="0"/>
      <w:marTop w:val="0"/>
      <w:marBottom w:val="0"/>
      <w:divBdr>
        <w:top w:val="none" w:sz="0" w:space="0" w:color="auto"/>
        <w:left w:val="none" w:sz="0" w:space="0" w:color="auto"/>
        <w:bottom w:val="none" w:sz="0" w:space="0" w:color="auto"/>
        <w:right w:val="none" w:sz="0" w:space="0" w:color="auto"/>
      </w:divBdr>
    </w:div>
    <w:div w:id="1903326901">
      <w:bodyDiv w:val="1"/>
      <w:marLeft w:val="0"/>
      <w:marRight w:val="0"/>
      <w:marTop w:val="0"/>
      <w:marBottom w:val="0"/>
      <w:divBdr>
        <w:top w:val="none" w:sz="0" w:space="0" w:color="auto"/>
        <w:left w:val="none" w:sz="0" w:space="0" w:color="auto"/>
        <w:bottom w:val="none" w:sz="0" w:space="0" w:color="auto"/>
        <w:right w:val="none" w:sz="0" w:space="0" w:color="auto"/>
      </w:divBdr>
      <w:divsChild>
        <w:div w:id="1538931993">
          <w:marLeft w:val="0"/>
          <w:marRight w:val="0"/>
          <w:marTop w:val="0"/>
          <w:marBottom w:val="0"/>
          <w:divBdr>
            <w:top w:val="none" w:sz="0" w:space="0" w:color="auto"/>
            <w:left w:val="none" w:sz="0" w:space="0" w:color="auto"/>
            <w:bottom w:val="none" w:sz="0" w:space="0" w:color="auto"/>
            <w:right w:val="none" w:sz="0" w:space="0" w:color="auto"/>
          </w:divBdr>
          <w:divsChild>
            <w:div w:id="301420925">
              <w:marLeft w:val="0"/>
              <w:marRight w:val="0"/>
              <w:marTop w:val="0"/>
              <w:marBottom w:val="0"/>
              <w:divBdr>
                <w:top w:val="none" w:sz="0" w:space="0" w:color="auto"/>
                <w:left w:val="none" w:sz="0" w:space="0" w:color="auto"/>
                <w:bottom w:val="none" w:sz="0" w:space="0" w:color="auto"/>
                <w:right w:val="none" w:sz="0" w:space="0" w:color="auto"/>
              </w:divBdr>
              <w:divsChild>
                <w:div w:id="1448308147">
                  <w:marLeft w:val="0"/>
                  <w:marRight w:val="0"/>
                  <w:marTop w:val="0"/>
                  <w:marBottom w:val="0"/>
                  <w:divBdr>
                    <w:top w:val="none" w:sz="0" w:space="0" w:color="auto"/>
                    <w:left w:val="none" w:sz="0" w:space="0" w:color="auto"/>
                    <w:bottom w:val="none" w:sz="0" w:space="0" w:color="auto"/>
                    <w:right w:val="none" w:sz="0" w:space="0" w:color="auto"/>
                  </w:divBdr>
                  <w:divsChild>
                    <w:div w:id="10390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452734">
      <w:bodyDiv w:val="1"/>
      <w:marLeft w:val="0"/>
      <w:marRight w:val="0"/>
      <w:marTop w:val="0"/>
      <w:marBottom w:val="0"/>
      <w:divBdr>
        <w:top w:val="none" w:sz="0" w:space="0" w:color="auto"/>
        <w:left w:val="none" w:sz="0" w:space="0" w:color="auto"/>
        <w:bottom w:val="none" w:sz="0" w:space="0" w:color="auto"/>
        <w:right w:val="none" w:sz="0" w:space="0" w:color="auto"/>
      </w:divBdr>
    </w:div>
    <w:div w:id="1907761160">
      <w:bodyDiv w:val="1"/>
      <w:marLeft w:val="0"/>
      <w:marRight w:val="0"/>
      <w:marTop w:val="0"/>
      <w:marBottom w:val="0"/>
      <w:divBdr>
        <w:top w:val="none" w:sz="0" w:space="0" w:color="auto"/>
        <w:left w:val="none" w:sz="0" w:space="0" w:color="auto"/>
        <w:bottom w:val="none" w:sz="0" w:space="0" w:color="auto"/>
        <w:right w:val="none" w:sz="0" w:space="0" w:color="auto"/>
      </w:divBdr>
    </w:div>
    <w:div w:id="1982075484">
      <w:bodyDiv w:val="1"/>
      <w:marLeft w:val="0"/>
      <w:marRight w:val="0"/>
      <w:marTop w:val="0"/>
      <w:marBottom w:val="0"/>
      <w:divBdr>
        <w:top w:val="none" w:sz="0" w:space="0" w:color="auto"/>
        <w:left w:val="none" w:sz="0" w:space="0" w:color="auto"/>
        <w:bottom w:val="none" w:sz="0" w:space="0" w:color="auto"/>
        <w:right w:val="none" w:sz="0" w:space="0" w:color="auto"/>
      </w:divBdr>
    </w:div>
    <w:div w:id="2013679059">
      <w:bodyDiv w:val="1"/>
      <w:marLeft w:val="0"/>
      <w:marRight w:val="0"/>
      <w:marTop w:val="0"/>
      <w:marBottom w:val="0"/>
      <w:divBdr>
        <w:top w:val="none" w:sz="0" w:space="0" w:color="auto"/>
        <w:left w:val="none" w:sz="0" w:space="0" w:color="auto"/>
        <w:bottom w:val="none" w:sz="0" w:space="0" w:color="auto"/>
        <w:right w:val="none" w:sz="0" w:space="0" w:color="auto"/>
      </w:divBdr>
    </w:div>
    <w:div w:id="2034187517">
      <w:bodyDiv w:val="1"/>
      <w:marLeft w:val="0"/>
      <w:marRight w:val="0"/>
      <w:marTop w:val="0"/>
      <w:marBottom w:val="0"/>
      <w:divBdr>
        <w:top w:val="none" w:sz="0" w:space="0" w:color="auto"/>
        <w:left w:val="none" w:sz="0" w:space="0" w:color="auto"/>
        <w:bottom w:val="none" w:sz="0" w:space="0" w:color="auto"/>
        <w:right w:val="none" w:sz="0" w:space="0" w:color="auto"/>
      </w:divBdr>
      <w:divsChild>
        <w:div w:id="1433893082">
          <w:marLeft w:val="0"/>
          <w:marRight w:val="0"/>
          <w:marTop w:val="0"/>
          <w:marBottom w:val="0"/>
          <w:divBdr>
            <w:top w:val="none" w:sz="0" w:space="0" w:color="auto"/>
            <w:left w:val="none" w:sz="0" w:space="0" w:color="auto"/>
            <w:bottom w:val="none" w:sz="0" w:space="0" w:color="auto"/>
            <w:right w:val="none" w:sz="0" w:space="0" w:color="auto"/>
          </w:divBdr>
          <w:divsChild>
            <w:div w:id="1518613193">
              <w:marLeft w:val="0"/>
              <w:marRight w:val="0"/>
              <w:marTop w:val="0"/>
              <w:marBottom w:val="0"/>
              <w:divBdr>
                <w:top w:val="none" w:sz="0" w:space="0" w:color="auto"/>
                <w:left w:val="none" w:sz="0" w:space="0" w:color="auto"/>
                <w:bottom w:val="none" w:sz="0" w:space="0" w:color="auto"/>
                <w:right w:val="none" w:sz="0" w:space="0" w:color="auto"/>
              </w:divBdr>
              <w:divsChild>
                <w:div w:id="15357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73155">
      <w:bodyDiv w:val="1"/>
      <w:marLeft w:val="0"/>
      <w:marRight w:val="0"/>
      <w:marTop w:val="0"/>
      <w:marBottom w:val="0"/>
      <w:divBdr>
        <w:top w:val="none" w:sz="0" w:space="0" w:color="auto"/>
        <w:left w:val="none" w:sz="0" w:space="0" w:color="auto"/>
        <w:bottom w:val="none" w:sz="0" w:space="0" w:color="auto"/>
        <w:right w:val="none" w:sz="0" w:space="0" w:color="auto"/>
      </w:divBdr>
      <w:divsChild>
        <w:div w:id="1248274057">
          <w:marLeft w:val="0"/>
          <w:marRight w:val="0"/>
          <w:marTop w:val="0"/>
          <w:marBottom w:val="0"/>
          <w:divBdr>
            <w:top w:val="none" w:sz="0" w:space="0" w:color="auto"/>
            <w:left w:val="none" w:sz="0" w:space="0" w:color="auto"/>
            <w:bottom w:val="none" w:sz="0" w:space="0" w:color="auto"/>
            <w:right w:val="none" w:sz="0" w:space="0" w:color="auto"/>
          </w:divBdr>
          <w:divsChild>
            <w:div w:id="25183432">
              <w:marLeft w:val="0"/>
              <w:marRight w:val="0"/>
              <w:marTop w:val="0"/>
              <w:marBottom w:val="0"/>
              <w:divBdr>
                <w:top w:val="none" w:sz="0" w:space="0" w:color="auto"/>
                <w:left w:val="none" w:sz="0" w:space="0" w:color="auto"/>
                <w:bottom w:val="none" w:sz="0" w:space="0" w:color="auto"/>
                <w:right w:val="none" w:sz="0" w:space="0" w:color="auto"/>
              </w:divBdr>
              <w:divsChild>
                <w:div w:id="652760640">
                  <w:marLeft w:val="0"/>
                  <w:marRight w:val="0"/>
                  <w:marTop w:val="0"/>
                  <w:marBottom w:val="0"/>
                  <w:divBdr>
                    <w:top w:val="none" w:sz="0" w:space="0" w:color="auto"/>
                    <w:left w:val="none" w:sz="0" w:space="0" w:color="auto"/>
                    <w:bottom w:val="none" w:sz="0" w:space="0" w:color="auto"/>
                    <w:right w:val="none" w:sz="0" w:space="0" w:color="auto"/>
                  </w:divBdr>
                  <w:divsChild>
                    <w:div w:id="22807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836753">
      <w:bodyDiv w:val="1"/>
      <w:marLeft w:val="0"/>
      <w:marRight w:val="0"/>
      <w:marTop w:val="0"/>
      <w:marBottom w:val="0"/>
      <w:divBdr>
        <w:top w:val="none" w:sz="0" w:space="0" w:color="auto"/>
        <w:left w:val="none" w:sz="0" w:space="0" w:color="auto"/>
        <w:bottom w:val="none" w:sz="0" w:space="0" w:color="auto"/>
        <w:right w:val="none" w:sz="0" w:space="0" w:color="auto"/>
      </w:divBdr>
    </w:div>
    <w:div w:id="2138528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omim.org/search?index=entry&amp;start=1&amp;limit=10&amp;sort=score+desc%2C+prefix_sort+desc&amp;search=ozema" TargetMode="External"/><Relationship Id="rId26" Type="http://schemas.openxmlformats.org/officeDocument/2006/relationships/hyperlink" Target="https://doi.org/10.1111/1471-0528.14640" TargetMode="External"/><Relationship Id="rId3" Type="http://schemas.openxmlformats.org/officeDocument/2006/relationships/customXml" Target="../customXml/item3.xml"/><Relationship Id="rId21" Type="http://schemas.openxmlformats.org/officeDocument/2006/relationships/hyperlink" Target="https://www.eshre.eu/Press-Room/Resources/Fact-sheets" TargetMode="External"/><Relationship Id="rId7" Type="http://schemas.openxmlformats.org/officeDocument/2006/relationships/settings" Target="settings.xml"/><Relationship Id="rId12" Type="http://schemas.openxmlformats.org/officeDocument/2006/relationships/image" Target="media/image1.gif"/><Relationship Id="rId17" Type="http://schemas.openxmlformats.org/officeDocument/2006/relationships/hyperlink" Target="https://www.omim.org/" TargetMode="External"/><Relationship Id="rId25" Type="http://schemas.openxmlformats.org/officeDocument/2006/relationships/hyperlink" Target="https://orca.cardiff.ac.uk/id/eprint/168829" TargetMode="External"/><Relationship Id="rId2" Type="http://schemas.openxmlformats.org/officeDocument/2006/relationships/customXml" Target="../customXml/item2.xml"/><Relationship Id="rId16" Type="http://schemas.openxmlformats.org/officeDocument/2006/relationships/hyperlink" Target="https://fertilityeurope.eu/" TargetMode="External"/><Relationship Id="rId20" Type="http://schemas.openxmlformats.org/officeDocument/2006/relationships/hyperlink" Target="https://www.ecdc.europa.eu/en/news-events/sti-cases-rise-across-europe" TargetMode="External"/><Relationship Id="rId29" Type="http://schemas.openxmlformats.org/officeDocument/2006/relationships/hyperlink" Target="https://www.who.int/news-room/fact-sheets/detail/polycystic-ovary-syndrom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1112-6632" TargetMode="External"/><Relationship Id="rId24" Type="http://schemas.openxmlformats.org/officeDocument/2006/relationships/hyperlink" Target="https://doi.org/10.1016/j.bpobgyn.2023.102454"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johanna@eshre.eu" TargetMode="External"/><Relationship Id="rId23" Type="http://schemas.openxmlformats.org/officeDocument/2006/relationships/hyperlink" Target="https://doi.org/10.1111/cdev.12728" TargetMode="External"/><Relationship Id="rId28" Type="http://schemas.openxmlformats.org/officeDocument/2006/relationships/hyperlink" Target="https://cdn.who.int/media/docs/default-source/mca-documents/maternal-nb/preconception_care_presentation_slides.pdf?sfvrsn=c2a5dde6_5" TargetMode="External"/><Relationship Id="rId10" Type="http://schemas.openxmlformats.org/officeDocument/2006/relationships/endnotes" Target="endnotes.xml"/><Relationship Id="rId19" Type="http://schemas.openxmlformats.org/officeDocument/2006/relationships/hyperlink" Target="https://childrensalliance.org.uk/wp-content/uploads/2023/05/2-Preconception-care-strategy-report-University-of-Southampton.pdf"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ren.Sermon@vub.be" TargetMode="External"/><Relationship Id="rId22" Type="http://schemas.openxmlformats.org/officeDocument/2006/relationships/hyperlink" Target="https://ec.europa.eu/info/funding-tenders/opportunities/docs/2021-2027/horizon/wp-call/2023-2024/wp-4-health_horizon-2023-2024_en.pdf" TargetMode="External"/><Relationship Id="rId27" Type="http://schemas.openxmlformats.org/officeDocument/2006/relationships/hyperlink" Target="https://sdgs.un.org/sites/default/files/publications/21252030%20Agenda%20for%20Sustainable%20Development%20web.pdf" TargetMode="External"/><Relationship Id="rId3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9432ef9-c619-4357-a016-4e494b948b7b" xsi:nil="true"/>
    <lcf76f155ced4ddcb4097134ff3c332f xmlns="e0f36660-565b-48b4-ad27-8e0f72f6e88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40863EE3CB29645B5E20C043BF034D6" ma:contentTypeVersion="15" ma:contentTypeDescription="Een nieuw document maken." ma:contentTypeScope="" ma:versionID="c6d2a5f0712dbbdb42823c3f25988426">
  <xsd:schema xmlns:xsd="http://www.w3.org/2001/XMLSchema" xmlns:xs="http://www.w3.org/2001/XMLSchema" xmlns:p="http://schemas.microsoft.com/office/2006/metadata/properties" xmlns:ns2="e0f36660-565b-48b4-ad27-8e0f72f6e88b" xmlns:ns3="c9432ef9-c619-4357-a016-4e494b948b7b" targetNamespace="http://schemas.microsoft.com/office/2006/metadata/properties" ma:root="true" ma:fieldsID="14aa1897b3c00d99f43442514e84061c" ns2:_="" ns3:_="">
    <xsd:import namespace="e0f36660-565b-48b4-ad27-8e0f72f6e88b"/>
    <xsd:import namespace="c9432ef9-c619-4357-a016-4e494b948b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bjectDetectorVersions" minOccurs="0"/>
                <xsd:element ref="ns2:MediaServiceSearchPropertie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f36660-565b-48b4-ad27-8e0f72f6e8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Afbeeldingtags" ma:readOnly="false" ma:fieldId="{5cf76f15-5ced-4ddc-b409-7134ff3c332f}" ma:taxonomyMulti="true" ma:sspId="1e8a2d8c-7be0-4bb1-8e06-4d2d01be8772"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OCR" ma:index="2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432ef9-c619-4357-a016-4e494b948b7b"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TaxCatchAll" ma:index="16" nillable="true" ma:displayName="Taxonomy Catch All Column" ma:hidden="true" ma:list="{a6fa8a68-8796-4b91-934e-3cd6f4324ed5}" ma:internalName="TaxCatchAll" ma:showField="CatchAllData" ma:web="c9432ef9-c619-4357-a016-4e494b948b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ED87376-9CF5-4D1A-8404-963CDDAA41E4}">
  <ds:schemaRefs>
    <ds:schemaRef ds:uri="http://schemas.microsoft.com/sharepoint/v3/contenttype/forms"/>
  </ds:schemaRefs>
</ds:datastoreItem>
</file>

<file path=customXml/itemProps2.xml><?xml version="1.0" encoding="utf-8"?>
<ds:datastoreItem xmlns:ds="http://schemas.openxmlformats.org/officeDocument/2006/customXml" ds:itemID="{9CAFFA7A-9D00-49D1-BF44-DBFF1657E86E}">
  <ds:schemaRefs>
    <ds:schemaRef ds:uri="http://schemas.microsoft.com/office/2006/metadata/properties"/>
    <ds:schemaRef ds:uri="http://schemas.microsoft.com/office/infopath/2007/PartnerControls"/>
    <ds:schemaRef ds:uri="c9432ef9-c619-4357-a016-4e494b948b7b"/>
    <ds:schemaRef ds:uri="e0f36660-565b-48b4-ad27-8e0f72f6e88b"/>
  </ds:schemaRefs>
</ds:datastoreItem>
</file>

<file path=customXml/itemProps3.xml><?xml version="1.0" encoding="utf-8"?>
<ds:datastoreItem xmlns:ds="http://schemas.openxmlformats.org/officeDocument/2006/customXml" ds:itemID="{B2142526-4656-4370-910F-91CAF2F4A10A}">
  <ds:schemaRefs>
    <ds:schemaRef ds:uri="http://schemas.openxmlformats.org/officeDocument/2006/bibliography"/>
  </ds:schemaRefs>
</ds:datastoreItem>
</file>

<file path=customXml/itemProps4.xml><?xml version="1.0" encoding="utf-8"?>
<ds:datastoreItem xmlns:ds="http://schemas.openxmlformats.org/officeDocument/2006/customXml" ds:itemID="{7B6B90D6-D6F1-4DAB-BC02-FB33C7E711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f36660-565b-48b4-ad27-8e0f72f6e88b"/>
    <ds:schemaRef ds:uri="c9432ef9-c619-4357-a016-4e494b948b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45</Pages>
  <Words>18719</Words>
  <Characters>102960</Characters>
  <Application>Microsoft Office Word</Application>
  <DocSecurity>0</DocSecurity>
  <Lines>858</Lines>
  <Paragraphs>242</Paragraphs>
  <ScaleCrop>false</ScaleCrop>
  <Company>Medizinische Universitaet Wien</Company>
  <LinksUpToDate>false</LinksUpToDate>
  <CharactersWithSpaces>121437</CharactersWithSpaces>
  <SharedDoc>false</SharedDoc>
  <HLinks>
    <vt:vector size="84" baseType="variant">
      <vt:variant>
        <vt:i4>2949246</vt:i4>
      </vt:variant>
      <vt:variant>
        <vt:i4>396</vt:i4>
      </vt:variant>
      <vt:variant>
        <vt:i4>0</vt:i4>
      </vt:variant>
      <vt:variant>
        <vt:i4>5</vt:i4>
      </vt:variant>
      <vt:variant>
        <vt:lpwstr>https://www.who.int/news-room/fact-sheets/detail/polycystic-ovary-syndrome</vt:lpwstr>
      </vt:variant>
      <vt:variant>
        <vt:lpwstr/>
      </vt:variant>
      <vt:variant>
        <vt:i4>5963790</vt:i4>
      </vt:variant>
      <vt:variant>
        <vt:i4>393</vt:i4>
      </vt:variant>
      <vt:variant>
        <vt:i4>0</vt:i4>
      </vt:variant>
      <vt:variant>
        <vt:i4>5</vt:i4>
      </vt:variant>
      <vt:variant>
        <vt:lpwstr>https://cdn.who.int/media/docs/default-source/mca-documents/maternal-nb/preconception_care_presentation_slides.pdf?sfvrsn=c2a5dde6_5</vt:lpwstr>
      </vt:variant>
      <vt:variant>
        <vt:lpwstr/>
      </vt:variant>
      <vt:variant>
        <vt:i4>1835021</vt:i4>
      </vt:variant>
      <vt:variant>
        <vt:i4>390</vt:i4>
      </vt:variant>
      <vt:variant>
        <vt:i4>0</vt:i4>
      </vt:variant>
      <vt:variant>
        <vt:i4>5</vt:i4>
      </vt:variant>
      <vt:variant>
        <vt:lpwstr>https://sdgs.un.org/sites/default/files/publications/21252030 Agenda for Sustainable Development web.pdf</vt:lpwstr>
      </vt:variant>
      <vt:variant>
        <vt:lpwstr/>
      </vt:variant>
      <vt:variant>
        <vt:i4>3866747</vt:i4>
      </vt:variant>
      <vt:variant>
        <vt:i4>387</vt:i4>
      </vt:variant>
      <vt:variant>
        <vt:i4>0</vt:i4>
      </vt:variant>
      <vt:variant>
        <vt:i4>5</vt:i4>
      </vt:variant>
      <vt:variant>
        <vt:lpwstr>https://doi.org/10.1111/1471-0528.14640</vt:lpwstr>
      </vt:variant>
      <vt:variant>
        <vt:lpwstr/>
      </vt:variant>
      <vt:variant>
        <vt:i4>2621482</vt:i4>
      </vt:variant>
      <vt:variant>
        <vt:i4>384</vt:i4>
      </vt:variant>
      <vt:variant>
        <vt:i4>0</vt:i4>
      </vt:variant>
      <vt:variant>
        <vt:i4>5</vt:i4>
      </vt:variant>
      <vt:variant>
        <vt:lpwstr>https://orca.cardiff.ac.uk/id/eprint/168829</vt:lpwstr>
      </vt:variant>
      <vt:variant>
        <vt:lpwstr/>
      </vt:variant>
      <vt:variant>
        <vt:i4>4980760</vt:i4>
      </vt:variant>
      <vt:variant>
        <vt:i4>381</vt:i4>
      </vt:variant>
      <vt:variant>
        <vt:i4>0</vt:i4>
      </vt:variant>
      <vt:variant>
        <vt:i4>5</vt:i4>
      </vt:variant>
      <vt:variant>
        <vt:lpwstr>https://doi.org/10.1016/j.bpobgyn.2023.102454</vt:lpwstr>
      </vt:variant>
      <vt:variant>
        <vt:lpwstr/>
      </vt:variant>
      <vt:variant>
        <vt:i4>4063346</vt:i4>
      </vt:variant>
      <vt:variant>
        <vt:i4>378</vt:i4>
      </vt:variant>
      <vt:variant>
        <vt:i4>0</vt:i4>
      </vt:variant>
      <vt:variant>
        <vt:i4>5</vt:i4>
      </vt:variant>
      <vt:variant>
        <vt:lpwstr>https://doi.org/10.1111/cdev.12728</vt:lpwstr>
      </vt:variant>
      <vt:variant>
        <vt:lpwstr/>
      </vt:variant>
      <vt:variant>
        <vt:i4>196614</vt:i4>
      </vt:variant>
      <vt:variant>
        <vt:i4>375</vt:i4>
      </vt:variant>
      <vt:variant>
        <vt:i4>0</vt:i4>
      </vt:variant>
      <vt:variant>
        <vt:i4>5</vt:i4>
      </vt:variant>
      <vt:variant>
        <vt:lpwstr>https://ec.europa.eu/info/funding-tenders/opportunities/docs/2021-2027/horizon/wp-call/2023-2024/wp-4-health_horizon-2023-2024_en.pdf</vt:lpwstr>
      </vt:variant>
      <vt:variant>
        <vt:lpwstr/>
      </vt:variant>
      <vt:variant>
        <vt:i4>196621</vt:i4>
      </vt:variant>
      <vt:variant>
        <vt:i4>372</vt:i4>
      </vt:variant>
      <vt:variant>
        <vt:i4>0</vt:i4>
      </vt:variant>
      <vt:variant>
        <vt:i4>5</vt:i4>
      </vt:variant>
      <vt:variant>
        <vt:lpwstr>https://www.eshre.eu/Press-Room/Resources/Fact-sheets</vt:lpwstr>
      </vt:variant>
      <vt:variant>
        <vt:lpwstr/>
      </vt:variant>
      <vt:variant>
        <vt:i4>3997730</vt:i4>
      </vt:variant>
      <vt:variant>
        <vt:i4>369</vt:i4>
      </vt:variant>
      <vt:variant>
        <vt:i4>0</vt:i4>
      </vt:variant>
      <vt:variant>
        <vt:i4>5</vt:i4>
      </vt:variant>
      <vt:variant>
        <vt:lpwstr>https://www.ecdc.europa.eu/en/news-events/sti-cases-rise-across-europe</vt:lpwstr>
      </vt:variant>
      <vt:variant>
        <vt:lpwstr/>
      </vt:variant>
      <vt:variant>
        <vt:i4>2687034</vt:i4>
      </vt:variant>
      <vt:variant>
        <vt:i4>366</vt:i4>
      </vt:variant>
      <vt:variant>
        <vt:i4>0</vt:i4>
      </vt:variant>
      <vt:variant>
        <vt:i4>5</vt:i4>
      </vt:variant>
      <vt:variant>
        <vt:lpwstr>https://childrensalliance.org.uk/wp-content/uploads/2023/05/2-Preconception-care-strategy-report-University-of-Southampton.pdf</vt:lpwstr>
      </vt:variant>
      <vt:variant>
        <vt:lpwstr/>
      </vt:variant>
      <vt:variant>
        <vt:i4>1048621</vt:i4>
      </vt:variant>
      <vt:variant>
        <vt:i4>295</vt:i4>
      </vt:variant>
      <vt:variant>
        <vt:i4>0</vt:i4>
      </vt:variant>
      <vt:variant>
        <vt:i4>5</vt:i4>
      </vt:variant>
      <vt:variant>
        <vt:lpwstr>https://www.omim.org/search?index=entry&amp;start=1&amp;limit=10&amp;sort=score+desc%2C+prefix_sort+desc&amp;search=ozema</vt:lpwstr>
      </vt:variant>
      <vt:variant>
        <vt:lpwstr/>
      </vt:variant>
      <vt:variant>
        <vt:i4>4194330</vt:i4>
      </vt:variant>
      <vt:variant>
        <vt:i4>292</vt:i4>
      </vt:variant>
      <vt:variant>
        <vt:i4>0</vt:i4>
      </vt:variant>
      <vt:variant>
        <vt:i4>5</vt:i4>
      </vt:variant>
      <vt:variant>
        <vt:lpwstr>https://www.omim.org/</vt:lpwstr>
      </vt:variant>
      <vt:variant>
        <vt:lpwstr/>
      </vt:variant>
      <vt:variant>
        <vt:i4>2359351</vt:i4>
      </vt:variant>
      <vt:variant>
        <vt:i4>55</vt:i4>
      </vt:variant>
      <vt:variant>
        <vt:i4>0</vt:i4>
      </vt:variant>
      <vt:variant>
        <vt:i4>5</vt:i4>
      </vt:variant>
      <vt:variant>
        <vt:lpwstr>https://fertilityeurope.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Worel</dc:creator>
  <cp:keywords/>
  <cp:lastModifiedBy>Johanna Tassot</cp:lastModifiedBy>
  <cp:revision>23</cp:revision>
  <cp:lastPrinted>2022-07-06T15:43:00Z</cp:lastPrinted>
  <dcterms:created xsi:type="dcterms:W3CDTF">2025-06-23T07:01:00Z</dcterms:created>
  <dcterms:modified xsi:type="dcterms:W3CDTF">2025-06-2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0863EE3CB29645B5E20C043BF034D6</vt:lpwstr>
  </property>
  <property fmtid="{D5CDD505-2E9C-101B-9397-08002B2CF9AE}" pid="3" name="MediaServiceImageTags">
    <vt:lpwstr/>
  </property>
</Properties>
</file>